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EF580F" w:rsidRDefault="00401B29" w:rsidP="00636A03">
      <w:pPr>
        <w:pStyle w:val="Title"/>
        <w:spacing w:line="480" w:lineRule="auto"/>
        <w:contextualSpacing/>
        <w:jc w:val="both"/>
        <w:rPr>
          <w:sz w:val="36"/>
          <w:szCs w:val="36"/>
          <w:lang w:val="en-GB"/>
        </w:rPr>
      </w:pPr>
      <w:r w:rsidRPr="00EF580F">
        <w:rPr>
          <w:sz w:val="36"/>
          <w:szCs w:val="36"/>
          <w:lang w:val="en-GB"/>
        </w:rPr>
        <w:t>Evaluating drivers of spatiotemporal changes in the condition of Eastern Baltic cod</w:t>
      </w:r>
    </w:p>
    <w:p w14:paraId="4A1B9DEA" w14:textId="4D52E1B1" w:rsidR="00736FF5" w:rsidRPr="00EF580F" w:rsidRDefault="00401B29" w:rsidP="00636A03">
      <w:pPr>
        <w:spacing w:line="480" w:lineRule="auto"/>
        <w:contextualSpacing/>
        <w:jc w:val="both"/>
        <w:rPr>
          <w:vertAlign w:val="superscript"/>
          <w:lang w:val="en-GB"/>
        </w:rPr>
      </w:pPr>
      <w:r w:rsidRPr="00EF580F">
        <w:rPr>
          <w:lang w:val="en-GB"/>
        </w:rPr>
        <w:t>Max Lindmark</w:t>
      </w:r>
      <w:r w:rsidRPr="00EF580F">
        <w:rPr>
          <w:vertAlign w:val="superscript"/>
          <w:lang w:val="en-GB"/>
        </w:rPr>
        <w:t>a,1</w:t>
      </w:r>
      <w:r w:rsidRPr="00EF580F">
        <w:rPr>
          <w:lang w:val="en-GB"/>
        </w:rPr>
        <w:t xml:space="preserve">, </w:t>
      </w:r>
      <w:r w:rsidR="00297164" w:rsidRPr="00EF580F">
        <w:rPr>
          <w:lang w:val="en-GB"/>
        </w:rPr>
        <w:t xml:space="preserve">Sean </w:t>
      </w:r>
      <w:r w:rsidR="00716F4F" w:rsidRPr="00EF580F">
        <w:rPr>
          <w:lang w:val="en-GB"/>
        </w:rPr>
        <w:t xml:space="preserve">C. </w:t>
      </w:r>
      <w:proofErr w:type="spellStart"/>
      <w:r w:rsidR="00297164" w:rsidRPr="00EF580F">
        <w:rPr>
          <w:lang w:val="en-GB"/>
        </w:rPr>
        <w:t>Anderson</w:t>
      </w:r>
      <w:r w:rsidR="003508D1" w:rsidRPr="00EF580F">
        <w:rPr>
          <w:vertAlign w:val="superscript"/>
          <w:lang w:val="en-GB"/>
        </w:rPr>
        <w:t>b</w:t>
      </w:r>
      <w:proofErr w:type="spellEnd"/>
      <w:r w:rsidR="00297164" w:rsidRPr="00EF580F">
        <w:rPr>
          <w:lang w:val="en-GB"/>
        </w:rPr>
        <w:t xml:space="preserve">, </w:t>
      </w:r>
      <w:r w:rsidRPr="00EF580F">
        <w:rPr>
          <w:lang w:val="en-GB"/>
        </w:rPr>
        <w:t xml:space="preserve">Michele </w:t>
      </w:r>
      <w:proofErr w:type="spellStart"/>
      <w:r w:rsidRPr="00EF580F">
        <w:rPr>
          <w:lang w:val="en-GB"/>
        </w:rPr>
        <w:t>Casini</w:t>
      </w:r>
      <w:r w:rsidRPr="00EF580F">
        <w:rPr>
          <w:vertAlign w:val="superscript"/>
          <w:lang w:val="en-GB"/>
        </w:rPr>
        <w:t>a</w:t>
      </w:r>
      <w:proofErr w:type="spellEnd"/>
    </w:p>
    <w:p w14:paraId="2085F63F" w14:textId="04FEF14B" w:rsidR="00736FF5" w:rsidRPr="00EF580F" w:rsidRDefault="00401B29" w:rsidP="00636A03">
      <w:pPr>
        <w:spacing w:line="480" w:lineRule="auto"/>
        <w:contextualSpacing/>
        <w:jc w:val="both"/>
        <w:rPr>
          <w:lang w:val="en-GB"/>
        </w:rPr>
      </w:pPr>
      <w:r w:rsidRPr="00EF580F">
        <w:rPr>
          <w:vertAlign w:val="superscript"/>
          <w:lang w:val="en-GB"/>
        </w:rPr>
        <w:t xml:space="preserve">a </w:t>
      </w:r>
      <w:r w:rsidRPr="00EF580F">
        <w:rPr>
          <w:lang w:val="en-GB"/>
        </w:rPr>
        <w:t xml:space="preserve">Swedish University of Agricultural Sciences, Department of Aquatic Resources, Institute of Marine Research, </w:t>
      </w:r>
      <w:proofErr w:type="spellStart"/>
      <w:r w:rsidRPr="00EF580F">
        <w:rPr>
          <w:lang w:val="en-GB"/>
        </w:rPr>
        <w:t>Turistgatan</w:t>
      </w:r>
      <w:proofErr w:type="spellEnd"/>
      <w:r w:rsidRPr="00EF580F">
        <w:rPr>
          <w:lang w:val="en-GB"/>
        </w:rPr>
        <w:t xml:space="preserve"> 5, 453 30 </w:t>
      </w:r>
      <w:proofErr w:type="spellStart"/>
      <w:r w:rsidRPr="00EF580F">
        <w:rPr>
          <w:lang w:val="en-GB"/>
        </w:rPr>
        <w:t>Lysekil</w:t>
      </w:r>
      <w:proofErr w:type="spellEnd"/>
      <w:r w:rsidRPr="00EF580F">
        <w:rPr>
          <w:lang w:val="en-GB"/>
        </w:rPr>
        <w:t>, Sweden</w:t>
      </w:r>
    </w:p>
    <w:p w14:paraId="7C1D7F69" w14:textId="4243B9F3" w:rsidR="00121E20" w:rsidRPr="00C63FE4" w:rsidRDefault="00121E20" w:rsidP="00636A03">
      <w:pPr>
        <w:spacing w:line="480" w:lineRule="auto"/>
        <w:contextualSpacing/>
        <w:jc w:val="both"/>
        <w:rPr>
          <w:lang w:val="en-GB"/>
        </w:rPr>
      </w:pPr>
      <w:r w:rsidRPr="00EF580F">
        <w:rPr>
          <w:vertAlign w:val="superscript"/>
          <w:lang w:val="en-GB"/>
        </w:rPr>
        <w:t>b</w:t>
      </w:r>
      <w:r w:rsidR="00C63FE4" w:rsidRPr="00C63FE4">
        <w:t xml:space="preserve"> </w:t>
      </w:r>
      <w:r w:rsidR="00C63FE4" w:rsidRPr="00C63FE4">
        <w:rPr>
          <w:lang w:val="en-GB"/>
        </w:rPr>
        <w:t>Pacific Biological Station, Fisheries and Oceans Canada, Nanaimo, BC, Canada</w:t>
      </w:r>
    </w:p>
    <w:p w14:paraId="4E44995D" w14:textId="77777777" w:rsidR="00736FF5" w:rsidRPr="00EF580F" w:rsidRDefault="00401B29" w:rsidP="00636A03">
      <w:pPr>
        <w:spacing w:line="480" w:lineRule="auto"/>
        <w:contextualSpacing/>
        <w:jc w:val="both"/>
        <w:rPr>
          <w:lang w:val="en-GB"/>
        </w:rPr>
      </w:pPr>
      <w:r w:rsidRPr="00EF580F">
        <w:rPr>
          <w:vertAlign w:val="superscript"/>
          <w:lang w:val="en-GB"/>
        </w:rPr>
        <w:t>1</w:t>
      </w:r>
      <w:r w:rsidRPr="00EF580F">
        <w:rPr>
          <w:lang w:val="en-GB"/>
        </w:rPr>
        <w:t xml:space="preserve"> Author to whom correspondence should be addressed. Current address:</w:t>
      </w:r>
    </w:p>
    <w:p w14:paraId="38BC73C1" w14:textId="77777777" w:rsidR="00736FF5" w:rsidRPr="00EF580F" w:rsidRDefault="00401B29" w:rsidP="00636A03">
      <w:pPr>
        <w:spacing w:line="480" w:lineRule="auto"/>
        <w:contextualSpacing/>
        <w:jc w:val="both"/>
        <w:rPr>
          <w:lang w:val="en-GB"/>
        </w:rPr>
      </w:pPr>
      <w:r w:rsidRPr="00EF580F">
        <w:rPr>
          <w:lang w:val="en-GB"/>
        </w:rPr>
        <w:t xml:space="preserve">Max Lindmark, Swedish University of Agricultural Sciences, Department of Aquatic Resources, Institute of Marine Research, </w:t>
      </w:r>
      <w:proofErr w:type="spellStart"/>
      <w:r w:rsidRPr="00EF580F">
        <w:rPr>
          <w:lang w:val="en-GB"/>
        </w:rPr>
        <w:t>Turistgatan</w:t>
      </w:r>
      <w:proofErr w:type="spellEnd"/>
      <w:r w:rsidRPr="00EF580F">
        <w:rPr>
          <w:lang w:val="en-GB"/>
        </w:rPr>
        <w:t xml:space="preserve"> 5, 453 30 </w:t>
      </w:r>
      <w:proofErr w:type="spellStart"/>
      <w:r w:rsidRPr="00EF580F">
        <w:rPr>
          <w:lang w:val="en-GB"/>
        </w:rPr>
        <w:t>Lysekil</w:t>
      </w:r>
      <w:proofErr w:type="spellEnd"/>
      <w:r w:rsidRPr="00EF580F">
        <w:rPr>
          <w:lang w:val="en-GB"/>
        </w:rPr>
        <w:t>, Sweden, Tel.: +46(0)104784137, email: max.lindmark@slu.se</w:t>
      </w:r>
    </w:p>
    <w:p w14:paraId="2BFDCCAB" w14:textId="77777777" w:rsidR="00B21FFF" w:rsidRPr="00EF580F" w:rsidRDefault="00B21FFF" w:rsidP="00636A03">
      <w:pPr>
        <w:spacing w:line="480" w:lineRule="auto"/>
        <w:contextualSpacing/>
        <w:jc w:val="both"/>
        <w:rPr>
          <w:b/>
          <w:sz w:val="28"/>
          <w:szCs w:val="28"/>
          <w:lang w:val="en-GB"/>
        </w:rPr>
      </w:pPr>
    </w:p>
    <w:p w14:paraId="7EF30933" w14:textId="582D8347" w:rsidR="00B21FFF" w:rsidRDefault="00B21FFF" w:rsidP="00636A03">
      <w:pPr>
        <w:spacing w:line="480" w:lineRule="auto"/>
        <w:contextualSpacing/>
        <w:jc w:val="both"/>
        <w:rPr>
          <w:b/>
          <w:sz w:val="28"/>
          <w:szCs w:val="28"/>
          <w:lang w:val="en-GB"/>
        </w:rPr>
      </w:pPr>
    </w:p>
    <w:p w14:paraId="65123094" w14:textId="77777777" w:rsidR="00A77CC3" w:rsidRPr="00EF580F" w:rsidRDefault="00A77CC3" w:rsidP="00636A03">
      <w:pPr>
        <w:spacing w:line="480" w:lineRule="auto"/>
        <w:contextualSpacing/>
        <w:jc w:val="both"/>
        <w:rPr>
          <w:b/>
          <w:sz w:val="28"/>
          <w:szCs w:val="28"/>
          <w:lang w:val="en-GB"/>
        </w:rPr>
      </w:pPr>
    </w:p>
    <w:p w14:paraId="51E22EFD" w14:textId="77777777" w:rsidR="00B21FFF" w:rsidRPr="00EF580F" w:rsidRDefault="00B21FFF" w:rsidP="00636A03">
      <w:pPr>
        <w:spacing w:line="480" w:lineRule="auto"/>
        <w:contextualSpacing/>
        <w:jc w:val="both"/>
        <w:rPr>
          <w:b/>
          <w:sz w:val="28"/>
          <w:szCs w:val="28"/>
          <w:lang w:val="en-GB"/>
        </w:rPr>
      </w:pPr>
    </w:p>
    <w:p w14:paraId="20F58B72" w14:textId="77777777" w:rsidR="00B21FFF" w:rsidRPr="00EF580F" w:rsidRDefault="00B21FFF" w:rsidP="00636A03">
      <w:pPr>
        <w:spacing w:line="480" w:lineRule="auto"/>
        <w:contextualSpacing/>
        <w:jc w:val="both"/>
        <w:rPr>
          <w:b/>
          <w:sz w:val="28"/>
          <w:szCs w:val="28"/>
          <w:lang w:val="en-GB"/>
        </w:rPr>
      </w:pPr>
    </w:p>
    <w:p w14:paraId="41895FED" w14:textId="77777777" w:rsidR="00B21FFF" w:rsidRPr="00EF580F" w:rsidRDefault="00B21FFF" w:rsidP="00636A03">
      <w:pPr>
        <w:spacing w:line="480" w:lineRule="auto"/>
        <w:contextualSpacing/>
        <w:jc w:val="both"/>
        <w:rPr>
          <w:b/>
          <w:sz w:val="28"/>
          <w:szCs w:val="28"/>
          <w:lang w:val="en-GB"/>
        </w:rPr>
      </w:pPr>
    </w:p>
    <w:p w14:paraId="6B3BA119" w14:textId="77777777" w:rsidR="00B21FFF" w:rsidRPr="00EF580F" w:rsidRDefault="00B21FFF" w:rsidP="00636A03">
      <w:pPr>
        <w:spacing w:line="480" w:lineRule="auto"/>
        <w:contextualSpacing/>
        <w:jc w:val="both"/>
        <w:rPr>
          <w:b/>
          <w:sz w:val="28"/>
          <w:szCs w:val="28"/>
          <w:lang w:val="en-GB"/>
        </w:rPr>
      </w:pPr>
    </w:p>
    <w:p w14:paraId="4094EC87" w14:textId="77777777" w:rsidR="00B21FFF" w:rsidRPr="00EF580F" w:rsidRDefault="00B21FFF" w:rsidP="00636A03">
      <w:pPr>
        <w:spacing w:line="480" w:lineRule="auto"/>
        <w:contextualSpacing/>
        <w:jc w:val="both"/>
        <w:rPr>
          <w:b/>
          <w:sz w:val="28"/>
          <w:szCs w:val="28"/>
          <w:lang w:val="en-GB"/>
        </w:rPr>
      </w:pPr>
    </w:p>
    <w:p w14:paraId="1C178B79" w14:textId="2F6FDC0B" w:rsidR="00B21FFF" w:rsidRPr="00EF580F" w:rsidRDefault="00B21FFF" w:rsidP="00636A03">
      <w:pPr>
        <w:spacing w:line="480" w:lineRule="auto"/>
        <w:contextualSpacing/>
        <w:jc w:val="both"/>
        <w:rPr>
          <w:b/>
          <w:sz w:val="28"/>
          <w:szCs w:val="28"/>
          <w:lang w:val="en-GB"/>
        </w:rPr>
      </w:pPr>
    </w:p>
    <w:p w14:paraId="715954FB" w14:textId="0B1E09DD" w:rsidR="00ED1745" w:rsidRPr="00EF580F" w:rsidRDefault="00ED1745" w:rsidP="00636A03">
      <w:pPr>
        <w:spacing w:line="480" w:lineRule="auto"/>
        <w:contextualSpacing/>
        <w:jc w:val="both"/>
        <w:rPr>
          <w:b/>
          <w:sz w:val="28"/>
          <w:szCs w:val="28"/>
          <w:lang w:val="en-GB"/>
        </w:rPr>
      </w:pPr>
    </w:p>
    <w:p w14:paraId="1A6D0D53" w14:textId="77777777" w:rsidR="00ED1745" w:rsidRPr="00EF580F" w:rsidRDefault="00ED1745" w:rsidP="00636A03">
      <w:pPr>
        <w:spacing w:line="480" w:lineRule="auto"/>
        <w:contextualSpacing/>
        <w:jc w:val="both"/>
        <w:rPr>
          <w:b/>
          <w:sz w:val="28"/>
          <w:szCs w:val="28"/>
          <w:lang w:val="en-GB"/>
        </w:rPr>
      </w:pPr>
    </w:p>
    <w:p w14:paraId="2EBF0FDA" w14:textId="77777777" w:rsidR="00B21FFF" w:rsidRPr="00EF580F" w:rsidRDefault="00B21FFF" w:rsidP="00636A03">
      <w:pPr>
        <w:spacing w:line="480" w:lineRule="auto"/>
        <w:contextualSpacing/>
        <w:jc w:val="both"/>
        <w:rPr>
          <w:b/>
          <w:sz w:val="28"/>
          <w:szCs w:val="28"/>
          <w:lang w:val="en-GB"/>
        </w:rPr>
      </w:pPr>
    </w:p>
    <w:p w14:paraId="26879DAB" w14:textId="3F9ABF86" w:rsidR="00736FF5" w:rsidRPr="00EF580F" w:rsidRDefault="00401B29" w:rsidP="00636A03">
      <w:pPr>
        <w:spacing w:line="480" w:lineRule="auto"/>
        <w:contextualSpacing/>
        <w:jc w:val="both"/>
        <w:rPr>
          <w:b/>
          <w:sz w:val="28"/>
          <w:szCs w:val="28"/>
          <w:lang w:val="en-GB"/>
        </w:rPr>
      </w:pPr>
      <w:r w:rsidRPr="00EF580F">
        <w:rPr>
          <w:b/>
          <w:sz w:val="28"/>
          <w:szCs w:val="28"/>
          <w:lang w:val="en-GB"/>
        </w:rPr>
        <w:lastRenderedPageBreak/>
        <w:t>Abstract</w:t>
      </w:r>
    </w:p>
    <w:p w14:paraId="3B8CFB45" w14:textId="654E9A8E" w:rsidR="00E44266" w:rsidRPr="00EF580F" w:rsidRDefault="0098719E" w:rsidP="003014D9">
      <w:pPr>
        <w:spacing w:line="480" w:lineRule="auto"/>
        <w:contextualSpacing/>
        <w:jc w:val="both"/>
        <w:rPr>
          <w:lang w:val="en-GB"/>
        </w:rPr>
      </w:pPr>
      <w:r w:rsidRPr="00EF580F">
        <w:rPr>
          <w:lang w:val="en-GB"/>
        </w:rPr>
        <w:t xml:space="preserve">The body condition of fishes describes the </w:t>
      </w:r>
      <w:r w:rsidR="00EA6B27" w:rsidRPr="00EF580F">
        <w:rPr>
          <w:lang w:val="en-GB"/>
        </w:rPr>
        <w:t xml:space="preserve">weight </w:t>
      </w:r>
      <w:r w:rsidR="00A201FA" w:rsidRPr="00EF580F">
        <w:rPr>
          <w:lang w:val="en-GB"/>
        </w:rPr>
        <w:t xml:space="preserve">given its </w:t>
      </w:r>
      <w:r w:rsidRPr="00EF580F">
        <w:rPr>
          <w:lang w:val="en-GB"/>
        </w:rPr>
        <w:t xml:space="preserve">length </w:t>
      </w:r>
      <w:r w:rsidR="00417A8F" w:rsidRPr="00EF580F">
        <w:rPr>
          <w:lang w:val="en-GB"/>
        </w:rPr>
        <w:t>and</w:t>
      </w:r>
      <w:r w:rsidR="004717C2" w:rsidRPr="00EF580F">
        <w:rPr>
          <w:lang w:val="en-GB"/>
        </w:rPr>
        <w:t xml:space="preserve"> </w:t>
      </w:r>
      <w:r w:rsidR="002463A2" w:rsidRPr="00EF580F">
        <w:rPr>
          <w:lang w:val="en-GB"/>
        </w:rPr>
        <w:t xml:space="preserve">is </w:t>
      </w:r>
      <w:r w:rsidR="00C50BC9" w:rsidRPr="00EF580F">
        <w:rPr>
          <w:lang w:val="en-GB"/>
        </w:rPr>
        <w:t xml:space="preserve">often </w:t>
      </w:r>
      <w:r w:rsidRPr="00EF580F">
        <w:rPr>
          <w:lang w:val="en-GB"/>
        </w:rPr>
        <w:t>positively associated with fitness</w:t>
      </w:r>
      <w:r w:rsidR="00BB430F" w:rsidRPr="00EF580F">
        <w:rPr>
          <w:lang w:val="en-GB"/>
        </w:rPr>
        <w:t>.</w:t>
      </w:r>
      <w:r w:rsidR="0014711D" w:rsidRPr="00EF580F">
        <w:rPr>
          <w:lang w:val="en-GB"/>
        </w:rPr>
        <w:t xml:space="preserve"> </w:t>
      </w:r>
      <w:r w:rsidR="005A24B3" w:rsidRPr="00EF580F">
        <w:rPr>
          <w:lang w:val="en-GB"/>
        </w:rPr>
        <w:t>Atlantic c</w:t>
      </w:r>
      <w:r w:rsidR="008C2DA6" w:rsidRPr="00EF580F">
        <w:rPr>
          <w:lang w:val="en-GB"/>
        </w:rPr>
        <w:t xml:space="preserve">od </w:t>
      </w:r>
      <w:r w:rsidR="00E14B7D" w:rsidRPr="00EF580F">
        <w:rPr>
          <w:lang w:val="en-GB"/>
        </w:rPr>
        <w:t>(</w:t>
      </w:r>
      <w:r w:rsidR="00E14B7D" w:rsidRPr="00EF580F">
        <w:rPr>
          <w:i/>
          <w:lang w:val="en-GB"/>
        </w:rPr>
        <w:t xml:space="preserve">Gadus </w:t>
      </w:r>
      <w:proofErr w:type="spellStart"/>
      <w:r w:rsidR="00E14B7D" w:rsidRPr="00EF580F">
        <w:rPr>
          <w:i/>
          <w:lang w:val="en-GB"/>
        </w:rPr>
        <w:t>morhua</w:t>
      </w:r>
      <w:proofErr w:type="spellEnd"/>
      <w:r w:rsidR="00E14B7D" w:rsidRPr="00EF580F">
        <w:rPr>
          <w:lang w:val="en-GB"/>
        </w:rPr>
        <w:t xml:space="preserve">) </w:t>
      </w:r>
      <w:r w:rsidR="008C2DA6" w:rsidRPr="00EF580F">
        <w:rPr>
          <w:lang w:val="en-GB"/>
        </w:rPr>
        <w:t xml:space="preserve">in the </w:t>
      </w:r>
      <w:r w:rsidR="007F6589" w:rsidRPr="00EF580F">
        <w:rPr>
          <w:lang w:val="en-GB"/>
        </w:rPr>
        <w:t>south-eastern</w:t>
      </w:r>
      <w:r w:rsidR="008C2DA6" w:rsidRPr="00EF580F">
        <w:rPr>
          <w:lang w:val="en-GB"/>
        </w:rPr>
        <w:t xml:space="preserve"> Baltic Sea </w:t>
      </w:r>
      <w:r w:rsidR="00775B15" w:rsidRPr="00EF580F">
        <w:rPr>
          <w:lang w:val="en-GB"/>
        </w:rPr>
        <w:t xml:space="preserve">has experienced a drastic </w:t>
      </w:r>
      <w:r w:rsidR="00E82A0A" w:rsidRPr="00EF580F">
        <w:rPr>
          <w:lang w:val="en-GB"/>
        </w:rPr>
        <w:t>deteriorat</w:t>
      </w:r>
      <w:r w:rsidR="00775B15" w:rsidRPr="00EF580F">
        <w:rPr>
          <w:lang w:val="en-GB"/>
        </w:rPr>
        <w:t xml:space="preserve">ion of its physiological status since </w:t>
      </w:r>
      <w:r w:rsidR="00F0548A" w:rsidRPr="00EF580F">
        <w:rPr>
          <w:lang w:val="en-GB"/>
        </w:rPr>
        <w:t>the early 1990’s</w:t>
      </w:r>
      <w:r w:rsidR="009079AF" w:rsidRPr="00EF580F">
        <w:rPr>
          <w:lang w:val="en-GB"/>
        </w:rPr>
        <w:t xml:space="preserve">, </w:t>
      </w:r>
      <w:r w:rsidR="004E7CE8" w:rsidRPr="00EF580F">
        <w:rPr>
          <w:lang w:val="en-GB"/>
        </w:rPr>
        <w:t xml:space="preserve">to levels that compromise the </w:t>
      </w:r>
      <w:r w:rsidR="00E10932" w:rsidRPr="00EF580F">
        <w:rPr>
          <w:lang w:val="en-GB"/>
        </w:rPr>
        <w:t xml:space="preserve">growth of the population. </w:t>
      </w:r>
      <w:r w:rsidR="00F0548A" w:rsidRPr="00EF580F">
        <w:rPr>
          <w:lang w:val="en-GB"/>
        </w:rPr>
        <w:t xml:space="preserve">Several </w:t>
      </w:r>
      <w:r w:rsidR="00F96A7D" w:rsidRPr="00EF580F">
        <w:rPr>
          <w:lang w:val="en-GB"/>
        </w:rPr>
        <w:t xml:space="preserve">variables have been </w:t>
      </w:r>
      <w:r w:rsidR="00636742" w:rsidRPr="00EF580F">
        <w:rPr>
          <w:lang w:val="en-GB"/>
        </w:rPr>
        <w:t>attributed to the decline</w:t>
      </w:r>
      <w:r w:rsidR="00673018" w:rsidRPr="00EF580F">
        <w:rPr>
          <w:lang w:val="en-GB"/>
        </w:rPr>
        <w:t xml:space="preserve"> in </w:t>
      </w:r>
      <w:r w:rsidR="00A44D61" w:rsidRPr="00EF580F">
        <w:rPr>
          <w:lang w:val="en-GB"/>
        </w:rPr>
        <w:t xml:space="preserve">body </w:t>
      </w:r>
      <w:r w:rsidR="00673018" w:rsidRPr="00EF580F">
        <w:rPr>
          <w:lang w:val="en-GB"/>
        </w:rPr>
        <w:t>condition</w:t>
      </w:r>
      <w:r w:rsidR="00E44266" w:rsidRPr="00EF580F">
        <w:rPr>
          <w:lang w:val="en-GB"/>
        </w:rPr>
        <w:t>, including</w:t>
      </w:r>
      <w:r w:rsidR="00AC4BA6" w:rsidRPr="00EF580F">
        <w:rPr>
          <w:lang w:val="en-GB"/>
        </w:rPr>
        <w:t xml:space="preserve"> increased </w:t>
      </w:r>
      <w:r w:rsidR="00B0741C" w:rsidRPr="00EF580F">
        <w:rPr>
          <w:lang w:val="en-GB"/>
        </w:rPr>
        <w:t xml:space="preserve">intra- and interspecific </w:t>
      </w:r>
      <w:r w:rsidR="00AC4BA6" w:rsidRPr="00EF580F">
        <w:rPr>
          <w:lang w:val="en-GB"/>
        </w:rPr>
        <w:t>competition for benthic resources, lack of pelagic food and increased hypoxia in the Baltic</w:t>
      </w:r>
      <w:r w:rsidR="00A85590" w:rsidRPr="00EF580F">
        <w:rPr>
          <w:lang w:val="en-GB"/>
        </w:rPr>
        <w:t xml:space="preserve">. However, </w:t>
      </w:r>
      <w:r w:rsidR="000E6DF8" w:rsidRPr="00EF580F">
        <w:rPr>
          <w:lang w:val="en-GB"/>
        </w:rPr>
        <w:t xml:space="preserve">despite operating on small spatial scales, </w:t>
      </w:r>
      <w:r w:rsidR="00FF314D" w:rsidRPr="00EF580F">
        <w:rPr>
          <w:lang w:val="en-GB"/>
        </w:rPr>
        <w:t xml:space="preserve">these </w:t>
      </w:r>
      <w:r w:rsidR="002A7BAA" w:rsidRPr="00EF580F">
        <w:rPr>
          <w:lang w:val="en-GB"/>
        </w:rPr>
        <w:t xml:space="preserve">variables </w:t>
      </w:r>
      <w:r w:rsidR="00FF314D" w:rsidRPr="00EF580F">
        <w:rPr>
          <w:lang w:val="en-GB"/>
        </w:rPr>
        <w:t xml:space="preserve">have only been evaluated </w:t>
      </w:r>
      <w:r w:rsidR="006B0DA3" w:rsidRPr="00EF580F">
        <w:rPr>
          <w:lang w:val="en-GB"/>
        </w:rPr>
        <w:t>on large spatial scales</w:t>
      </w:r>
      <w:r w:rsidR="00BF19ED" w:rsidRPr="00EF580F">
        <w:rPr>
          <w:lang w:val="en-GB"/>
        </w:rPr>
        <w:t xml:space="preserve"> (</w:t>
      </w:r>
      <w:r w:rsidR="00A64B5A" w:rsidRPr="00EF580F">
        <w:rPr>
          <w:lang w:val="en-GB"/>
        </w:rPr>
        <w:t xml:space="preserve">Baltic Sea </w:t>
      </w:r>
      <w:r w:rsidR="00BF19ED" w:rsidRPr="00EF580F">
        <w:rPr>
          <w:lang w:val="en-GB"/>
        </w:rPr>
        <w:t>basin- or population level)</w:t>
      </w:r>
      <w:r w:rsidR="0000613F" w:rsidRPr="00EF580F">
        <w:rPr>
          <w:lang w:val="en-GB"/>
        </w:rPr>
        <w:t xml:space="preserve">, </w:t>
      </w:r>
      <w:r w:rsidR="000E6DF8" w:rsidRPr="00EF580F">
        <w:rPr>
          <w:lang w:val="en-GB"/>
        </w:rPr>
        <w:t xml:space="preserve">and </w:t>
      </w:r>
      <w:r w:rsidR="00A922C0" w:rsidRPr="00EF580F">
        <w:rPr>
          <w:lang w:val="en-GB"/>
        </w:rPr>
        <w:t xml:space="preserve">the </w:t>
      </w:r>
      <w:r w:rsidR="00096AFF" w:rsidRPr="00EF580F">
        <w:rPr>
          <w:lang w:val="en-GB"/>
        </w:rPr>
        <w:t>relative importance of these covariates has not been evaluated in a common framework</w:t>
      </w:r>
      <w:r w:rsidR="00B04645" w:rsidRPr="00EF580F">
        <w:rPr>
          <w:lang w:val="en-GB"/>
        </w:rPr>
        <w:t>.</w:t>
      </w:r>
      <w:r w:rsidR="00D164B1" w:rsidRPr="00EF580F">
        <w:rPr>
          <w:lang w:val="en-GB"/>
        </w:rPr>
        <w:t xml:space="preserve"> </w:t>
      </w:r>
      <w:r w:rsidR="00DA5CA4" w:rsidRPr="00EF580F">
        <w:rPr>
          <w:lang w:val="en-GB"/>
        </w:rPr>
        <w:t>By a</w:t>
      </w:r>
      <w:r w:rsidR="009475CA" w:rsidRPr="00EF580F">
        <w:rPr>
          <w:lang w:val="en-GB"/>
        </w:rPr>
        <w:t>pplying</w:t>
      </w:r>
      <w:r w:rsidR="001A633C" w:rsidRPr="00EF580F">
        <w:rPr>
          <w:lang w:val="en-GB"/>
        </w:rPr>
        <w:t xml:space="preserve"> a </w:t>
      </w:r>
      <w:r w:rsidR="00AF2C17" w:rsidRPr="00EF580F">
        <w:rPr>
          <w:lang w:val="en-GB"/>
        </w:rPr>
        <w:t xml:space="preserve">spatial and spatiotemporal predictive-process GLMM </w:t>
      </w:r>
      <w:r w:rsidR="007E5F67" w:rsidRPr="00EF580F">
        <w:rPr>
          <w:lang w:val="en-GB"/>
        </w:rPr>
        <w:t xml:space="preserve">that explicitly accounts for </w:t>
      </w:r>
      <w:r w:rsidR="009234D2" w:rsidRPr="00EF580F">
        <w:rPr>
          <w:lang w:val="en-GB"/>
        </w:rPr>
        <w:t xml:space="preserve">spatiotemporal autocorrelation </w:t>
      </w:r>
      <w:r w:rsidR="00216191" w:rsidRPr="00EF580F">
        <w:rPr>
          <w:lang w:val="en-GB"/>
        </w:rPr>
        <w:t xml:space="preserve">with </w:t>
      </w:r>
      <w:r w:rsidR="00AF2C17" w:rsidRPr="00EF580F">
        <w:rPr>
          <w:lang w:val="en-GB"/>
        </w:rPr>
        <w:t>Gaussian Markov random fields</w:t>
      </w:r>
      <w:r w:rsidR="00B93098" w:rsidRPr="00EF580F">
        <w:rPr>
          <w:lang w:val="en-GB"/>
        </w:rPr>
        <w:t xml:space="preserve">, we </w:t>
      </w:r>
      <w:r w:rsidR="00F55796" w:rsidRPr="00EF580F">
        <w:rPr>
          <w:lang w:val="en-GB"/>
        </w:rPr>
        <w:t xml:space="preserve">analyse changes in condition </w:t>
      </w:r>
      <w:r w:rsidR="00EF6567" w:rsidRPr="00EF580F">
        <w:rPr>
          <w:lang w:val="en-GB"/>
        </w:rPr>
        <w:t xml:space="preserve">and </w:t>
      </w:r>
      <w:r w:rsidR="00CC43F9" w:rsidRPr="00EF580F">
        <w:rPr>
          <w:lang w:val="en-GB"/>
        </w:rPr>
        <w:t xml:space="preserve">spatiotemporal </w:t>
      </w:r>
      <w:r w:rsidR="00F55796" w:rsidRPr="00EF580F">
        <w:rPr>
          <w:lang w:val="en-GB"/>
        </w:rPr>
        <w:t xml:space="preserve">distribution </w:t>
      </w:r>
      <w:r w:rsidR="006D3C58" w:rsidRPr="00EF580F">
        <w:rPr>
          <w:lang w:val="en-GB"/>
        </w:rPr>
        <w:t>in relation to fine</w:t>
      </w:r>
      <w:r w:rsidR="003D38B3" w:rsidRPr="00EF580F">
        <w:rPr>
          <w:lang w:val="en-GB"/>
        </w:rPr>
        <w:t>-</w:t>
      </w:r>
      <w:r w:rsidR="006D3C58" w:rsidRPr="00EF580F">
        <w:rPr>
          <w:lang w:val="en-GB"/>
        </w:rPr>
        <w:t xml:space="preserve">scale </w:t>
      </w:r>
      <w:r w:rsidR="005C2FCB" w:rsidRPr="00EF580F">
        <w:rPr>
          <w:lang w:val="en-GB"/>
        </w:rPr>
        <w:t>habitat variables</w:t>
      </w:r>
      <w:r w:rsidR="006D3C58" w:rsidRPr="00EF580F">
        <w:rPr>
          <w:lang w:val="en-GB"/>
        </w:rPr>
        <w:t>.</w:t>
      </w:r>
      <w:r w:rsidR="0014478E" w:rsidRPr="00EF580F">
        <w:rPr>
          <w:lang w:val="en-GB"/>
        </w:rPr>
        <w:t xml:space="preserve"> We find</w:t>
      </w:r>
      <w:r w:rsidR="006D3C58" w:rsidRPr="00EF580F">
        <w:rPr>
          <w:lang w:val="en-GB"/>
        </w:rPr>
        <w:t xml:space="preserve"> </w:t>
      </w:r>
      <w:r w:rsidR="0014478E" w:rsidRPr="00EF580F">
        <w:rPr>
          <w:lang w:val="en-GB"/>
        </w:rPr>
        <w:t>that e</w:t>
      </w:r>
      <w:r w:rsidR="00B76958" w:rsidRPr="00EF580F">
        <w:rPr>
          <w:lang w:val="en-GB"/>
        </w:rPr>
        <w:t>nvironmental</w:t>
      </w:r>
      <w:r w:rsidR="00A321D3" w:rsidRPr="00EF580F">
        <w:rPr>
          <w:lang w:val="en-GB"/>
        </w:rPr>
        <w:t xml:space="preserve"> variables</w:t>
      </w:r>
      <w:r w:rsidR="00B76958" w:rsidRPr="00EF580F">
        <w:rPr>
          <w:lang w:val="en-GB"/>
        </w:rPr>
        <w:t xml:space="preserve"> (oxygen, depth, temperature) have stronger effects on </w:t>
      </w:r>
      <w:r w:rsidR="00196334" w:rsidRPr="00EF580F">
        <w:rPr>
          <w:lang w:val="en-GB"/>
        </w:rPr>
        <w:t xml:space="preserve">condition than ecological variables (density </w:t>
      </w:r>
      <w:r w:rsidR="00123798">
        <w:rPr>
          <w:lang w:val="en-GB"/>
        </w:rPr>
        <w:t>of cod and flounder</w:t>
      </w:r>
      <w:r w:rsidR="004015E8">
        <w:rPr>
          <w:lang w:val="en-GB"/>
        </w:rPr>
        <w:t xml:space="preserve"> reflecting competi</w:t>
      </w:r>
      <w:r w:rsidR="00505C5C">
        <w:rPr>
          <w:lang w:val="en-GB"/>
        </w:rPr>
        <w:t>ti</w:t>
      </w:r>
      <w:r w:rsidR="004015E8">
        <w:rPr>
          <w:lang w:val="en-GB"/>
        </w:rPr>
        <w:t>on</w:t>
      </w:r>
      <w:r w:rsidR="00123798">
        <w:rPr>
          <w:lang w:val="en-GB"/>
        </w:rPr>
        <w:t xml:space="preserve">, </w:t>
      </w:r>
      <w:r w:rsidR="00196334" w:rsidRPr="00EF580F">
        <w:rPr>
          <w:lang w:val="en-GB"/>
        </w:rPr>
        <w:t xml:space="preserve">and </w:t>
      </w:r>
      <w:r w:rsidR="00123798">
        <w:rPr>
          <w:lang w:val="en-GB"/>
        </w:rPr>
        <w:t>pelagic prey such as sprat and herring</w:t>
      </w:r>
      <w:r w:rsidR="00196334" w:rsidRPr="00EF580F">
        <w:rPr>
          <w:lang w:val="en-GB"/>
        </w:rPr>
        <w:t>)</w:t>
      </w:r>
      <w:r w:rsidR="00AA46FD">
        <w:rPr>
          <w:lang w:val="en-GB"/>
        </w:rPr>
        <w:t xml:space="preserve">. Moreover, </w:t>
      </w:r>
      <w:r w:rsidR="004B0D9D" w:rsidRPr="00EF580F">
        <w:rPr>
          <w:lang w:val="en-GB"/>
        </w:rPr>
        <w:t xml:space="preserve">cod </w:t>
      </w:r>
      <w:r w:rsidR="00D44796">
        <w:rPr>
          <w:lang w:val="en-GB"/>
        </w:rPr>
        <w:t xml:space="preserve">appear to </w:t>
      </w:r>
      <w:r w:rsidR="004B0D9D" w:rsidRPr="00EF580F">
        <w:rPr>
          <w:lang w:val="en-GB"/>
        </w:rPr>
        <w:t>mov</w:t>
      </w:r>
      <w:r w:rsidR="00ED4AFB">
        <w:rPr>
          <w:lang w:val="en-GB"/>
        </w:rPr>
        <w:t xml:space="preserve">e </w:t>
      </w:r>
      <w:r w:rsidR="00847092">
        <w:rPr>
          <w:lang w:val="en-GB"/>
        </w:rPr>
        <w:t>in</w:t>
      </w:r>
      <w:r w:rsidR="004B0D9D" w:rsidRPr="00EF580F">
        <w:rPr>
          <w:lang w:val="en-GB"/>
        </w:rPr>
        <w:t xml:space="preserve">to deeper </w:t>
      </w:r>
      <w:r w:rsidR="007C2838" w:rsidRPr="00EF580F">
        <w:rPr>
          <w:lang w:val="en-GB"/>
        </w:rPr>
        <w:t>and less oxygenated areas</w:t>
      </w:r>
      <w:r w:rsidR="00016C96" w:rsidRPr="00EF580F">
        <w:rPr>
          <w:lang w:val="en-GB"/>
        </w:rPr>
        <w:t>,</w:t>
      </w:r>
      <w:r w:rsidR="00C171A1" w:rsidRPr="00EF580F">
        <w:rPr>
          <w:lang w:val="en-GB"/>
        </w:rPr>
        <w:t xml:space="preserve"> which </w:t>
      </w:r>
      <w:r w:rsidR="00981E41">
        <w:rPr>
          <w:lang w:val="en-GB"/>
        </w:rPr>
        <w:t xml:space="preserve">likely has contributed to the </w:t>
      </w:r>
      <w:r w:rsidR="0079717C" w:rsidRPr="00EF580F">
        <w:rPr>
          <w:lang w:val="en-GB"/>
        </w:rPr>
        <w:t>decline in condition over time</w:t>
      </w:r>
      <w:r w:rsidR="008817FB">
        <w:rPr>
          <w:lang w:val="en-GB"/>
        </w:rPr>
        <w:t xml:space="preserve"> as oxygen is positively associated with condition</w:t>
      </w:r>
      <w:r w:rsidR="00F97E54" w:rsidRPr="00EF580F">
        <w:rPr>
          <w:lang w:val="en-GB"/>
        </w:rPr>
        <w:t>.</w:t>
      </w:r>
      <w:r w:rsidR="00776B7C" w:rsidRPr="00EF580F">
        <w:rPr>
          <w:lang w:val="en-GB"/>
        </w:rPr>
        <w:t xml:space="preserve"> </w:t>
      </w:r>
      <w:r w:rsidR="006920A8" w:rsidRPr="00EF580F">
        <w:rPr>
          <w:lang w:val="en-GB"/>
        </w:rPr>
        <w:t xml:space="preserve">Understanding </w:t>
      </w:r>
      <w:r w:rsidR="00CE6F49" w:rsidRPr="00EF580F">
        <w:rPr>
          <w:lang w:val="en-GB"/>
        </w:rPr>
        <w:t xml:space="preserve">the drivers of </w:t>
      </w:r>
      <w:r w:rsidR="00F21070" w:rsidRPr="00EF580F">
        <w:rPr>
          <w:lang w:val="en-GB"/>
        </w:rPr>
        <w:t xml:space="preserve">spatiotemporal variation </w:t>
      </w:r>
      <w:r w:rsidR="00D71C8B" w:rsidRPr="00EF580F">
        <w:rPr>
          <w:lang w:val="en-GB"/>
        </w:rPr>
        <w:t xml:space="preserve">in </w:t>
      </w:r>
      <w:r w:rsidR="006D5CC0" w:rsidRPr="00EF580F">
        <w:rPr>
          <w:lang w:val="en-GB"/>
        </w:rPr>
        <w:t xml:space="preserve">body </w:t>
      </w:r>
      <w:r w:rsidR="004B44A1" w:rsidRPr="00EF580F">
        <w:rPr>
          <w:lang w:val="en-GB"/>
        </w:rPr>
        <w:t xml:space="preserve">condition </w:t>
      </w:r>
      <w:r w:rsidR="00EE76B2" w:rsidRPr="00EF580F">
        <w:rPr>
          <w:lang w:val="en-GB"/>
        </w:rPr>
        <w:t xml:space="preserve">is important for </w:t>
      </w:r>
      <w:r w:rsidR="003A4188" w:rsidRPr="00EF580F">
        <w:rPr>
          <w:lang w:val="en-GB"/>
        </w:rPr>
        <w:t xml:space="preserve">understanding </w:t>
      </w:r>
      <w:r w:rsidR="003014D9" w:rsidRPr="00EF580F">
        <w:rPr>
          <w:lang w:val="en-GB"/>
        </w:rPr>
        <w:t xml:space="preserve">the impacts of climate change </w:t>
      </w:r>
      <w:r w:rsidR="00F862FB">
        <w:rPr>
          <w:lang w:val="en-GB"/>
        </w:rPr>
        <w:t xml:space="preserve">and the role of species interactions </w:t>
      </w:r>
      <w:r w:rsidR="003014D9" w:rsidRPr="00EF580F">
        <w:rPr>
          <w:lang w:val="en-GB"/>
        </w:rPr>
        <w:t xml:space="preserve">on </w:t>
      </w:r>
      <w:r w:rsidR="00F747CB" w:rsidRPr="00EF580F">
        <w:rPr>
          <w:lang w:val="en-GB"/>
        </w:rPr>
        <w:t xml:space="preserve">productivity </w:t>
      </w:r>
      <w:r w:rsidR="00016C96" w:rsidRPr="00EF580F">
        <w:rPr>
          <w:lang w:val="en-GB"/>
        </w:rPr>
        <w:t xml:space="preserve">and resilience </w:t>
      </w:r>
      <w:r w:rsidR="007819DF" w:rsidRPr="00EF580F">
        <w:rPr>
          <w:lang w:val="en-GB"/>
        </w:rPr>
        <w:t>of</w:t>
      </w:r>
      <w:r w:rsidR="00F747CB" w:rsidRPr="00EF580F">
        <w:rPr>
          <w:lang w:val="en-GB"/>
        </w:rPr>
        <w:t xml:space="preserve"> marine fishes</w:t>
      </w:r>
      <w:r w:rsidR="0043104C">
        <w:rPr>
          <w:lang w:val="en-GB"/>
        </w:rPr>
        <w:t>.</w:t>
      </w:r>
    </w:p>
    <w:p w14:paraId="4DC6ADC5" w14:textId="77777777" w:rsidR="00B804AB" w:rsidRPr="00EF580F" w:rsidRDefault="00B804AB" w:rsidP="00636A03">
      <w:pPr>
        <w:spacing w:line="480" w:lineRule="auto"/>
        <w:contextualSpacing/>
        <w:jc w:val="both"/>
        <w:rPr>
          <w:lang w:val="en-GB"/>
        </w:rPr>
      </w:pPr>
    </w:p>
    <w:p w14:paraId="1BF0E21B" w14:textId="18D5FDB8" w:rsidR="00B21FFF" w:rsidRDefault="009960F4" w:rsidP="00636A03">
      <w:pPr>
        <w:spacing w:line="480" w:lineRule="auto"/>
        <w:contextualSpacing/>
        <w:jc w:val="both"/>
        <w:rPr>
          <w:b/>
          <w:sz w:val="28"/>
          <w:szCs w:val="28"/>
          <w:lang w:val="en-GB"/>
        </w:rPr>
      </w:pPr>
      <w:r>
        <w:rPr>
          <w:b/>
          <w:sz w:val="28"/>
          <w:szCs w:val="28"/>
          <w:lang w:val="en-GB"/>
        </w:rPr>
        <w:t>Key Words</w:t>
      </w:r>
    </w:p>
    <w:p w14:paraId="647336A9" w14:textId="297E44C2" w:rsidR="009960F4" w:rsidRPr="009F47EE" w:rsidRDefault="009F47EE" w:rsidP="00636A03">
      <w:pPr>
        <w:spacing w:line="480" w:lineRule="auto"/>
        <w:contextualSpacing/>
        <w:jc w:val="both"/>
        <w:rPr>
          <w:bCs/>
          <w:lang w:val="en-GB"/>
        </w:rPr>
      </w:pPr>
      <w:r w:rsidRPr="009F47EE">
        <w:rPr>
          <w:bCs/>
          <w:lang w:val="en-GB"/>
        </w:rPr>
        <w:t>Condition</w:t>
      </w:r>
      <w:r>
        <w:rPr>
          <w:bCs/>
          <w:lang w:val="en-GB"/>
        </w:rPr>
        <w:t xml:space="preserve">, </w:t>
      </w:r>
      <w:proofErr w:type="spellStart"/>
      <w:r>
        <w:rPr>
          <w:bCs/>
          <w:lang w:val="en-GB"/>
        </w:rPr>
        <w:t>Spatio</w:t>
      </w:r>
      <w:proofErr w:type="spellEnd"/>
      <w:r>
        <w:rPr>
          <w:bCs/>
          <w:lang w:val="en-GB"/>
        </w:rPr>
        <w:t>-temporal models, Density dependence, Deoxygenation</w:t>
      </w:r>
    </w:p>
    <w:p w14:paraId="54A1B33D" w14:textId="77777777" w:rsidR="00B21FFF" w:rsidRPr="00EF580F" w:rsidRDefault="00B21FFF" w:rsidP="00636A03">
      <w:pPr>
        <w:spacing w:line="480" w:lineRule="auto"/>
        <w:contextualSpacing/>
        <w:jc w:val="both"/>
        <w:rPr>
          <w:b/>
          <w:sz w:val="28"/>
          <w:szCs w:val="28"/>
          <w:lang w:val="en-GB"/>
        </w:rPr>
      </w:pPr>
    </w:p>
    <w:p w14:paraId="3BB86DE8" w14:textId="321882B3" w:rsidR="00736FF5" w:rsidRPr="00EF580F" w:rsidRDefault="00401B29" w:rsidP="00704CC1">
      <w:pPr>
        <w:tabs>
          <w:tab w:val="left" w:pos="927"/>
        </w:tabs>
        <w:spacing w:line="480" w:lineRule="auto"/>
        <w:contextualSpacing/>
        <w:jc w:val="both"/>
        <w:rPr>
          <w:lang w:val="en-GB"/>
        </w:rPr>
      </w:pPr>
      <w:r w:rsidRPr="00EF580F">
        <w:rPr>
          <w:lang w:val="en-GB"/>
        </w:rPr>
        <w:t xml:space="preserve"> </w:t>
      </w:r>
      <w:r w:rsidR="00704CC1" w:rsidRPr="00EF580F">
        <w:rPr>
          <w:lang w:val="en-GB"/>
        </w:rPr>
        <w:tab/>
      </w:r>
    </w:p>
    <w:p w14:paraId="33A41D71" w14:textId="3E800193" w:rsidR="00736FF5" w:rsidRPr="00EF580F" w:rsidRDefault="00401B29" w:rsidP="00636A03">
      <w:pPr>
        <w:pStyle w:val="Heading1"/>
        <w:spacing w:line="480" w:lineRule="auto"/>
        <w:contextualSpacing/>
        <w:jc w:val="both"/>
        <w:rPr>
          <w:b/>
          <w:sz w:val="28"/>
          <w:szCs w:val="28"/>
          <w:lang w:val="en-GB"/>
        </w:rPr>
      </w:pPr>
      <w:bookmarkStart w:id="0" w:name="_kmo410o1ovwf" w:colFirst="0" w:colLast="0"/>
      <w:bookmarkStart w:id="1" w:name="_v4bo7gucfsoa" w:colFirst="0" w:colLast="0"/>
      <w:bookmarkEnd w:id="0"/>
      <w:bookmarkEnd w:id="1"/>
      <w:r w:rsidRPr="00EF580F">
        <w:rPr>
          <w:b/>
          <w:sz w:val="28"/>
          <w:szCs w:val="28"/>
          <w:lang w:val="en-GB"/>
        </w:rPr>
        <w:lastRenderedPageBreak/>
        <w:t>Introduction</w:t>
      </w:r>
    </w:p>
    <w:p w14:paraId="34171922" w14:textId="6931DD0F" w:rsidR="00E0392A" w:rsidRPr="00EF580F" w:rsidRDefault="00CD1671" w:rsidP="00E0392A">
      <w:pPr>
        <w:spacing w:line="480" w:lineRule="auto"/>
        <w:contextualSpacing/>
        <w:jc w:val="both"/>
        <w:rPr>
          <w:lang w:val="en-GB"/>
        </w:rPr>
      </w:pPr>
      <w:r w:rsidRPr="00EF580F">
        <w:rPr>
          <w:lang w:val="en-GB"/>
        </w:rPr>
        <w:t xml:space="preserve">The body condition </w:t>
      </w:r>
      <w:r w:rsidR="007D6EF7" w:rsidRPr="00EF580F">
        <w:rPr>
          <w:lang w:val="en-GB"/>
        </w:rPr>
        <w:t>describes the “plumpness” of an individual, or its weight relative to its length</w:t>
      </w:r>
      <w:r w:rsidR="005A4ACE" w:rsidRPr="00EF580F">
        <w:rPr>
          <w:lang w:val="en-GB"/>
        </w:rPr>
        <w:t>.</w:t>
      </w:r>
      <w:r w:rsidR="00EB3570" w:rsidRPr="00EF580F">
        <w:rPr>
          <w:lang w:val="en-GB"/>
        </w:rPr>
        <w:t xml:space="preserve"> </w:t>
      </w:r>
      <w:r w:rsidR="007A1D30" w:rsidRPr="00EF580F">
        <w:rPr>
          <w:lang w:val="en-GB"/>
        </w:rPr>
        <w:t xml:space="preserve">They body condition of fishes is </w:t>
      </w:r>
      <w:r w:rsidR="00E0392A" w:rsidRPr="00EF580F">
        <w:rPr>
          <w:lang w:val="en-GB"/>
        </w:rPr>
        <w:t xml:space="preserve">related to </w:t>
      </w:r>
      <w:r w:rsidR="00E268D9" w:rsidRPr="00EF580F">
        <w:rPr>
          <w:lang w:val="en-GB"/>
        </w:rPr>
        <w:t xml:space="preserve">food intake rates and metabolic </w:t>
      </w:r>
      <w:proofErr w:type="spellStart"/>
      <w:r w:rsidR="00E268D9" w:rsidRPr="00EF580F">
        <w:rPr>
          <w:lang w:val="en-GB"/>
        </w:rPr>
        <w:t>acticity</w:t>
      </w:r>
      <w:proofErr w:type="spellEnd"/>
      <w:r w:rsidR="0062141C" w:rsidRPr="00EF580F">
        <w:rPr>
          <w:lang w:val="en-GB"/>
        </w:rPr>
        <w:t xml:space="preserve">, </w:t>
      </w:r>
      <w:r w:rsidR="00E0392A" w:rsidRPr="00EF580F">
        <w:rPr>
          <w:lang w:val="en-GB"/>
        </w:rPr>
        <w:t xml:space="preserve">and often positively associated with fitness </w:t>
      </w:r>
      <w:r w:rsidR="00E0392A" w:rsidRPr="00EF580F">
        <w:rPr>
          <w:lang w:val="en-GB"/>
        </w:rPr>
        <w:fldChar w:fldCharType="begin"/>
      </w:r>
      <w:r w:rsidR="00E0392A" w:rsidRPr="00EF580F">
        <w:rPr>
          <w:lang w:val="en-GB"/>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EF580F">
        <w:rPr>
          <w:lang w:val="en-GB"/>
        </w:rPr>
        <w:fldChar w:fldCharType="separate"/>
      </w:r>
      <w:r w:rsidR="00E0392A" w:rsidRPr="00EF580F">
        <w:rPr>
          <w:lang w:val="en-GB"/>
        </w:rPr>
        <w:t xml:space="preserve">(Morgan </w:t>
      </w:r>
      <w:r w:rsidR="00E0392A" w:rsidRPr="00EF580F">
        <w:rPr>
          <w:i/>
          <w:iCs/>
          <w:lang w:val="en-GB"/>
        </w:rPr>
        <w:t>et al.</w:t>
      </w:r>
      <w:r w:rsidR="00E0392A" w:rsidRPr="00EF580F">
        <w:rPr>
          <w:lang w:val="en-GB"/>
        </w:rPr>
        <w:t>, 2010; Thorson, 2015)</w:t>
      </w:r>
      <w:r w:rsidR="00E0392A" w:rsidRPr="00EF580F">
        <w:rPr>
          <w:lang w:val="en-GB"/>
        </w:rPr>
        <w:fldChar w:fldCharType="end"/>
      </w:r>
      <w:r w:rsidR="00E0392A" w:rsidRPr="00EF580F">
        <w:rPr>
          <w:lang w:val="en-GB"/>
        </w:rPr>
        <w:t xml:space="preserve">. </w:t>
      </w:r>
      <w:r w:rsidR="00646AC9" w:rsidRPr="00EF580F">
        <w:rPr>
          <w:lang w:val="en-GB"/>
        </w:rPr>
        <w:t>I</w:t>
      </w:r>
      <w:r w:rsidR="002C23CA" w:rsidRPr="00EF580F">
        <w:rPr>
          <w:lang w:val="en-GB"/>
        </w:rPr>
        <w:t xml:space="preserve">n fishes, </w:t>
      </w:r>
      <w:r w:rsidR="00E0392A" w:rsidRPr="00EF580F">
        <w:rPr>
          <w:lang w:val="en-GB"/>
        </w:rPr>
        <w:t xml:space="preserve">individuals with high condition have greater reproductive success </w:t>
      </w:r>
      <w:r w:rsidR="00E0392A" w:rsidRPr="00EF580F">
        <w:rPr>
          <w:lang w:val="en-GB"/>
        </w:rPr>
        <w:fldChar w:fldCharType="begin"/>
      </w:r>
      <w:r w:rsidR="00E0392A" w:rsidRPr="00EF580F">
        <w:rPr>
          <w:lang w:val="en-GB"/>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EF580F">
        <w:rPr>
          <w:lang w:val="en-GB"/>
        </w:rPr>
        <w:fldChar w:fldCharType="separate"/>
      </w:r>
      <w:r w:rsidR="00E0392A" w:rsidRPr="00EF580F">
        <w:rPr>
          <w:lang w:val="en-GB"/>
        </w:rPr>
        <w:t xml:space="preserve">(Hislop </w:t>
      </w:r>
      <w:r w:rsidR="00E0392A" w:rsidRPr="00EF580F">
        <w:rPr>
          <w:i/>
          <w:iCs/>
          <w:lang w:val="en-GB"/>
        </w:rPr>
        <w:t>et al.</w:t>
      </w:r>
      <w:r w:rsidR="00E0392A" w:rsidRPr="00EF580F">
        <w:rPr>
          <w:lang w:val="en-GB"/>
        </w:rPr>
        <w:t>, 1978; Marshall and Frank, 1999)</w:t>
      </w:r>
      <w:r w:rsidR="00E0392A" w:rsidRPr="00EF580F">
        <w:rPr>
          <w:lang w:val="en-GB"/>
        </w:rPr>
        <w:fldChar w:fldCharType="end"/>
      </w:r>
      <w:r w:rsidR="00E0392A" w:rsidRPr="00EF580F">
        <w:rPr>
          <w:lang w:val="en-GB"/>
        </w:rPr>
        <w:t xml:space="preserve">, and poor condition increases the likelihood of skipped spawning </w:t>
      </w:r>
      <w:r w:rsidR="00E0392A" w:rsidRPr="00EF580F">
        <w:rPr>
          <w:lang w:val="en-GB"/>
        </w:rPr>
        <w:fldChar w:fldCharType="begin"/>
      </w:r>
      <w:r w:rsidR="00671C00">
        <w:rPr>
          <w:lang w:val="en-GB"/>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EF580F">
        <w:rPr>
          <w:lang w:val="en-GB"/>
        </w:rPr>
        <w:fldChar w:fldCharType="separate"/>
      </w:r>
      <w:r w:rsidR="00E0392A" w:rsidRPr="00EF580F">
        <w:rPr>
          <w:lang w:val="en-GB"/>
        </w:rPr>
        <w:t>(</w:t>
      </w:r>
      <w:proofErr w:type="spellStart"/>
      <w:r w:rsidR="00E0392A" w:rsidRPr="00EF580F">
        <w:rPr>
          <w:lang w:val="en-GB"/>
        </w:rPr>
        <w:t>Jørgensen</w:t>
      </w:r>
      <w:proofErr w:type="spellEnd"/>
      <w:r w:rsidR="00E0392A" w:rsidRPr="00EF580F">
        <w:rPr>
          <w:lang w:val="en-GB"/>
        </w:rPr>
        <w:t xml:space="preserve"> </w:t>
      </w:r>
      <w:r w:rsidR="00E0392A" w:rsidRPr="00EF580F">
        <w:rPr>
          <w:i/>
          <w:iCs/>
          <w:lang w:val="en-GB"/>
        </w:rPr>
        <w:t>et al.</w:t>
      </w:r>
      <w:r w:rsidR="00E0392A" w:rsidRPr="00EF580F">
        <w:rPr>
          <w:lang w:val="en-GB"/>
        </w:rPr>
        <w:t xml:space="preserve">, 2006; Mion </w:t>
      </w:r>
      <w:r w:rsidR="00E0392A" w:rsidRPr="00EF580F">
        <w:rPr>
          <w:i/>
          <w:iCs/>
          <w:lang w:val="en-GB"/>
        </w:rPr>
        <w:t>et al.</w:t>
      </w:r>
      <w:r w:rsidR="00E0392A" w:rsidRPr="00EF580F">
        <w:rPr>
          <w:lang w:val="en-GB"/>
        </w:rPr>
        <w:t>, 2018)</w:t>
      </w:r>
      <w:r w:rsidR="00E0392A" w:rsidRPr="00EF580F">
        <w:rPr>
          <w:lang w:val="en-GB"/>
        </w:rPr>
        <w:fldChar w:fldCharType="end"/>
      </w:r>
      <w:r w:rsidR="00E0392A" w:rsidRPr="00EF580F">
        <w:rPr>
          <w:lang w:val="en-GB"/>
        </w:rPr>
        <w:t xml:space="preserve"> and can lower chances of survival </w:t>
      </w:r>
      <w:r w:rsidR="00E0392A" w:rsidRPr="00EF580F">
        <w:rPr>
          <w:lang w:val="en-GB"/>
        </w:rPr>
        <w:fldChar w:fldCharType="begin"/>
      </w:r>
      <w:r w:rsidR="00E0392A" w:rsidRPr="00EF580F">
        <w:rPr>
          <w:lang w:val="en-GB"/>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EF580F">
        <w:rPr>
          <w:lang w:val="en-GB"/>
        </w:rPr>
        <w:fldChar w:fldCharType="separate"/>
      </w:r>
      <w:r w:rsidR="00E0392A" w:rsidRPr="00EF580F">
        <w:rPr>
          <w:lang w:val="en-GB"/>
        </w:rPr>
        <w:t xml:space="preserve">(Dutil and Lambert, 2000; Casini </w:t>
      </w:r>
      <w:r w:rsidR="00E0392A" w:rsidRPr="00EF580F">
        <w:rPr>
          <w:i/>
          <w:iCs/>
          <w:lang w:val="en-GB"/>
        </w:rPr>
        <w:t>et al.</w:t>
      </w:r>
      <w:r w:rsidR="00E0392A" w:rsidRPr="00EF580F">
        <w:rPr>
          <w:lang w:val="en-GB"/>
        </w:rPr>
        <w:t>, 2016b)</w:t>
      </w:r>
      <w:r w:rsidR="00E0392A" w:rsidRPr="00EF580F">
        <w:rPr>
          <w:lang w:val="en-GB"/>
        </w:rPr>
        <w:fldChar w:fldCharType="end"/>
      </w:r>
      <w:r w:rsidR="00E0392A" w:rsidRPr="00EF580F">
        <w:rPr>
          <w:lang w:val="en-GB"/>
        </w:rPr>
        <w:t xml:space="preserve">. </w:t>
      </w:r>
      <w:r w:rsidR="0072451A" w:rsidRPr="00EF580F">
        <w:rPr>
          <w:lang w:val="en-GB"/>
        </w:rPr>
        <w:t xml:space="preserve">Hence, </w:t>
      </w:r>
      <w:r w:rsidR="00E0392A" w:rsidRPr="00EF580F">
        <w:rPr>
          <w:lang w:val="en-GB"/>
        </w:rPr>
        <w:t>body condition constitutes a valuable index for evaluating changes in productivity of fish stocks</w:t>
      </w:r>
      <w:r w:rsidR="00F71427" w:rsidRPr="00EF580F">
        <w:rPr>
          <w:lang w:val="en-GB"/>
        </w:rPr>
        <w:t xml:space="preserve"> </w:t>
      </w:r>
      <w:r w:rsidR="00BD7573" w:rsidRPr="00EF580F">
        <w:rPr>
          <w:lang w:val="en-GB"/>
        </w:rPr>
        <w:t>from ecosystem changes</w:t>
      </w:r>
      <w:r w:rsidR="00E0392A" w:rsidRPr="00EF580F">
        <w:rPr>
          <w:lang w:val="en-GB"/>
        </w:rPr>
        <w:t xml:space="preserve"> </w:t>
      </w:r>
      <w:r w:rsidR="00E0392A" w:rsidRPr="00EF580F">
        <w:rPr>
          <w:lang w:val="en-GB"/>
        </w:rPr>
        <w:fldChar w:fldCharType="begin"/>
      </w:r>
      <w:r w:rsidR="00E0392A" w:rsidRPr="00EF580F">
        <w:rPr>
          <w:lang w:val="en-GB"/>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EF580F">
        <w:rPr>
          <w:lang w:val="en-GB"/>
        </w:rPr>
        <w:fldChar w:fldCharType="separate"/>
      </w:r>
      <w:r w:rsidR="00E0392A" w:rsidRPr="00EF580F">
        <w:rPr>
          <w:lang w:val="en-GB"/>
        </w:rPr>
        <w:t xml:space="preserve">(Thorson, 2015; Grüss </w:t>
      </w:r>
      <w:r w:rsidR="00E0392A" w:rsidRPr="00EF580F">
        <w:rPr>
          <w:i/>
          <w:iCs/>
          <w:lang w:val="en-GB"/>
        </w:rPr>
        <w:t>et al.</w:t>
      </w:r>
      <w:r w:rsidR="00E0392A" w:rsidRPr="00EF580F">
        <w:rPr>
          <w:lang w:val="en-GB"/>
        </w:rPr>
        <w:t>, 2020)</w:t>
      </w:r>
      <w:r w:rsidR="00E0392A" w:rsidRPr="00EF580F">
        <w:rPr>
          <w:lang w:val="en-GB"/>
        </w:rPr>
        <w:fldChar w:fldCharType="end"/>
      </w:r>
      <w:r w:rsidR="00E0392A" w:rsidRPr="00EF580F">
        <w:rPr>
          <w:lang w:val="en-GB"/>
        </w:rPr>
        <w:t xml:space="preserve">. </w:t>
      </w:r>
    </w:p>
    <w:p w14:paraId="7798DB8C" w14:textId="3F13CDEB" w:rsidR="0078259A" w:rsidRDefault="00DD0F2E" w:rsidP="00150FAC">
      <w:pPr>
        <w:spacing w:line="480" w:lineRule="auto"/>
        <w:ind w:firstLine="284"/>
        <w:contextualSpacing/>
        <w:jc w:val="both"/>
        <w:rPr>
          <w:lang w:val="en-GB"/>
        </w:rPr>
      </w:pPr>
      <w:r>
        <w:rPr>
          <w:lang w:val="en-GB"/>
        </w:rPr>
        <w:t>I</w:t>
      </w:r>
      <w:r w:rsidR="007C3166" w:rsidRPr="00EF580F">
        <w:rPr>
          <w:lang w:val="en-GB"/>
        </w:rPr>
        <w:t xml:space="preserve">nterannual variation in </w:t>
      </w:r>
      <w:r w:rsidR="003012E4" w:rsidRPr="00EF580F">
        <w:rPr>
          <w:lang w:val="en-GB"/>
        </w:rPr>
        <w:t xml:space="preserve">condition </w:t>
      </w:r>
      <w:r w:rsidR="00FE1A16" w:rsidRPr="00EF580F">
        <w:rPr>
          <w:lang w:val="en-GB"/>
        </w:rPr>
        <w:t xml:space="preserve">is </w:t>
      </w:r>
      <w:r w:rsidR="008F4F12" w:rsidRPr="00EF580F">
        <w:rPr>
          <w:lang w:val="en-GB"/>
        </w:rPr>
        <w:t xml:space="preserve">often associated with changes in the </w:t>
      </w:r>
      <w:r w:rsidR="00A0694C" w:rsidRPr="00EF580F">
        <w:rPr>
          <w:lang w:val="en-GB"/>
        </w:rPr>
        <w:t xml:space="preserve">strength </w:t>
      </w:r>
      <w:r w:rsidR="008F4F12" w:rsidRPr="00EF580F">
        <w:rPr>
          <w:lang w:val="en-GB"/>
        </w:rPr>
        <w:t xml:space="preserve">of </w:t>
      </w:r>
      <w:r w:rsidR="00851155" w:rsidRPr="00EF580F">
        <w:rPr>
          <w:lang w:val="en-GB"/>
        </w:rPr>
        <w:t>competition</w:t>
      </w:r>
      <w:r w:rsidR="00C57AF2" w:rsidRPr="00EF580F">
        <w:rPr>
          <w:lang w:val="en-GB"/>
        </w:rPr>
        <w:t xml:space="preserve"> for food</w:t>
      </w:r>
      <w:r w:rsidR="00930ED0" w:rsidRPr="00EF580F">
        <w:rPr>
          <w:lang w:val="en-GB"/>
        </w:rPr>
        <w:t xml:space="preserve">, via </w:t>
      </w:r>
      <w:r w:rsidR="006C54A0" w:rsidRPr="00EF580F">
        <w:rPr>
          <w:lang w:val="en-GB"/>
        </w:rPr>
        <w:t xml:space="preserve">changes in </w:t>
      </w:r>
      <w:r w:rsidR="00ED3236" w:rsidRPr="00EF580F">
        <w:rPr>
          <w:lang w:val="en-GB"/>
        </w:rPr>
        <w:t xml:space="preserve">density of the population, </w:t>
      </w:r>
      <w:r w:rsidR="0003224A" w:rsidRPr="00EF580F">
        <w:rPr>
          <w:lang w:val="en-GB"/>
        </w:rPr>
        <w:t>competitors</w:t>
      </w:r>
      <w:r w:rsidR="00C20B63" w:rsidRPr="00EF580F">
        <w:rPr>
          <w:lang w:val="en-GB"/>
        </w:rPr>
        <w:t xml:space="preserve"> </w:t>
      </w:r>
      <w:r w:rsidR="005A147A" w:rsidRPr="00EF580F">
        <w:rPr>
          <w:lang w:val="en-GB"/>
        </w:rPr>
        <w:t>or prey species</w:t>
      </w:r>
      <w:r w:rsidR="003012E4" w:rsidRPr="00EF580F">
        <w:rPr>
          <w:lang w:val="en-GB"/>
        </w:rPr>
        <w:t xml:space="preserve"> </w:t>
      </w:r>
      <w:r w:rsidR="003012E4" w:rsidRPr="00EF580F">
        <w:rPr>
          <w:lang w:val="en-GB"/>
        </w:rPr>
        <w:fldChar w:fldCharType="begin"/>
      </w:r>
      <w:r w:rsidR="003012E4" w:rsidRPr="00EF580F">
        <w:rPr>
          <w:lang w:val="en-GB"/>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rPr>
          <w:lang w:val="en-GB"/>
        </w:rPr>
        <w:fldChar w:fldCharType="separate"/>
      </w:r>
      <w:r w:rsidR="003012E4" w:rsidRPr="00EF580F">
        <w:rPr>
          <w:lang w:val="en-GB"/>
        </w:rPr>
        <w:t xml:space="preserve">(Cardinale and Arrhenius, 2000; Casini </w:t>
      </w:r>
      <w:r w:rsidR="003012E4" w:rsidRPr="00EF580F">
        <w:rPr>
          <w:i/>
          <w:iCs/>
          <w:lang w:val="en-GB"/>
        </w:rPr>
        <w:t>et al.</w:t>
      </w:r>
      <w:r w:rsidR="003012E4" w:rsidRPr="00EF580F">
        <w:rPr>
          <w:lang w:val="en-GB"/>
        </w:rPr>
        <w:t xml:space="preserve">, 2006; Grüss </w:t>
      </w:r>
      <w:r w:rsidR="003012E4" w:rsidRPr="00EF580F">
        <w:rPr>
          <w:i/>
          <w:iCs/>
          <w:lang w:val="en-GB"/>
        </w:rPr>
        <w:t>et al.</w:t>
      </w:r>
      <w:r w:rsidR="003012E4" w:rsidRPr="00EF580F">
        <w:rPr>
          <w:lang w:val="en-GB"/>
        </w:rPr>
        <w:t>, 2020)</w:t>
      </w:r>
      <w:r w:rsidR="003012E4" w:rsidRPr="00EF580F">
        <w:rPr>
          <w:lang w:val="en-GB"/>
        </w:rPr>
        <w:fldChar w:fldCharType="end"/>
      </w:r>
      <w:r w:rsidR="001F5A52" w:rsidRPr="00EF580F">
        <w:rPr>
          <w:lang w:val="en-GB"/>
        </w:rPr>
        <w:t>.</w:t>
      </w:r>
      <w:r w:rsidR="00651FA0" w:rsidRPr="00EF580F">
        <w:rPr>
          <w:lang w:val="en-GB"/>
        </w:rPr>
        <w:t xml:space="preserve"> It has also been </w:t>
      </w:r>
      <w:r w:rsidR="00E45DA5">
        <w:rPr>
          <w:lang w:val="en-GB"/>
        </w:rPr>
        <w:t xml:space="preserve">linked </w:t>
      </w:r>
      <w:r w:rsidR="00651FA0" w:rsidRPr="00EF580F">
        <w:rPr>
          <w:lang w:val="en-GB"/>
        </w:rPr>
        <w:t xml:space="preserve">to </w:t>
      </w:r>
      <w:r w:rsidR="003012E4" w:rsidRPr="00EF580F">
        <w:rPr>
          <w:lang w:val="en-GB"/>
        </w:rPr>
        <w:t>environmental conditions</w:t>
      </w:r>
      <w:r w:rsidR="00076218" w:rsidRPr="00EF580F">
        <w:rPr>
          <w:lang w:val="en-GB"/>
        </w:rPr>
        <w:t xml:space="preserve">, </w:t>
      </w:r>
      <w:r w:rsidR="003012E4" w:rsidRPr="00EF580F">
        <w:rPr>
          <w:lang w:val="en-GB"/>
        </w:rPr>
        <w:t>(e.g. temperature</w:t>
      </w:r>
      <w:r w:rsidR="00460A40" w:rsidRPr="00EF580F">
        <w:rPr>
          <w:lang w:val="en-GB"/>
        </w:rPr>
        <w:t xml:space="preserve">, oxygen </w:t>
      </w:r>
      <w:r w:rsidR="003012E4" w:rsidRPr="00EF580F">
        <w:rPr>
          <w:lang w:val="en-GB"/>
        </w:rPr>
        <w:t>and salinity)</w:t>
      </w:r>
      <w:r w:rsidR="00086D85" w:rsidRPr="00EF580F">
        <w:rPr>
          <w:lang w:val="en-GB"/>
        </w:rPr>
        <w:t xml:space="preserve"> </w:t>
      </w:r>
      <w:r w:rsidR="00E13C24" w:rsidRPr="00EF580F">
        <w:rPr>
          <w:lang w:val="en-GB"/>
        </w:rPr>
        <w:t xml:space="preserve">affecting </w:t>
      </w:r>
      <w:r w:rsidR="00162E09" w:rsidRPr="00EF580F">
        <w:rPr>
          <w:lang w:val="en-GB"/>
        </w:rPr>
        <w:t xml:space="preserve">ecosystem </w:t>
      </w:r>
      <w:r w:rsidR="003012E4" w:rsidRPr="00EF580F">
        <w:rPr>
          <w:lang w:val="en-GB"/>
        </w:rPr>
        <w:t xml:space="preserve">productivity and local habitat quality </w:t>
      </w:r>
      <w:r w:rsidR="003012E4" w:rsidRPr="00EF580F">
        <w:rPr>
          <w:lang w:val="en-GB"/>
        </w:rPr>
        <w:fldChar w:fldCharType="begin"/>
      </w:r>
      <w:r w:rsidR="003012E4" w:rsidRPr="00EF580F">
        <w:rPr>
          <w:lang w:val="en-GB"/>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rPr>
          <w:lang w:val="en-GB"/>
        </w:rPr>
        <w:fldChar w:fldCharType="separate"/>
      </w:r>
      <w:r w:rsidR="003012E4" w:rsidRPr="00EF580F">
        <w:rPr>
          <w:lang w:val="en-GB"/>
        </w:rPr>
        <w:t xml:space="preserve">(Möllmann </w:t>
      </w:r>
      <w:r w:rsidR="003012E4" w:rsidRPr="00EF580F">
        <w:rPr>
          <w:i/>
          <w:iCs/>
          <w:lang w:val="en-GB"/>
        </w:rPr>
        <w:t>et al.</w:t>
      </w:r>
      <w:r w:rsidR="003012E4" w:rsidRPr="00EF580F">
        <w:rPr>
          <w:lang w:val="en-GB"/>
        </w:rPr>
        <w:t xml:space="preserve">, 2003; Morgan </w:t>
      </w:r>
      <w:r w:rsidR="003012E4" w:rsidRPr="00EF580F">
        <w:rPr>
          <w:i/>
          <w:iCs/>
          <w:lang w:val="en-GB"/>
        </w:rPr>
        <w:t>et al.</w:t>
      </w:r>
      <w:r w:rsidR="003012E4" w:rsidRPr="00EF580F">
        <w:rPr>
          <w:lang w:val="en-GB"/>
        </w:rPr>
        <w:t xml:space="preserve">, 2010; Grüss </w:t>
      </w:r>
      <w:r w:rsidR="003012E4" w:rsidRPr="00EF580F">
        <w:rPr>
          <w:i/>
          <w:iCs/>
          <w:lang w:val="en-GB"/>
        </w:rPr>
        <w:t>et al.</w:t>
      </w:r>
      <w:r w:rsidR="003012E4" w:rsidRPr="00EF580F">
        <w:rPr>
          <w:lang w:val="en-GB"/>
        </w:rPr>
        <w:t>, 2020)</w:t>
      </w:r>
      <w:r w:rsidR="003012E4" w:rsidRPr="00EF580F">
        <w:rPr>
          <w:lang w:val="en-GB"/>
        </w:rPr>
        <w:fldChar w:fldCharType="end"/>
      </w:r>
      <w:r w:rsidR="003012E4" w:rsidRPr="00EF580F">
        <w:rPr>
          <w:lang w:val="en-GB"/>
        </w:rPr>
        <w:t xml:space="preserve">. </w:t>
      </w:r>
      <w:r w:rsidR="00217434" w:rsidRPr="00EF580F">
        <w:rPr>
          <w:lang w:val="en-GB"/>
        </w:rPr>
        <w:t xml:space="preserve">More recently, studies have </w:t>
      </w:r>
      <w:r w:rsidR="00805BED">
        <w:rPr>
          <w:lang w:val="en-GB"/>
        </w:rPr>
        <w:t xml:space="preserve">pointed to </w:t>
      </w:r>
      <w:r w:rsidR="005C0CF4">
        <w:rPr>
          <w:lang w:val="en-GB"/>
        </w:rPr>
        <w:t xml:space="preserve">a link between </w:t>
      </w:r>
      <w:r w:rsidR="00580797">
        <w:rPr>
          <w:lang w:val="en-GB"/>
        </w:rPr>
        <w:t xml:space="preserve">declining </w:t>
      </w:r>
      <w:r w:rsidR="002A6345">
        <w:rPr>
          <w:lang w:val="en-GB"/>
        </w:rPr>
        <w:t>b</w:t>
      </w:r>
      <w:r w:rsidR="00350559" w:rsidRPr="00EF580F">
        <w:rPr>
          <w:lang w:val="en-GB"/>
        </w:rPr>
        <w:t xml:space="preserve">ody condition </w:t>
      </w:r>
      <w:r w:rsidR="00BF4985">
        <w:rPr>
          <w:lang w:val="en-GB"/>
        </w:rPr>
        <w:t xml:space="preserve">and </w:t>
      </w:r>
      <w:r w:rsidR="003004EC" w:rsidRPr="00EF580F">
        <w:rPr>
          <w:lang w:val="en-GB"/>
        </w:rPr>
        <w:t xml:space="preserve">global </w:t>
      </w:r>
      <w:r w:rsidR="009D6B5C" w:rsidRPr="00EF580F">
        <w:rPr>
          <w:lang w:val="en-GB"/>
        </w:rPr>
        <w:t xml:space="preserve">deoxygenation </w:t>
      </w:r>
      <w:r w:rsidR="00F71230" w:rsidRPr="00EF580F">
        <w:rPr>
          <w:lang w:val="en-GB"/>
        </w:rPr>
        <w:t>(</w:t>
      </w:r>
      <w:r w:rsidR="00DD41BD" w:rsidRPr="00EF580F">
        <w:rPr>
          <w:lang w:val="en-GB"/>
        </w:rPr>
        <w:t>declines in dissolved oxygen</w:t>
      </w:r>
      <w:r w:rsidR="00A87529" w:rsidRPr="00EF580F">
        <w:rPr>
          <w:lang w:val="en-GB"/>
        </w:rPr>
        <w:t xml:space="preserve"> and </w:t>
      </w:r>
      <w:r w:rsidR="009D6B5C" w:rsidRPr="00EF580F">
        <w:rPr>
          <w:lang w:val="en-GB"/>
        </w:rPr>
        <w:t xml:space="preserve">the </w:t>
      </w:r>
      <w:r w:rsidR="00A87529" w:rsidRPr="00EF580F">
        <w:rPr>
          <w:lang w:val="en-GB"/>
        </w:rPr>
        <w:t>expansion of dead zones</w:t>
      </w:r>
      <w:r w:rsidR="00F71230" w:rsidRPr="00EF580F">
        <w:rPr>
          <w:lang w:val="en-GB"/>
        </w:rPr>
        <w:t>)</w:t>
      </w:r>
      <w:r w:rsidR="00EB4194">
        <w:rPr>
          <w:lang w:val="en-GB"/>
        </w:rPr>
        <w:t xml:space="preserve">, </w:t>
      </w:r>
      <w:r w:rsidR="00072726" w:rsidRPr="00EF580F">
        <w:rPr>
          <w:lang w:val="en-GB"/>
        </w:rPr>
        <w:t xml:space="preserve">fuelled </w:t>
      </w:r>
      <w:r w:rsidR="0035675C" w:rsidRPr="00EF580F">
        <w:rPr>
          <w:lang w:val="en-GB"/>
        </w:rPr>
        <w:t xml:space="preserve">by </w:t>
      </w:r>
      <w:r w:rsidR="00AA2AEA" w:rsidRPr="00EF580F">
        <w:rPr>
          <w:lang w:val="en-GB"/>
        </w:rPr>
        <w:t xml:space="preserve">warming and nutrient enrichment </w:t>
      </w:r>
      <w:r w:rsidR="00AA2AEA" w:rsidRPr="00EF580F">
        <w:rPr>
          <w:lang w:val="en-GB"/>
        </w:rPr>
        <w:fldChar w:fldCharType="begin"/>
      </w:r>
      <w:r w:rsidR="00AA2AEA" w:rsidRPr="00EF580F">
        <w:rPr>
          <w:lang w:val="en-GB"/>
        </w:rPr>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EF580F">
        <w:rPr>
          <w:lang w:val="en-GB"/>
        </w:rPr>
        <w:fldChar w:fldCharType="separate"/>
      </w:r>
      <w:r w:rsidR="00AA2AEA" w:rsidRPr="00EF580F">
        <w:rPr>
          <w:lang w:val="en-GB"/>
        </w:rPr>
        <w:t xml:space="preserve">(Diaz, 2001; Breitburg, 2002; Diaz and Rosenberg, 2008; Carstensen </w:t>
      </w:r>
      <w:r w:rsidR="00AA2AEA" w:rsidRPr="00EF580F">
        <w:rPr>
          <w:i/>
          <w:iCs/>
          <w:lang w:val="en-GB"/>
        </w:rPr>
        <w:t>et al.</w:t>
      </w:r>
      <w:r w:rsidR="00AA2AEA" w:rsidRPr="00EF580F">
        <w:rPr>
          <w:lang w:val="en-GB"/>
        </w:rPr>
        <w:t>, 2014)</w:t>
      </w:r>
      <w:r w:rsidR="00AA2AEA" w:rsidRPr="00EF580F">
        <w:rPr>
          <w:lang w:val="en-GB"/>
        </w:rPr>
        <w:fldChar w:fldCharType="end"/>
      </w:r>
      <w:r w:rsidR="00AA2AEA" w:rsidRPr="00EF580F">
        <w:rPr>
          <w:lang w:val="en-GB"/>
        </w:rPr>
        <w:t xml:space="preserve">. </w:t>
      </w:r>
      <w:r w:rsidR="00594AAE">
        <w:rPr>
          <w:lang w:val="en-GB"/>
        </w:rPr>
        <w:t>The underlying mechanis</w:t>
      </w:r>
      <w:r w:rsidR="004039CE">
        <w:rPr>
          <w:lang w:val="en-GB"/>
        </w:rPr>
        <w:t xml:space="preserve">ms are </w:t>
      </w:r>
      <w:r w:rsidR="0042101E">
        <w:rPr>
          <w:lang w:val="en-GB"/>
        </w:rPr>
        <w:t xml:space="preserve">both indirect </w:t>
      </w:r>
      <w:r w:rsidR="00DB0C16">
        <w:rPr>
          <w:lang w:val="en-GB"/>
        </w:rPr>
        <w:t>and direct</w:t>
      </w:r>
      <w:r w:rsidR="000F4706">
        <w:rPr>
          <w:lang w:val="en-GB"/>
        </w:rPr>
        <w:t>. H</w:t>
      </w:r>
      <w:r w:rsidR="0042101E">
        <w:rPr>
          <w:lang w:val="en-GB"/>
        </w:rPr>
        <w:t>ypoxia</w:t>
      </w:r>
      <w:r w:rsidR="00877C51">
        <w:rPr>
          <w:lang w:val="en-GB"/>
        </w:rPr>
        <w:t xml:space="preserve">, </w:t>
      </w:r>
      <w:r w:rsidR="004F43FA">
        <w:rPr>
          <w:lang w:val="en-GB"/>
        </w:rPr>
        <w:t xml:space="preserve">or </w:t>
      </w:r>
      <w:r w:rsidR="00AA2AEA" w:rsidRPr="00EF580F">
        <w:rPr>
          <w:lang w:val="en-GB"/>
        </w:rPr>
        <w:t>low dissolved oxygen</w:t>
      </w:r>
      <w:r w:rsidR="00C83A54">
        <w:rPr>
          <w:lang w:val="en-GB"/>
        </w:rPr>
        <w:t xml:space="preserve">, can </w:t>
      </w:r>
      <w:r w:rsidR="006C7E08">
        <w:rPr>
          <w:lang w:val="en-GB"/>
        </w:rPr>
        <w:t xml:space="preserve">cause </w:t>
      </w:r>
      <w:r w:rsidR="00AA2AEA" w:rsidRPr="00EF580F">
        <w:rPr>
          <w:lang w:val="en-GB"/>
        </w:rPr>
        <w:t>habitat compression</w:t>
      </w:r>
      <w:r w:rsidR="00835784">
        <w:rPr>
          <w:lang w:val="en-GB"/>
        </w:rPr>
        <w:t xml:space="preserve"> and thus </w:t>
      </w:r>
      <w:r w:rsidR="00A06877">
        <w:rPr>
          <w:lang w:val="en-GB"/>
        </w:rPr>
        <w:t xml:space="preserve">force </w:t>
      </w:r>
      <w:r w:rsidR="00AA2AEA" w:rsidRPr="00EF580F">
        <w:rPr>
          <w:lang w:val="en-GB"/>
        </w:rPr>
        <w:t>organisms to occupy sub-optimal habitats</w:t>
      </w:r>
      <w:r w:rsidR="00A775AE">
        <w:rPr>
          <w:lang w:val="en-GB"/>
        </w:rPr>
        <w:t xml:space="preserve">, which </w:t>
      </w:r>
      <w:r w:rsidR="0057497C" w:rsidRPr="00EF580F">
        <w:rPr>
          <w:lang w:val="en-GB"/>
        </w:rPr>
        <w:t xml:space="preserve">may enhance density dependence </w:t>
      </w:r>
      <w:r w:rsidR="00AA2AEA" w:rsidRPr="00EF580F">
        <w:rPr>
          <w:lang w:val="en-GB"/>
        </w:rPr>
        <w:fldChar w:fldCharType="begin"/>
      </w:r>
      <w:r w:rsidR="00AA2AEA" w:rsidRPr="00EF580F">
        <w:rPr>
          <w:lang w:val="en-GB"/>
        </w:rPr>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EF580F">
        <w:rPr>
          <w:lang w:val="en-GB"/>
        </w:rPr>
        <w:fldChar w:fldCharType="separate"/>
      </w:r>
      <w:r w:rsidR="00AA2AEA" w:rsidRPr="00EF580F">
        <w:rPr>
          <w:lang w:val="en-GB"/>
        </w:rPr>
        <w:t xml:space="preserve">(Diaz and Rosenberg, 2008; Orio </w:t>
      </w:r>
      <w:r w:rsidR="00AA2AEA" w:rsidRPr="00EF580F">
        <w:rPr>
          <w:i/>
          <w:iCs/>
          <w:lang w:val="en-GB"/>
        </w:rPr>
        <w:t>et al.</w:t>
      </w:r>
      <w:r w:rsidR="00AA2AEA" w:rsidRPr="00EF580F">
        <w:rPr>
          <w:lang w:val="en-GB"/>
        </w:rPr>
        <w:t xml:space="preserve">, 2019; Gogina </w:t>
      </w:r>
      <w:r w:rsidR="00AA2AEA" w:rsidRPr="00EF580F">
        <w:rPr>
          <w:i/>
          <w:iCs/>
          <w:lang w:val="en-GB"/>
        </w:rPr>
        <w:t>et al.</w:t>
      </w:r>
      <w:r w:rsidR="00AA2AEA" w:rsidRPr="00EF580F">
        <w:rPr>
          <w:lang w:val="en-GB"/>
        </w:rPr>
        <w:t>, 2020)</w:t>
      </w:r>
      <w:r w:rsidR="00AA2AEA" w:rsidRPr="00EF580F">
        <w:rPr>
          <w:lang w:val="en-GB"/>
        </w:rPr>
        <w:fldChar w:fldCharType="end"/>
      </w:r>
      <w:r w:rsidR="00AA2AEA" w:rsidRPr="00EF580F">
        <w:rPr>
          <w:lang w:val="en-GB"/>
        </w:rPr>
        <w:t>.</w:t>
      </w:r>
      <w:r w:rsidR="00F3649B" w:rsidRPr="00EF580F">
        <w:rPr>
          <w:lang w:val="en-GB"/>
        </w:rPr>
        <w:t xml:space="preserve"> </w:t>
      </w:r>
      <w:r w:rsidR="00127544">
        <w:rPr>
          <w:lang w:val="en-GB"/>
        </w:rPr>
        <w:t xml:space="preserve">Direct effects include </w:t>
      </w:r>
      <w:r w:rsidR="00B21A3B" w:rsidRPr="00EF580F">
        <w:rPr>
          <w:lang w:val="en-GB"/>
        </w:rPr>
        <w:t>metabolic constraints on organisms</w:t>
      </w:r>
      <w:r w:rsidR="009D2105">
        <w:rPr>
          <w:lang w:val="en-GB"/>
        </w:rPr>
        <w:t xml:space="preserve">, manifested as </w:t>
      </w:r>
      <w:r w:rsidR="00DB284B" w:rsidRPr="00EF580F">
        <w:rPr>
          <w:lang w:val="en-GB"/>
        </w:rPr>
        <w:t>lower</w:t>
      </w:r>
      <w:r w:rsidR="009D4751">
        <w:rPr>
          <w:lang w:val="en-GB"/>
        </w:rPr>
        <w:t>ed</w:t>
      </w:r>
      <w:r w:rsidR="00DB284B" w:rsidRPr="00EF580F">
        <w:rPr>
          <w:lang w:val="en-GB"/>
        </w:rPr>
        <w:t xml:space="preserve"> food intake rates</w:t>
      </w:r>
      <w:r w:rsidR="00FE74EA">
        <w:rPr>
          <w:lang w:val="en-GB"/>
        </w:rPr>
        <w:t xml:space="preserve">, which can occur </w:t>
      </w:r>
      <w:r w:rsidR="00B21A3B">
        <w:rPr>
          <w:lang w:val="en-GB"/>
        </w:rPr>
        <w:t xml:space="preserve">even </w:t>
      </w:r>
      <w:r w:rsidR="0024189D">
        <w:rPr>
          <w:lang w:val="en-GB"/>
        </w:rPr>
        <w:t xml:space="preserve">during </w:t>
      </w:r>
      <w:r w:rsidR="00B21A3B">
        <w:rPr>
          <w:lang w:val="en-GB"/>
        </w:rPr>
        <w:t xml:space="preserve">milder </w:t>
      </w:r>
      <w:r w:rsidR="0024189D">
        <w:rPr>
          <w:lang w:val="en-GB"/>
        </w:rPr>
        <w:t xml:space="preserve">hypoxia </w:t>
      </w:r>
      <w:r w:rsidR="00F376B9" w:rsidRPr="00EF580F">
        <w:rPr>
          <w:lang w:val="en-GB"/>
        </w:rPr>
        <w:fldChar w:fldCharType="begin"/>
      </w:r>
      <w:r w:rsidR="0078259A">
        <w:rPr>
          <w:lang w:val="en-GB"/>
        </w:rPr>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EF580F">
        <w:rPr>
          <w:lang w:val="en-GB"/>
        </w:rPr>
        <w:fldChar w:fldCharType="separate"/>
      </w:r>
      <w:r w:rsidR="0078259A" w:rsidRPr="0078259A">
        <w:rPr>
          <w:lang w:val="en-GB"/>
        </w:rPr>
        <w:t xml:space="preserve">(Kramer, 1987; Chabot and Dutil, 1999; Claireaux </w:t>
      </w:r>
      <w:r w:rsidR="0078259A" w:rsidRPr="0078259A">
        <w:rPr>
          <w:i/>
          <w:iCs/>
          <w:lang w:val="en-GB"/>
        </w:rPr>
        <w:t>et al.</w:t>
      </w:r>
      <w:r w:rsidR="0078259A" w:rsidRPr="0078259A">
        <w:rPr>
          <w:lang w:val="en-GB"/>
        </w:rPr>
        <w:t xml:space="preserve">, 2000; Hrycik </w:t>
      </w:r>
      <w:r w:rsidR="0078259A" w:rsidRPr="0078259A">
        <w:rPr>
          <w:i/>
          <w:iCs/>
          <w:lang w:val="en-GB"/>
        </w:rPr>
        <w:t>et al.</w:t>
      </w:r>
      <w:r w:rsidR="0078259A" w:rsidRPr="0078259A">
        <w:rPr>
          <w:lang w:val="en-GB"/>
        </w:rPr>
        <w:t xml:space="preserve">, 2017; Brander, 2020; Sampaio </w:t>
      </w:r>
      <w:r w:rsidR="0078259A" w:rsidRPr="0078259A">
        <w:rPr>
          <w:i/>
          <w:iCs/>
          <w:lang w:val="en-GB"/>
        </w:rPr>
        <w:t>et al.</w:t>
      </w:r>
      <w:r w:rsidR="0078259A" w:rsidRPr="0078259A">
        <w:rPr>
          <w:lang w:val="en-GB"/>
        </w:rPr>
        <w:t>, 2021)</w:t>
      </w:r>
      <w:r w:rsidR="00F376B9" w:rsidRPr="00EF580F">
        <w:rPr>
          <w:lang w:val="en-GB"/>
        </w:rPr>
        <w:fldChar w:fldCharType="end"/>
      </w:r>
      <w:r w:rsidR="00F3649B" w:rsidRPr="00EF580F">
        <w:rPr>
          <w:lang w:val="en-GB"/>
        </w:rPr>
        <w:t>.</w:t>
      </w:r>
      <w:r w:rsidR="00F376B9">
        <w:rPr>
          <w:lang w:val="en-GB"/>
        </w:rPr>
        <w:t xml:space="preserve"> </w:t>
      </w:r>
      <w:r w:rsidR="002A0AB6">
        <w:rPr>
          <w:lang w:val="en-GB"/>
        </w:rPr>
        <w:t xml:space="preserve">Because of these multiple and sometimes interacting effects, it is important to further study </w:t>
      </w:r>
      <w:r w:rsidR="00A52AAC">
        <w:rPr>
          <w:lang w:val="en-GB"/>
        </w:rPr>
        <w:t xml:space="preserve">their relative contribution variation in condition in order to make </w:t>
      </w:r>
      <w:r w:rsidR="00A52AAC">
        <w:rPr>
          <w:lang w:val="en-GB"/>
        </w:rPr>
        <w:lastRenderedPageBreak/>
        <w:t>predictions on changes in condition from ecosystem changes (warming, species on the move etc.)</w:t>
      </w:r>
    </w:p>
    <w:p w14:paraId="1F60AD37" w14:textId="77777777" w:rsidR="00B71EDC" w:rsidRDefault="00B71EDC" w:rsidP="00B71EDC">
      <w:pPr>
        <w:spacing w:line="480" w:lineRule="auto"/>
        <w:ind w:firstLine="284"/>
        <w:contextualSpacing/>
        <w:jc w:val="both"/>
        <w:rPr>
          <w:lang w:val="en-GB"/>
        </w:rPr>
      </w:pPr>
      <w:r w:rsidRPr="00EF580F">
        <w:rPr>
          <w:lang w:val="en-GB"/>
        </w:rPr>
        <w:t xml:space="preserve">Variables affecting body condition (local environmental conditions, food availability) operate on a fine scale, yet they have often been analysed on a larger spatial scale. Modelling body condition on a fine scale however leads to spatially residual patterns, as the processes governing condition (local environmental conditions and food availability) are spatially and temporally correlated. Only relatively recently have spatiotemporal models been applied to study variation in condition </w:t>
      </w:r>
      <w:r w:rsidRPr="00EF580F">
        <w:rPr>
          <w:lang w:val="en-GB"/>
        </w:rPr>
        <w:fldChar w:fldCharType="begin"/>
      </w:r>
      <w:r>
        <w:rPr>
          <w:lang w:val="en-GB"/>
        </w:rPr>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rPr>
          <w:lang w:val="en-GB"/>
        </w:rPr>
        <w:fldChar w:fldCharType="separate"/>
      </w:r>
      <w:r w:rsidRPr="00EF580F">
        <w:rPr>
          <w:lang w:val="en-GB"/>
        </w:rPr>
        <w:t xml:space="preserve">(Thorson, 2015; Grüss </w:t>
      </w:r>
      <w:r w:rsidRPr="00EF580F">
        <w:rPr>
          <w:i/>
          <w:iCs/>
          <w:lang w:val="en-GB"/>
        </w:rPr>
        <w:t>et al.</w:t>
      </w:r>
      <w:r w:rsidRPr="00EF580F">
        <w:rPr>
          <w:lang w:val="en-GB"/>
        </w:rPr>
        <w:t>, 2020)</w:t>
      </w:r>
      <w:r w:rsidRPr="00EF580F">
        <w:rPr>
          <w:lang w:val="en-GB"/>
        </w:rPr>
        <w:fldChar w:fldCharType="end"/>
      </w:r>
      <w:r w:rsidRPr="00EF580F">
        <w:rPr>
          <w:lang w:val="en-GB"/>
        </w:rPr>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on range shifts </w:t>
      </w:r>
      <w:r w:rsidRPr="00EF580F">
        <w:rPr>
          <w:lang w:val="en-GB"/>
        </w:rPr>
        <w:fldChar w:fldCharType="begin"/>
      </w:r>
      <w:r w:rsidRPr="00EF580F">
        <w:rPr>
          <w:lang w:val="en-GB"/>
        </w:rPr>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Pr="00EF580F">
        <w:rPr>
          <w:lang w:val="en-GB"/>
        </w:rPr>
        <w:fldChar w:fldCharType="separate"/>
      </w:r>
      <w:r w:rsidRPr="00EF580F">
        <w:rPr>
          <w:lang w:val="en-GB"/>
        </w:rPr>
        <w:t xml:space="preserve">(Thorson </w:t>
      </w:r>
      <w:r w:rsidRPr="00EF580F">
        <w:rPr>
          <w:i/>
          <w:iCs/>
          <w:lang w:val="en-GB"/>
        </w:rPr>
        <w:t>et al.</w:t>
      </w:r>
      <w:r w:rsidRPr="00EF580F">
        <w:rPr>
          <w:lang w:val="en-GB"/>
        </w:rPr>
        <w:t>, 2015a)</w:t>
      </w:r>
      <w:r w:rsidRPr="00EF580F">
        <w:rPr>
          <w:lang w:val="en-GB"/>
        </w:rPr>
        <w:fldChar w:fldCharType="end"/>
      </w:r>
      <w:r w:rsidRPr="00EF580F">
        <w:rPr>
          <w:lang w:val="en-GB"/>
        </w:rPr>
        <w:t xml:space="preserve"> as well as estimates of density </w:t>
      </w:r>
      <w:r w:rsidRPr="00EF580F">
        <w:rPr>
          <w:lang w:val="en-GB"/>
        </w:rPr>
        <w:fldChar w:fldCharType="begin"/>
      </w:r>
      <w:r w:rsidRPr="00EF580F">
        <w:rPr>
          <w:lang w:val="en-GB"/>
        </w:rPr>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Pr="00EF580F">
        <w:rPr>
          <w:lang w:val="en-GB"/>
        </w:rPr>
        <w:fldChar w:fldCharType="separate"/>
      </w:r>
      <w:r w:rsidRPr="00EF580F">
        <w:rPr>
          <w:lang w:val="en-GB"/>
        </w:rPr>
        <w:t xml:space="preserve">(Thorson </w:t>
      </w:r>
      <w:r w:rsidRPr="00EF580F">
        <w:rPr>
          <w:i/>
          <w:iCs/>
          <w:lang w:val="en-GB"/>
        </w:rPr>
        <w:t>et al.</w:t>
      </w:r>
      <w:r w:rsidRPr="00EF580F">
        <w:rPr>
          <w:lang w:val="en-GB"/>
        </w:rPr>
        <w:t>, 2015b)</w:t>
      </w:r>
      <w:r w:rsidRPr="00EF580F">
        <w:rPr>
          <w:lang w:val="en-GB"/>
        </w:rPr>
        <w:fldChar w:fldCharType="end"/>
      </w:r>
      <w:r w:rsidRPr="00EF580F">
        <w:rPr>
          <w:lang w:val="en-GB"/>
        </w:rPr>
        <w:t xml:space="preserve">, and its availability in standard open source software such as the R-packages INLA, VAST </w:t>
      </w:r>
      <w:r w:rsidRPr="00EF580F">
        <w:rPr>
          <w:lang w:val="en-GB"/>
        </w:rPr>
        <w:fldChar w:fldCharType="begin"/>
      </w:r>
      <w:r w:rsidRPr="00EF580F">
        <w:rPr>
          <w:lang w:val="en-GB"/>
        </w:rPr>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EF580F">
        <w:rPr>
          <w:lang w:val="en-GB"/>
        </w:rPr>
        <w:fldChar w:fldCharType="separate"/>
      </w:r>
      <w:r w:rsidRPr="00EF580F">
        <w:rPr>
          <w:lang w:val="en-GB"/>
        </w:rPr>
        <w:t>(Thorson, 2019)</w:t>
      </w:r>
      <w:r w:rsidRPr="00EF580F">
        <w:rPr>
          <w:lang w:val="en-GB"/>
        </w:rPr>
        <w:fldChar w:fldCharType="end"/>
      </w:r>
      <w:r w:rsidRPr="00EF580F">
        <w:rPr>
          <w:lang w:val="en-GB"/>
        </w:rPr>
        <w:t xml:space="preserve"> or </w:t>
      </w:r>
      <w:proofErr w:type="spellStart"/>
      <w:r w:rsidRPr="00EF580F">
        <w:rPr>
          <w:lang w:val="en-GB"/>
        </w:rPr>
        <w:t>sdmTMB</w:t>
      </w:r>
      <w:proofErr w:type="spellEnd"/>
      <w:r w:rsidRPr="00EF580F">
        <w:rPr>
          <w:lang w:val="en-GB"/>
        </w:rPr>
        <w:t xml:space="preserve"> </w:t>
      </w:r>
      <w:r w:rsidRPr="00EF580F">
        <w:rPr>
          <w:lang w:val="en-GB"/>
        </w:rPr>
        <w:fldChar w:fldCharType="begin"/>
      </w:r>
      <w:r w:rsidRPr="00EF580F">
        <w:rPr>
          <w:lang w:val="en-GB"/>
        </w:rPr>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Pr="00EF580F">
        <w:rPr>
          <w:lang w:val="en-GB"/>
        </w:rPr>
        <w:fldChar w:fldCharType="separate"/>
      </w:r>
      <w:r w:rsidRPr="00EF580F">
        <w:rPr>
          <w:lang w:val="en-GB"/>
        </w:rPr>
        <w:t xml:space="preserve">(Anderson and Ward, 2019; Anderson </w:t>
      </w:r>
      <w:r w:rsidRPr="00EF580F">
        <w:rPr>
          <w:i/>
          <w:iCs/>
          <w:lang w:val="en-GB"/>
        </w:rPr>
        <w:t>et al.</w:t>
      </w:r>
      <w:r w:rsidRPr="00EF580F">
        <w:rPr>
          <w:lang w:val="en-GB"/>
        </w:rPr>
        <w:t xml:space="preserve">, 2021; Barnett </w:t>
      </w:r>
      <w:r w:rsidRPr="00EF580F">
        <w:rPr>
          <w:i/>
          <w:iCs/>
          <w:lang w:val="en-GB"/>
        </w:rPr>
        <w:t>et al.</w:t>
      </w:r>
      <w:r w:rsidRPr="00EF580F">
        <w:rPr>
          <w:lang w:val="en-GB"/>
        </w:rPr>
        <w:t>, 2021)</w:t>
      </w:r>
      <w:r w:rsidRPr="00EF580F">
        <w:rPr>
          <w:lang w:val="en-GB"/>
        </w:rPr>
        <w:fldChar w:fldCharType="end"/>
      </w:r>
      <w:r w:rsidRPr="00EF580F">
        <w:rPr>
          <w:lang w:val="en-GB"/>
        </w:rPr>
        <w:t xml:space="preserve">. In the first such application to body condition, </w:t>
      </w:r>
      <w:r w:rsidRPr="00EF580F">
        <w:rPr>
          <w:lang w:val="en-GB"/>
        </w:rPr>
        <w:fldChar w:fldCharType="begin"/>
      </w:r>
      <w:r>
        <w:rPr>
          <w:lang w:val="en-GB"/>
        </w:rPr>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Pr="00EF580F">
        <w:rPr>
          <w:lang w:val="en-GB"/>
        </w:rPr>
        <w:fldChar w:fldCharType="separate"/>
      </w:r>
      <w:r w:rsidRPr="00EF580F">
        <w:rPr>
          <w:lang w:val="en-GB"/>
        </w:rPr>
        <w:t>(Thorson, 2015)</w:t>
      </w:r>
      <w:r w:rsidRPr="00EF580F">
        <w:rPr>
          <w:lang w:val="en-GB"/>
        </w:rPr>
        <w:fldChar w:fldCharType="end"/>
      </w:r>
      <w:r w:rsidRPr="00EF580F">
        <w:rPr>
          <w:lang w:val="en-GB"/>
        </w:rPr>
        <w:t xml:space="preserve"> found that spatial processes (spatial variation in condition that is constant in time) and spatiotemporal processes (spatial variation that varies among years, respectively) explained more variation than density and temperature covariates in the California current ecosystem. Studies like these reveal the importance of accounting for spatial and spatiotemporal variation in condition for clarifying the sources of variation in body condition in relation to unmeasured variation and independent variables.</w:t>
      </w:r>
    </w:p>
    <w:p w14:paraId="1524E9B4" w14:textId="3AF9C732" w:rsidR="005039E7" w:rsidRPr="00EF580F" w:rsidRDefault="005039E7" w:rsidP="005039E7">
      <w:pPr>
        <w:spacing w:line="480" w:lineRule="auto"/>
        <w:ind w:firstLine="284"/>
        <w:contextualSpacing/>
        <w:jc w:val="both"/>
        <w:rPr>
          <w:b/>
          <w:sz w:val="28"/>
          <w:szCs w:val="28"/>
          <w:lang w:val="en-GB"/>
        </w:rPr>
      </w:pPr>
      <w:r w:rsidRPr="00EF580F">
        <w:rPr>
          <w:lang w:val="en-GB"/>
        </w:rPr>
        <w:t xml:space="preserve">In this study, we apply spatiotemporal predictive-process GLMMs to characterize spatiotemporal variation in body condition of </w:t>
      </w:r>
      <w:r w:rsidR="005B4694">
        <w:rPr>
          <w:lang w:val="en-GB"/>
        </w:rPr>
        <w:t>cod in the B</w:t>
      </w:r>
      <w:r w:rsidRPr="00EF580F">
        <w:rPr>
          <w:lang w:val="en-GB"/>
        </w:rPr>
        <w:t xml:space="preserve">altic </w:t>
      </w:r>
      <w:r w:rsidR="005B4694">
        <w:rPr>
          <w:lang w:val="en-GB"/>
        </w:rPr>
        <w:t>Sea</w:t>
      </w:r>
      <w:r w:rsidRPr="00EF580F">
        <w:rPr>
          <w:lang w:val="en-GB"/>
        </w:rPr>
        <w:t>.</w:t>
      </w:r>
      <w:r w:rsidR="00123D7B">
        <w:rPr>
          <w:lang w:val="en-GB"/>
        </w:rPr>
        <w:t xml:space="preserve"> Baltic Sea </w:t>
      </w:r>
      <w:r w:rsidR="0020239A">
        <w:rPr>
          <w:lang w:val="en-GB"/>
        </w:rPr>
        <w:t xml:space="preserve">cod </w:t>
      </w:r>
      <w:r w:rsidR="005B4694" w:rsidRPr="00EF580F">
        <w:rPr>
          <w:lang w:val="en-GB"/>
        </w:rPr>
        <w:t xml:space="preserve">constitutes an interesting case study </w:t>
      </w:r>
      <w:r w:rsidR="005B4694">
        <w:rPr>
          <w:lang w:val="en-GB"/>
        </w:rPr>
        <w:t xml:space="preserve">for disentangling ecosystem drivers affecting body condition. First, in the Eastern Baltic Sea cod stock, there has been </w:t>
      </w:r>
      <w:r w:rsidR="005B4694" w:rsidRPr="00EF580F">
        <w:rPr>
          <w:lang w:val="en-GB"/>
        </w:rPr>
        <w:t xml:space="preserve">negative trend in </w:t>
      </w:r>
      <w:r w:rsidR="005B4694">
        <w:rPr>
          <w:lang w:val="en-GB"/>
        </w:rPr>
        <w:t xml:space="preserve">both body growth and </w:t>
      </w:r>
      <w:r w:rsidR="005B4694" w:rsidRPr="00EF580F">
        <w:rPr>
          <w:lang w:val="en-GB"/>
        </w:rPr>
        <w:t xml:space="preserve">body </w:t>
      </w:r>
      <w:r w:rsidR="005B4694" w:rsidRPr="00EF580F">
        <w:rPr>
          <w:lang w:val="en-GB"/>
        </w:rPr>
        <w:lastRenderedPageBreak/>
        <w:t xml:space="preserve">condition </w:t>
      </w:r>
      <w:r w:rsidR="005B4694">
        <w:rPr>
          <w:lang w:val="en-GB"/>
        </w:rPr>
        <w:t xml:space="preserve">since </w:t>
      </w:r>
      <w:r w:rsidR="005B4694" w:rsidRPr="00EF580F">
        <w:rPr>
          <w:lang w:val="en-GB"/>
        </w:rPr>
        <w:t xml:space="preserve">the collapse of </w:t>
      </w:r>
      <w:r w:rsidR="005B4694">
        <w:rPr>
          <w:lang w:val="en-GB"/>
        </w:rPr>
        <w:t xml:space="preserve">stock and the subsequent regime shift </w:t>
      </w:r>
      <w:r w:rsidR="005B4694" w:rsidRPr="00EF580F">
        <w:rPr>
          <w:lang w:val="en-GB"/>
        </w:rPr>
        <w:t xml:space="preserve">in the early 1990’s </w:t>
      </w:r>
      <w:r w:rsidR="005B4694" w:rsidRPr="00EF580F">
        <w:rPr>
          <w:lang w:val="en-GB"/>
        </w:rPr>
        <w:fldChar w:fldCharType="begin"/>
      </w:r>
      <w:r w:rsidR="005B4694" w:rsidRPr="00EF580F">
        <w:rPr>
          <w:lang w:val="en-GB"/>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5B4694" w:rsidRPr="00EF580F">
        <w:rPr>
          <w:lang w:val="en-GB"/>
        </w:rPr>
        <w:fldChar w:fldCharType="separate"/>
      </w:r>
      <w:r w:rsidR="005B4694" w:rsidRPr="00EF580F">
        <w:rPr>
          <w:lang w:val="en-GB"/>
        </w:rPr>
        <w:t xml:space="preserve">(Casini </w:t>
      </w:r>
      <w:r w:rsidR="005B4694" w:rsidRPr="00EF580F">
        <w:rPr>
          <w:i/>
          <w:iCs/>
          <w:lang w:val="en-GB"/>
        </w:rPr>
        <w:t>et al.</w:t>
      </w:r>
      <w:r w:rsidR="005B4694" w:rsidRPr="00EF580F">
        <w:rPr>
          <w:lang w:val="en-GB"/>
        </w:rPr>
        <w:t xml:space="preserve">, 2009; Möllmann </w:t>
      </w:r>
      <w:r w:rsidR="005B4694" w:rsidRPr="00EF580F">
        <w:rPr>
          <w:i/>
          <w:iCs/>
          <w:lang w:val="en-GB"/>
        </w:rPr>
        <w:t>et al.</w:t>
      </w:r>
      <w:r w:rsidR="005B4694" w:rsidRPr="00EF580F">
        <w:rPr>
          <w:lang w:val="en-GB"/>
        </w:rPr>
        <w:t xml:space="preserve">, 2009; Gårdmark </w:t>
      </w:r>
      <w:r w:rsidR="005B4694" w:rsidRPr="00EF580F">
        <w:rPr>
          <w:i/>
          <w:iCs/>
          <w:lang w:val="en-GB"/>
        </w:rPr>
        <w:t>et al.</w:t>
      </w:r>
      <w:r w:rsidR="005B4694" w:rsidRPr="00EF580F">
        <w:rPr>
          <w:lang w:val="en-GB"/>
        </w:rPr>
        <w:t>, 2015)</w:t>
      </w:r>
      <w:r w:rsidR="005B4694" w:rsidRPr="00EF580F">
        <w:rPr>
          <w:lang w:val="en-GB"/>
        </w:rPr>
        <w:fldChar w:fldCharType="end"/>
      </w:r>
      <w:r w:rsidR="005B4694" w:rsidRPr="00EF580F">
        <w:rPr>
          <w:lang w:val="en-GB"/>
        </w:rPr>
        <w:t xml:space="preserve">. </w:t>
      </w:r>
      <w:r w:rsidR="005B4694">
        <w:rPr>
          <w:lang w:val="en-GB"/>
        </w:rPr>
        <w:t xml:space="preserve">Second, the ecosystem has seen a major change in the </w:t>
      </w:r>
      <w:r w:rsidR="005B4694" w:rsidRPr="00EF580F">
        <w:rPr>
          <w:lang w:val="en-GB"/>
        </w:rPr>
        <w:t>abundance of both cod and its potential competitor (European Flounder)</w:t>
      </w:r>
      <w:r w:rsidR="005B4694">
        <w:rPr>
          <w:lang w:val="en-GB"/>
        </w:rPr>
        <w:t xml:space="preserve">, and </w:t>
      </w:r>
      <w:r w:rsidR="005B4694" w:rsidRPr="00EF580F">
        <w:rPr>
          <w:lang w:val="en-GB"/>
        </w:rPr>
        <w:t xml:space="preserve">in the distribution of its main pelagic prey species (sprat and herring). </w:t>
      </w:r>
      <w:r w:rsidR="005B4694">
        <w:rPr>
          <w:lang w:val="en-GB"/>
        </w:rPr>
        <w:t>Lastly</w:t>
      </w:r>
      <w:r w:rsidR="005B4694" w:rsidRPr="00EF580F">
        <w:rPr>
          <w:lang w:val="en-GB"/>
        </w:rPr>
        <w:t xml:space="preserve">, the irregular inflows of saline and oxygenated water from the North Sea together with a long residence time (25-30 years) </w:t>
      </w:r>
      <w:r w:rsidR="005B4694" w:rsidRPr="00EF580F">
        <w:rPr>
          <w:lang w:val="en-GB"/>
        </w:rPr>
        <w:fldChar w:fldCharType="begin"/>
      </w:r>
      <w:r w:rsidR="005B4694" w:rsidRPr="00EF580F">
        <w:rPr>
          <w:lang w:val="en-GB"/>
        </w:rPr>
        <w: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rPr>
          <w:lang w:val="en-GB"/>
        </w:rPr>
        <w:fldChar w:fldCharType="separate"/>
      </w:r>
      <w:r w:rsidR="005B4694" w:rsidRPr="00EF580F">
        <w:rPr>
          <w:lang w:val="en-GB"/>
        </w:rPr>
        <w:t xml:space="preserve">(Carstensen </w:t>
      </w:r>
      <w:r w:rsidR="005B4694" w:rsidRPr="00EF580F">
        <w:rPr>
          <w:i/>
          <w:iCs/>
          <w:lang w:val="en-GB"/>
        </w:rPr>
        <w:t>et al.</w:t>
      </w:r>
      <w:r w:rsidR="005B4694" w:rsidRPr="00EF580F">
        <w:rPr>
          <w:lang w:val="en-GB"/>
        </w:rPr>
        <w:t>, 2014)</w:t>
      </w:r>
      <w:r w:rsidR="005B4694" w:rsidRPr="00EF580F">
        <w:rPr>
          <w:lang w:val="en-GB"/>
        </w:rPr>
        <w:fldChar w:fldCharType="end"/>
      </w:r>
      <w:r w:rsidR="005B4694" w:rsidRPr="00EF580F">
        <w:rPr>
          <w:lang w:val="en-GB"/>
        </w:rPr>
        <w:t xml:space="preserve"> have contributed to it containing the largest anthropogenically induced hypoxic area in the world </w:t>
      </w:r>
      <w:r w:rsidR="005B4694" w:rsidRPr="00EF580F">
        <w:rPr>
          <w:lang w:val="en-GB"/>
        </w:rPr>
        <w:fldChar w:fldCharType="begin"/>
      </w:r>
      <w:r w:rsidR="005B4694" w:rsidRPr="00EF580F">
        <w:rPr>
          <w:lang w:val="en-GB"/>
        </w:rPr>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rPr>
          <w:lang w:val="en-GB"/>
        </w:rPr>
        <w:fldChar w:fldCharType="separate"/>
      </w:r>
      <w:r w:rsidR="005B4694" w:rsidRPr="00EF580F">
        <w:rPr>
          <w:lang w:val="en-GB"/>
        </w:rPr>
        <w:t xml:space="preserve">(Carstensen </w:t>
      </w:r>
      <w:r w:rsidR="005B4694" w:rsidRPr="00EF580F">
        <w:rPr>
          <w:i/>
          <w:iCs/>
          <w:lang w:val="en-GB"/>
        </w:rPr>
        <w:t>et al.</w:t>
      </w:r>
      <w:r w:rsidR="005B4694" w:rsidRPr="00EF580F">
        <w:rPr>
          <w:lang w:val="en-GB"/>
        </w:rPr>
        <w:t>, 2014)</w:t>
      </w:r>
      <w:r w:rsidR="005B4694" w:rsidRPr="00EF580F">
        <w:rPr>
          <w:lang w:val="en-GB"/>
        </w:rPr>
        <w:fldChar w:fldCharType="end"/>
      </w:r>
      <w:r w:rsidR="005B4694" w:rsidRPr="00EF580F">
        <w:rPr>
          <w:lang w:val="en-GB"/>
        </w:rPr>
        <w:t>.</w:t>
      </w:r>
      <w:r w:rsidR="00681547">
        <w:rPr>
          <w:lang w:val="en-GB"/>
        </w:rPr>
        <w:t xml:space="preserve"> </w:t>
      </w:r>
      <w:r w:rsidRPr="00EF580F">
        <w:rPr>
          <w:lang w:val="en-GB"/>
        </w:rPr>
        <w:t xml:space="preserve">We use data from the Baltic International Trawl Survey between 1991-2020, which corresponds to a period of initially high but deteriorating condition </w:t>
      </w:r>
      <w:r w:rsidRPr="00EF580F">
        <w:rPr>
          <w:lang w:val="en-GB"/>
        </w:rPr>
        <w:fldChar w:fldCharType="begin"/>
      </w:r>
      <w:r>
        <w:rPr>
          <w:lang w:val="en-GB"/>
        </w:rPr>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EF580F">
        <w:rPr>
          <w:lang w:val="en-GB"/>
        </w:rPr>
        <w:fldChar w:fldCharType="separate"/>
      </w:r>
      <w:r w:rsidRPr="00EF580F">
        <w:rPr>
          <w:lang w:val="en-GB"/>
        </w:rPr>
        <w:t xml:space="preserve">(Casini </w:t>
      </w:r>
      <w:r w:rsidRPr="00EF580F">
        <w:rPr>
          <w:i/>
          <w:iCs/>
          <w:lang w:val="en-GB"/>
        </w:rPr>
        <w:t>et al.</w:t>
      </w:r>
      <w:r w:rsidRPr="00EF580F">
        <w:rPr>
          <w:lang w:val="en-GB"/>
        </w:rPr>
        <w:t>, 2016a)</w:t>
      </w:r>
      <w:r w:rsidRPr="00EF580F">
        <w:rPr>
          <w:lang w:val="en-GB"/>
        </w:rPr>
        <w:fldChar w:fldCharType="end"/>
      </w:r>
      <w:r w:rsidRPr="00EF580F">
        <w:rPr>
          <w:lang w:val="en-GB"/>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r w:rsidRPr="00EF580F">
        <w:rPr>
          <w:color w:val="FF0000"/>
          <w:lang w:val="en-GB"/>
        </w:rPr>
        <w:t xml:space="preserve"> </w:t>
      </w:r>
      <w:commentRangeStart w:id="2"/>
      <w:r w:rsidRPr="00EF580F">
        <w:rPr>
          <w:color w:val="FF0000"/>
          <w:lang w:val="en-GB"/>
        </w:rPr>
        <w:t>End with a fitting concluding sentence</w:t>
      </w:r>
      <w:commentRangeEnd w:id="2"/>
      <w:r w:rsidRPr="00EF580F">
        <w:rPr>
          <w:rStyle w:val="CommentReference"/>
          <w:lang w:val="en-GB"/>
        </w:rPr>
        <w:commentReference w:id="2"/>
      </w:r>
      <w:r w:rsidR="00CA0D0C">
        <w:rPr>
          <w:color w:val="FF0000"/>
          <w:lang w:val="en-GB"/>
        </w:rPr>
        <w:t>.</w:t>
      </w:r>
      <w:r w:rsidRPr="00EF580F">
        <w:rPr>
          <w:lang w:val="en-GB"/>
        </w:rPr>
        <w:t xml:space="preserve"> </w:t>
      </w:r>
    </w:p>
    <w:p w14:paraId="2BD6F42E" w14:textId="77777777" w:rsidR="00CD5974" w:rsidRDefault="00CD5974" w:rsidP="00636A03">
      <w:pPr>
        <w:spacing w:line="480" w:lineRule="auto"/>
        <w:contextualSpacing/>
        <w:jc w:val="both"/>
        <w:rPr>
          <w:b/>
          <w:sz w:val="28"/>
          <w:szCs w:val="28"/>
          <w:lang w:val="en-GB"/>
        </w:rPr>
      </w:pPr>
    </w:p>
    <w:p w14:paraId="10B90A80" w14:textId="0BADF685" w:rsidR="00736FF5" w:rsidRPr="00EF580F" w:rsidRDefault="00401B29" w:rsidP="00636A03">
      <w:pPr>
        <w:spacing w:line="480" w:lineRule="auto"/>
        <w:contextualSpacing/>
        <w:jc w:val="both"/>
        <w:rPr>
          <w:b/>
          <w:sz w:val="28"/>
          <w:szCs w:val="28"/>
          <w:lang w:val="en-GB"/>
        </w:rPr>
      </w:pPr>
      <w:r w:rsidRPr="00EF580F">
        <w:rPr>
          <w:b/>
          <w:sz w:val="28"/>
          <w:szCs w:val="28"/>
          <w:lang w:val="en-GB"/>
        </w:rPr>
        <w:t>Materials and methods</w:t>
      </w:r>
    </w:p>
    <w:p w14:paraId="25274BA6" w14:textId="67D23370" w:rsidR="00522CF8" w:rsidRPr="00EF580F" w:rsidRDefault="00522CF8" w:rsidP="00522CF8">
      <w:pPr>
        <w:spacing w:line="480" w:lineRule="auto"/>
        <w:contextualSpacing/>
        <w:jc w:val="both"/>
        <w:rPr>
          <w:b/>
          <w:bCs/>
          <w:i/>
          <w:lang w:val="en-GB"/>
        </w:rPr>
      </w:pPr>
      <w:commentRangeStart w:id="3"/>
      <w:r w:rsidRPr="00EF580F">
        <w:rPr>
          <w:b/>
          <w:bCs/>
          <w:i/>
          <w:lang w:val="en-GB"/>
        </w:rPr>
        <w:t>Model description</w:t>
      </w:r>
      <w:commentRangeEnd w:id="3"/>
      <w:r w:rsidRPr="00EF580F">
        <w:rPr>
          <w:rStyle w:val="CommentReference"/>
          <w:b/>
          <w:bCs/>
          <w:lang w:val="en-GB"/>
        </w:rPr>
        <w:commentReference w:id="3"/>
      </w:r>
    </w:p>
    <w:p w14:paraId="060C385E" w14:textId="4274A871" w:rsidR="00555CFC" w:rsidRPr="00EF580F" w:rsidRDefault="00555CFC" w:rsidP="00522CF8">
      <w:pPr>
        <w:spacing w:line="480" w:lineRule="auto"/>
        <w:contextualSpacing/>
        <w:jc w:val="both"/>
        <w:rPr>
          <w:i/>
          <w:lang w:val="en-GB"/>
        </w:rPr>
      </w:pPr>
      <w:r w:rsidRPr="00EF580F">
        <w:rPr>
          <w:i/>
          <w:lang w:val="en-GB"/>
        </w:rPr>
        <w:t>Condition model</w:t>
      </w:r>
    </w:p>
    <w:p w14:paraId="3AEC51B7" w14:textId="77777777" w:rsidR="00815A3D" w:rsidRPr="00EF580F" w:rsidRDefault="003440A4" w:rsidP="00390C1D">
      <w:pPr>
        <w:spacing w:line="480" w:lineRule="auto"/>
        <w:contextualSpacing/>
        <w:jc w:val="both"/>
        <w:rPr>
          <w:lang w:val="en-GB"/>
        </w:rPr>
      </w:pPr>
      <w:r w:rsidRPr="00EF580F">
        <w:rPr>
          <w:lang w:val="en-GB"/>
        </w:rPr>
        <w:t xml:space="preserve">We model condition by assuming weight varies log-normally around an average allometric function of length: </w:t>
      </w:r>
      <m:oMath>
        <m:r>
          <w:rPr>
            <w:rFonts w:ascii="Cambria Math" w:hAnsi="Cambria Math"/>
            <w:lang w:val="en-GB"/>
          </w:rPr>
          <m:t>w=a</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00AF073C" w:rsidRPr="00EF580F">
        <w:rPr>
          <w:lang w:val="en-GB"/>
        </w:rPr>
        <w:t>,</w:t>
      </w:r>
      <w:r w:rsidRPr="00EF580F">
        <w:rPr>
          <w:lang w:val="en-GB"/>
        </w:rPr>
        <w:t xml:space="preserve"> where </w:t>
      </w:r>
      <m:oMath>
        <m:r>
          <w:rPr>
            <w:rFonts w:ascii="Cambria Math" w:hAnsi="Cambria Math"/>
            <w:lang w:val="en-GB"/>
          </w:rPr>
          <m:t>w</m:t>
        </m:r>
      </m:oMath>
      <w:r w:rsidRPr="00EF580F">
        <w:rPr>
          <w:i/>
          <w:lang w:val="en-GB"/>
        </w:rPr>
        <w:t xml:space="preserve"> </w:t>
      </w:r>
      <w:r w:rsidRPr="00EF580F">
        <w:rPr>
          <w:lang w:val="en-GB"/>
        </w:rPr>
        <w:t xml:space="preserve">is weight in grams, </w:t>
      </w:r>
      <m:oMath>
        <m:r>
          <w:rPr>
            <w:rFonts w:ascii="Cambria Math" w:hAnsi="Cambria Math"/>
            <w:lang w:val="en-GB"/>
          </w:rPr>
          <m:t>l</m:t>
        </m:r>
      </m:oMath>
      <w:r w:rsidRPr="00EF580F">
        <w:rPr>
          <w:i/>
          <w:lang w:val="en-GB"/>
        </w:rPr>
        <w:t xml:space="preserve"> </w:t>
      </w:r>
      <w:r w:rsidRPr="00EF580F">
        <w:rPr>
          <w:lang w:val="en-GB"/>
        </w:rPr>
        <w:t>is length in cm</w:t>
      </w:r>
      <w:r w:rsidR="002661DC" w:rsidRPr="00EF580F">
        <w:rPr>
          <w:lang w:val="en-GB"/>
        </w:rPr>
        <w:t xml:space="preserve">, </w:t>
      </w:r>
      <m:oMath>
        <m:r>
          <w:rPr>
            <w:rFonts w:ascii="Cambria Math" w:hAnsi="Cambria Math"/>
            <w:lang w:val="en-GB"/>
          </w:rPr>
          <m:t>b</m:t>
        </m:r>
      </m:oMath>
      <w:r w:rsidRPr="00EF580F">
        <w:rPr>
          <w:i/>
          <w:lang w:val="en-GB"/>
        </w:rPr>
        <w:t xml:space="preserve"> </w:t>
      </w:r>
      <w:r w:rsidRPr="00EF580F">
        <w:rPr>
          <w:lang w:val="en-GB"/>
        </w:rPr>
        <w:t>is the allometric length exponent</w:t>
      </w:r>
      <w:r w:rsidR="00A570A7" w:rsidRPr="00EF580F">
        <w:rPr>
          <w:lang w:val="en-GB"/>
        </w:rPr>
        <w:t xml:space="preserve"> and</w:t>
      </w:r>
      <w:r w:rsidR="00A41C3C" w:rsidRPr="00EF580F">
        <w:rPr>
          <w:lang w:val="en-GB"/>
        </w:rPr>
        <w:t xml:space="preserve"> </w:t>
      </w:r>
      <m:oMath>
        <m:r>
          <w:rPr>
            <w:rFonts w:ascii="Cambria Math" w:hAnsi="Cambria Math"/>
            <w:lang w:val="en-GB"/>
          </w:rPr>
          <m:t>a</m:t>
        </m:r>
      </m:oMath>
      <w:r w:rsidRPr="00EF580F">
        <w:rPr>
          <w:i/>
          <w:lang w:val="en-GB"/>
        </w:rPr>
        <w:t xml:space="preserve"> </w:t>
      </w:r>
      <w:r w:rsidRPr="00EF580F">
        <w:rPr>
          <w:lang w:val="en-GB"/>
        </w:rPr>
        <w:t>is the condition factor</w:t>
      </w:r>
      <w:r w:rsidR="00A570A7" w:rsidRPr="00EF580F">
        <w:rPr>
          <w:lang w:val="en-GB"/>
        </w:rPr>
        <w:t xml:space="preserve"> that we are seeking</w:t>
      </w:r>
      <w:r w:rsidR="003F323C" w:rsidRPr="00EF580F">
        <w:rPr>
          <w:lang w:val="en-GB"/>
        </w:rPr>
        <w:t xml:space="preserve">, </w:t>
      </w:r>
      <w:r w:rsidRPr="00EF580F">
        <w:rPr>
          <w:lang w:val="en-GB"/>
        </w:rPr>
        <w:t xml:space="preserve">in unit </w:t>
      </w:r>
      <m:oMath>
        <m:r>
          <w:rPr>
            <w:rFonts w:ascii="Cambria Math" w:hAnsi="Cambria Math"/>
            <w:lang w:val="en-GB"/>
          </w:rPr>
          <m:t>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Pr="00EF580F">
        <w:rPr>
          <w:lang w:val="en-GB"/>
        </w:rPr>
        <w:t xml:space="preserve"> </w:t>
      </w:r>
      <w:r w:rsidRPr="00EF580F">
        <w:rPr>
          <w:lang w:val="en-GB"/>
        </w:rPr>
        <w:fldChar w:fldCharType="begin"/>
      </w:r>
      <w:r w:rsidRPr="00EF580F">
        <w:rPr>
          <w:lang w:val="en-GB"/>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EF580F">
        <w:rPr>
          <w:lang w:val="en-GB"/>
        </w:rPr>
        <w:fldChar w:fldCharType="separate"/>
      </w:r>
      <w:r w:rsidRPr="00EF580F">
        <w:rPr>
          <w:lang w:val="en-GB"/>
        </w:rPr>
        <w:t xml:space="preserve">(Froese </w:t>
      </w:r>
      <w:r w:rsidRPr="00EF580F">
        <w:rPr>
          <w:i/>
          <w:iCs/>
          <w:lang w:val="en-GB"/>
        </w:rPr>
        <w:t>et al.</w:t>
      </w:r>
      <w:r w:rsidRPr="00EF580F">
        <w:rPr>
          <w:lang w:val="en-GB"/>
        </w:rPr>
        <w:t>, 2014)</w:t>
      </w:r>
      <w:r w:rsidRPr="00EF580F">
        <w:rPr>
          <w:lang w:val="en-GB"/>
        </w:rPr>
        <w:fldChar w:fldCharType="end"/>
      </w:r>
      <w:r w:rsidRPr="00EF580F">
        <w:rPr>
          <w:lang w:val="en-GB"/>
        </w:rPr>
        <w:t>.</w:t>
      </w:r>
      <w:r w:rsidR="00A354AF" w:rsidRPr="00EF580F">
        <w:rPr>
          <w:lang w:val="en-GB"/>
        </w:rPr>
        <w:t xml:space="preserve"> The condition factor </w:t>
      </w:r>
      <m:oMath>
        <m:r>
          <w:rPr>
            <w:rFonts w:ascii="Cambria Math" w:hAnsi="Cambria Math"/>
            <w:lang w:val="en-GB"/>
          </w:rPr>
          <m:t>a</m:t>
        </m:r>
      </m:oMath>
      <w:r w:rsidR="00A354AF" w:rsidRPr="00EF580F">
        <w:rPr>
          <w:lang w:val="en-GB"/>
        </w:rPr>
        <w:t xml:space="preserve"> </w:t>
      </w:r>
      <w:r w:rsidR="001E4773" w:rsidRPr="00EF580F">
        <w:rPr>
          <w:lang w:val="en-GB"/>
        </w:rPr>
        <w:t xml:space="preserve">is a better measure of condition than the commonly used Fulton condition factor </w:t>
      </w:r>
      <w:r w:rsidR="00221201" w:rsidRPr="00EF580F">
        <w:rPr>
          <w:lang w:val="en-GB"/>
        </w:rPr>
        <w:t xml:space="preserve">as </w:t>
      </w:r>
      <w:r w:rsidR="001E4773" w:rsidRPr="00EF580F">
        <w:rPr>
          <w:lang w:val="en-GB"/>
        </w:rPr>
        <w:t xml:space="preserve">growth </w:t>
      </w:r>
      <w:r w:rsidR="00221201" w:rsidRPr="00EF580F">
        <w:rPr>
          <w:lang w:val="en-GB"/>
        </w:rPr>
        <w:t xml:space="preserve">tends to be </w:t>
      </w:r>
      <w:r w:rsidR="001E4773" w:rsidRPr="00EF580F">
        <w:rPr>
          <w:lang w:val="en-GB"/>
        </w:rPr>
        <w:t>allometric</w:t>
      </w:r>
      <w:r w:rsidR="00F47FBF" w:rsidRPr="00EF580F">
        <w:rPr>
          <w:lang w:val="en-GB"/>
        </w:rPr>
        <w:t xml:space="preserve"> </w:t>
      </w:r>
      <w:r w:rsidR="00F47FBF" w:rsidRPr="00EF580F">
        <w:rPr>
          <w:lang w:val="en-GB"/>
        </w:rPr>
        <w:fldChar w:fldCharType="begin"/>
      </w:r>
      <w:r w:rsidR="00F47FBF" w:rsidRPr="00EF580F">
        <w:rPr>
          <w:lang w:val="en-GB"/>
        </w:rPr>
        <w:instrText xml:space="preserve"> ADDIN ZOTERO_ITEM CSL_CITATION {"citationID":"t1JbKAvk","properties":{"formattedCitation":"(Ricker, 1975; Nash {\\i{}et al.}, 2006; Froese {\\i{}et al.}, 2014)","plainCitation":"(Ricker, 1975; Nash et al., 2006; Froese et al., 2014)","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F47FBF" w:rsidRPr="00EF580F">
        <w:rPr>
          <w:lang w:val="en-GB"/>
        </w:rPr>
        <w:fldChar w:fldCharType="separate"/>
      </w:r>
      <w:r w:rsidR="00F47FBF" w:rsidRPr="00EF580F">
        <w:rPr>
          <w:lang w:val="en-GB"/>
        </w:rPr>
        <w:t xml:space="preserve">(Ricker, 1975; Nash </w:t>
      </w:r>
      <w:r w:rsidR="00F47FBF" w:rsidRPr="00EF580F">
        <w:rPr>
          <w:i/>
          <w:iCs/>
          <w:lang w:val="en-GB"/>
        </w:rPr>
        <w:t>et al.</w:t>
      </w:r>
      <w:r w:rsidR="00F47FBF" w:rsidRPr="00EF580F">
        <w:rPr>
          <w:lang w:val="en-GB"/>
        </w:rPr>
        <w:t xml:space="preserve">, 2006; Froese </w:t>
      </w:r>
      <w:r w:rsidR="00F47FBF" w:rsidRPr="00EF580F">
        <w:rPr>
          <w:i/>
          <w:iCs/>
          <w:lang w:val="en-GB"/>
        </w:rPr>
        <w:t>et al.</w:t>
      </w:r>
      <w:r w:rsidR="00F47FBF" w:rsidRPr="00EF580F">
        <w:rPr>
          <w:lang w:val="en-GB"/>
        </w:rPr>
        <w:t>, 2014)</w:t>
      </w:r>
      <w:r w:rsidR="00F47FBF" w:rsidRPr="00EF580F">
        <w:rPr>
          <w:lang w:val="en-GB"/>
        </w:rPr>
        <w:fldChar w:fldCharType="end"/>
      </w:r>
      <w:r w:rsidR="004E3E9B" w:rsidRPr="00EF580F">
        <w:rPr>
          <w:lang w:val="en-GB"/>
        </w:rPr>
        <w:t xml:space="preserve"> </w:t>
      </w:r>
      <w:r w:rsidR="00081EE7" w:rsidRPr="00EF580F">
        <w:rPr>
          <w:lang w:val="en-GB"/>
        </w:rPr>
        <w:t>rather</w:t>
      </w:r>
      <w:r w:rsidR="00754801" w:rsidRPr="00EF580F">
        <w:rPr>
          <w:lang w:val="en-GB"/>
        </w:rPr>
        <w:t xml:space="preserve"> than</w:t>
      </w:r>
      <w:r w:rsidR="00081EE7" w:rsidRPr="00EF580F">
        <w:rPr>
          <w:lang w:val="en-GB"/>
        </w:rPr>
        <w:t xml:space="preserve"> isometric (</w:t>
      </w:r>
      <m:oMath>
        <m:r>
          <w:rPr>
            <w:rFonts w:ascii="Cambria Math" w:hAnsi="Cambria Math"/>
            <w:lang w:val="en-GB"/>
          </w:rPr>
          <m:t>b=3</m:t>
        </m:r>
      </m:oMath>
      <w:r w:rsidR="00081EE7" w:rsidRPr="00EF580F">
        <w:rPr>
          <w:lang w:val="en-GB"/>
        </w:rPr>
        <w:t>)</w:t>
      </w:r>
      <w:r w:rsidR="00226E33" w:rsidRPr="00EF580F">
        <w:rPr>
          <w:lang w:val="en-GB"/>
        </w:rPr>
        <w:t xml:space="preserve">. If isometric growth is assumed but </w:t>
      </w:r>
      <m:oMath>
        <m:r>
          <w:rPr>
            <w:rFonts w:ascii="Cambria Math" w:hAnsi="Cambria Math"/>
            <w:lang w:val="en-GB"/>
          </w:rPr>
          <m:t>b&gt;3</m:t>
        </m:r>
      </m:oMath>
      <w:r w:rsidR="00226E33" w:rsidRPr="00EF580F">
        <w:rPr>
          <w:lang w:val="en-GB"/>
        </w:rPr>
        <w:t xml:space="preserve">, the condition factor itself scales with size </w:t>
      </w:r>
      <w:r w:rsidR="001D1ED4" w:rsidRPr="00EF580F">
        <w:rPr>
          <w:lang w:val="en-GB"/>
        </w:rPr>
        <w:t xml:space="preserve">in proportion to </w:t>
      </w:r>
      <m:oMath>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3</m:t>
            </m:r>
          </m:sup>
        </m:sSup>
      </m:oMath>
      <w:r w:rsidR="00943A2F" w:rsidRPr="00EF580F">
        <w:rPr>
          <w:lang w:val="en-GB"/>
        </w:rPr>
        <w:t xml:space="preserve"> </w:t>
      </w:r>
      <w:r w:rsidR="00621076" w:rsidRPr="00EF580F">
        <w:rPr>
          <w:lang w:val="en-GB"/>
        </w:rPr>
        <w:fldChar w:fldCharType="begin"/>
      </w:r>
      <w:r w:rsidR="00621076" w:rsidRPr="00EF580F">
        <w:rPr>
          <w:lang w:val="en-GB"/>
        </w:rPr>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621076" w:rsidRPr="00EF580F">
        <w:rPr>
          <w:lang w:val="en-GB"/>
        </w:rPr>
        <w:fldChar w:fldCharType="separate"/>
      </w:r>
      <w:r w:rsidR="00621076" w:rsidRPr="00EF580F">
        <w:rPr>
          <w:lang w:val="en-GB"/>
        </w:rPr>
        <w:t>(Le Cren, 1951)</w:t>
      </w:r>
      <w:r w:rsidR="00621076" w:rsidRPr="00EF580F">
        <w:rPr>
          <w:lang w:val="en-GB"/>
        </w:rPr>
        <w:fldChar w:fldCharType="end"/>
      </w:r>
      <w:r w:rsidR="00F1226D" w:rsidRPr="00EF580F">
        <w:rPr>
          <w:lang w:val="en-GB"/>
        </w:rPr>
        <w:t xml:space="preserve">. This can lead to bias if </w:t>
      </w:r>
      <w:r w:rsidR="00300505" w:rsidRPr="00EF580F">
        <w:rPr>
          <w:lang w:val="en-GB"/>
        </w:rPr>
        <w:t>the size-distribution in the population has changed</w:t>
      </w:r>
      <w:r w:rsidR="00AF44EC" w:rsidRPr="00EF580F">
        <w:rPr>
          <w:lang w:val="en-GB"/>
        </w:rPr>
        <w:t xml:space="preserve">, which it has </w:t>
      </w:r>
      <w:r w:rsidR="00F1226D" w:rsidRPr="00EF580F">
        <w:rPr>
          <w:lang w:val="en-GB"/>
        </w:rPr>
        <w:t>as in the Baltic</w:t>
      </w:r>
      <w:r w:rsidR="00AF44EC" w:rsidRPr="00EF580F">
        <w:rPr>
          <w:lang w:val="en-GB"/>
        </w:rPr>
        <w:t xml:space="preserve"> Sea</w:t>
      </w:r>
      <w:r w:rsidR="00300505" w:rsidRPr="00EF580F">
        <w:rPr>
          <w:lang w:val="en-GB"/>
        </w:rPr>
        <w:t>.</w:t>
      </w:r>
    </w:p>
    <w:p w14:paraId="332EC28A" w14:textId="273A7BE3" w:rsidR="00522CF8" w:rsidRPr="00EF580F" w:rsidRDefault="00522CF8" w:rsidP="00390C1D">
      <w:pPr>
        <w:spacing w:line="480" w:lineRule="auto"/>
        <w:ind w:firstLine="284"/>
        <w:contextualSpacing/>
        <w:jc w:val="both"/>
        <w:rPr>
          <w:lang w:val="en-GB"/>
        </w:rPr>
      </w:pPr>
      <w:r w:rsidRPr="00EF580F">
        <w:rPr>
          <w:lang w:val="en-GB"/>
        </w:rPr>
        <w:lastRenderedPageBreak/>
        <w:t xml:space="preserve">We </w:t>
      </w:r>
      <w:r w:rsidR="00191DE1" w:rsidRPr="00EF580F">
        <w:rPr>
          <w:lang w:val="en-GB"/>
        </w:rPr>
        <w:t xml:space="preserve">fit this model as a </w:t>
      </w:r>
      <w:r w:rsidRPr="00EF580F">
        <w:rPr>
          <w:lang w:val="en-GB"/>
        </w:rPr>
        <w:t xml:space="preserve">spatiotemporal GLMM </w:t>
      </w:r>
      <w:r w:rsidR="009867F9" w:rsidRPr="00EF580F">
        <w:rPr>
          <w:lang w:val="en-GB"/>
        </w:rPr>
        <w:t>after taking the log on both sides</w:t>
      </w:r>
      <w:r w:rsidRPr="00EF580F">
        <w:rPr>
          <w:lang w:val="en-GB"/>
        </w:rPr>
        <w:t>:</w:t>
      </w:r>
    </w:p>
    <w:p w14:paraId="2B0F8613" w14:textId="4E5ED3B9" w:rsidR="009F477C" w:rsidRPr="00EF580F" w:rsidRDefault="003B2582" w:rsidP="00390C1D">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m:t>
            </m:r>
            <m:sSub>
              <m:sSubPr>
                <m:ctrlPr>
                  <w:rPr>
                    <w:rFonts w:ascii="Cambria Math" w:hAnsi="Cambria Math"/>
                    <w:lang w:val="en-GB"/>
                  </w:rPr>
                </m:ctrlPr>
              </m:sSubPr>
              <m:e>
                <m:r>
                  <w:rPr>
                    <w:rFonts w:ascii="Cambria Math" w:hAnsi="Cambria Math"/>
                    <w:lang w:val="en-GB"/>
                  </w:rPr>
                  <m:t>w</m:t>
                </m:r>
              </m:e>
              <m:sub>
                <m:r>
                  <w:rPr>
                    <w:rFonts w:ascii="Cambria Math" w:hAnsi="Cambria Math"/>
                    <w:lang w:val="en-GB"/>
                  </w:rPr>
                  <m:t>s,t</m:t>
                </m:r>
              </m:sub>
            </m:sSub>
            <m:r>
              <w:rPr>
                <w:rFonts w:ascii="Cambria Math" w:hAnsi="Cambria Math"/>
                <w:lang w:val="en-GB"/>
              </w:rPr>
              <m:t>)</m:t>
            </m:r>
          </m:e>
        </m:func>
        <m:r>
          <w:rPr>
            <w:rFonts w:ascii="Cambria Math" w:hAnsi="Cambria Math"/>
            <w:lang w:val="en-GB"/>
          </w:rPr>
          <m:t>~</m:t>
        </m:r>
        <m:r>
          <m:rPr>
            <m:sty m:val="p"/>
          </m:rPr>
          <w:rPr>
            <w:rFonts w:ascii="Cambria Math" w:hAnsi="Cambria Math"/>
            <w:lang w:val="en-GB"/>
          </w:rPr>
          <m:t>Student</m:t>
        </m:r>
        <m:r>
          <m:rPr>
            <m:nor/>
          </m:rPr>
          <w:rPr>
            <w:rFonts w:ascii="Cambria Math" w:hAnsi="Cambria Math"/>
            <w:iCs/>
            <w:lang w:val="en-GB"/>
          </w:rPr>
          <m:t>-</m:t>
        </m:r>
        <m:r>
          <m:rPr>
            <m:sty m:val="p"/>
          </m:rPr>
          <w:rPr>
            <w:rFonts w:ascii="Cambria Math" w:hAnsi="Cambria Math"/>
            <w:lang w:val="en-GB"/>
          </w:rPr>
          <m:t>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ϕ,υ)</m:t>
        </m:r>
      </m:oMath>
      <w:r w:rsidR="009F477C" w:rsidRPr="00EF580F">
        <w:rPr>
          <w:lang w:val="en-GB"/>
        </w:rPr>
        <w:t xml:space="preserve">                                        (1)</w:t>
      </w:r>
    </w:p>
    <w:p w14:paraId="23E9F3E3" w14:textId="14E1EEB0" w:rsidR="00522CF8" w:rsidRPr="00EF580F" w:rsidRDefault="003B2582" w:rsidP="00390C1D">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l)</m:t>
            </m:r>
          </m:e>
        </m:func>
      </m:oMath>
      <w:r w:rsidR="00522CF8" w:rsidRPr="00EF580F">
        <w:rPr>
          <w:lang w:val="en-GB"/>
        </w:rPr>
        <w:t xml:space="preserve">        </w:t>
      </w:r>
      <w:r w:rsidR="008E1BB5" w:rsidRPr="00EF580F">
        <w:rPr>
          <w:lang w:val="en-GB"/>
        </w:rPr>
        <w:t xml:space="preserve">          </w:t>
      </w:r>
      <w:r w:rsidR="00522CF8" w:rsidRPr="00EF580F">
        <w:rPr>
          <w:lang w:val="en-GB"/>
        </w:rPr>
        <w:t xml:space="preserve">         (</w:t>
      </w:r>
      <w:r w:rsidR="002C6DFC" w:rsidRPr="00EF580F">
        <w:rPr>
          <w:lang w:val="en-GB"/>
        </w:rPr>
        <w:t>2</w:t>
      </w:r>
      <w:r w:rsidR="00522CF8" w:rsidRPr="00EF580F">
        <w:rPr>
          <w:lang w:val="en-GB"/>
        </w:rPr>
        <w:t>)</w:t>
      </w:r>
    </w:p>
    <w:p w14:paraId="232505E1" w14:textId="3E00A0DA" w:rsidR="002C6DFC" w:rsidRPr="00EF580F" w:rsidRDefault="002C6DFC" w:rsidP="00DF32F7">
      <w:pPr>
        <w:spacing w:line="480" w:lineRule="auto"/>
        <w:jc w:val="both"/>
        <w:rPr>
          <w:lang w:val="en-GB"/>
        </w:rPr>
      </w:pPr>
      <w:r w:rsidRPr="00EF580F">
        <w:rPr>
          <w:lang w:val="en-GB"/>
        </w:rPr>
        <w:t xml:space="preserve">where the degrees of freedom, </w:t>
      </w:r>
      <m:oMath>
        <m:r>
          <w:rPr>
            <w:rFonts w:ascii="Cambria Math" w:hAnsi="Cambria Math"/>
            <w:lang w:val="en-GB"/>
          </w:rPr>
          <m:t>υ</m:t>
        </m:r>
      </m:oMath>
      <w:r w:rsidRPr="00EF580F">
        <w:rPr>
          <w:lang w:val="en-GB"/>
        </w:rPr>
        <w:t xml:space="preserve">, are set to 2 and </w:t>
      </w:r>
      <m:oMath>
        <m:r>
          <w:rPr>
            <w:rFonts w:ascii="Cambria Math" w:hAnsi="Cambria Math"/>
            <w:lang w:val="en-GB"/>
          </w:rPr>
          <m:t>ϕ</m:t>
        </m:r>
      </m:oMath>
      <w:r w:rsidRPr="00EF580F">
        <w:rPr>
          <w:lang w:val="en-GB"/>
        </w:rPr>
        <w:t xml:space="preserve"> is the standard deviation. </w:t>
      </w:r>
      <w:r w:rsidR="002C1414" w:rsidRPr="00EF580F">
        <w:rPr>
          <w:lang w:val="en-GB"/>
        </w:rPr>
        <w:t xml:space="preserve">We </w:t>
      </w:r>
      <w:proofErr w:type="spellStart"/>
      <w:r w:rsidR="002C1414" w:rsidRPr="00EF580F">
        <w:rPr>
          <w:lang w:val="en-GB"/>
        </w:rPr>
        <w:t>modeled</w:t>
      </w:r>
      <w:proofErr w:type="spellEnd"/>
      <w:r w:rsidR="002C1414" w:rsidRPr="00EF580F">
        <w:rPr>
          <w:lang w:val="en-GB"/>
        </w:rPr>
        <w:t xml:space="preserve"> the response (log of weight) using a Student-t distribution (eq. 1), because of the presence of extreme values.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00E22F78" w:rsidRPr="00EF580F">
        <w:rPr>
          <w:lang w:val="en-GB"/>
        </w:rPr>
        <w:t xml:space="preserve"> </w:t>
      </w:r>
      <w:r w:rsidRPr="00EF580F">
        <w:rPr>
          <w:lang w:val="en-GB"/>
        </w:rPr>
        <w:t>is a time-varying intercept</w:t>
      </w:r>
      <w:r w:rsidR="008A0962" w:rsidRPr="00EF580F">
        <w:rPr>
          <w:lang w:val="en-GB"/>
        </w:rPr>
        <w:t xml:space="preserve"> (log condition factor)</w:t>
      </w:r>
      <w:r w:rsidRPr="00EF580F">
        <w:rPr>
          <w:lang w:val="en-GB"/>
        </w:rPr>
        <w:t>:</w:t>
      </w:r>
    </w:p>
    <w:p w14:paraId="0AA6D702" w14:textId="2292B752" w:rsidR="00390C1D" w:rsidRPr="00EF580F" w:rsidRDefault="003B2582" w:rsidP="00390C1D">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r>
          <m:rPr>
            <m:sty m:val="p"/>
          </m:rPr>
          <w:rPr>
            <w:rFonts w:ascii="Cambria Math" w:hAnsi="Cambria Math"/>
            <w:lang w:val="en-GB"/>
          </w:rPr>
          <m:t>Normal</m:t>
        </m:r>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1</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α</m:t>
            </m:r>
          </m:sub>
          <m:sup>
            <m:r>
              <w:rPr>
                <w:rFonts w:ascii="Cambria Math" w:hAnsi="Cambria Math"/>
                <w:lang w:val="en-GB"/>
              </w:rPr>
              <m:t>2</m:t>
            </m:r>
          </m:sup>
        </m:sSubSup>
        <m:r>
          <w:rPr>
            <w:rFonts w:ascii="Cambria Math" w:hAnsi="Cambria Math"/>
            <w:lang w:val="en-GB"/>
          </w:rPr>
          <m:t>)</m:t>
        </m:r>
      </m:oMath>
      <w:r w:rsidR="00390C1D" w:rsidRPr="00EF580F">
        <w:rPr>
          <w:lang w:val="en-GB"/>
        </w:rPr>
        <w:t xml:space="preserve">              </w:t>
      </w:r>
      <w:r w:rsidR="008B4496" w:rsidRPr="00EF580F">
        <w:rPr>
          <w:lang w:val="en-GB"/>
        </w:rPr>
        <w:t xml:space="preserve">   </w:t>
      </w:r>
      <w:r w:rsidR="00390C1D" w:rsidRPr="00EF580F">
        <w:rPr>
          <w:lang w:val="en-GB"/>
        </w:rPr>
        <w:t xml:space="preserve">                          (</w:t>
      </w:r>
      <w:r w:rsidR="00FE551A" w:rsidRPr="00EF580F">
        <w:rPr>
          <w:lang w:val="en-GB"/>
        </w:rPr>
        <w:t>3</w:t>
      </w:r>
      <w:r w:rsidR="00390C1D" w:rsidRPr="00EF580F">
        <w:rPr>
          <w:lang w:val="en-GB"/>
        </w:rPr>
        <w:t>)</w:t>
      </w:r>
    </w:p>
    <w:p w14:paraId="74893E87" w14:textId="0E97BA65" w:rsidR="0030268E" w:rsidRPr="00EF580F" w:rsidRDefault="003B2582" w:rsidP="0030268E">
      <w:pPr>
        <w:spacing w:line="480" w:lineRule="auto"/>
        <w:contextualSpacing/>
        <w:jc w:val="both"/>
        <w:rPr>
          <w:lang w:val="en-GB"/>
        </w:rPr>
      </w:pP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B5E9D" w:rsidRPr="00EF580F">
        <w:rPr>
          <w:b/>
          <w:bCs/>
          <w:lang w:val="en-GB"/>
        </w:rPr>
        <w:t xml:space="preserve"> </w:t>
      </w:r>
      <w:r w:rsidR="00605A81" w:rsidRPr="00EF580F">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605A81" w:rsidRPr="00EF580F">
        <w:rPr>
          <w:lang w:val="en-GB"/>
        </w:rPr>
        <w:t xml:space="preserve"> represent spatial and spatiotemporal random effects, respectively.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oMath>
      <w:r w:rsidR="00605A81" w:rsidRPr="00EF580F">
        <w:rPr>
          <w:lang w:val="en-GB"/>
        </w:rPr>
        <w:t xml:space="preserve"> is a </w:t>
      </w:r>
      <w:r w:rsidR="0067193D" w:rsidRPr="00EF580F">
        <w:rPr>
          <w:lang w:val="en-GB"/>
        </w:rPr>
        <w:t>vector</w:t>
      </w:r>
      <w:r w:rsidR="00D30E9A" w:rsidRPr="00EF580F">
        <w:rPr>
          <w:lang w:val="en-GB"/>
        </w:rPr>
        <w:t xml:space="preserve"> </w:t>
      </w:r>
      <w:r w:rsidR="00605A81" w:rsidRPr="00EF580F">
        <w:rPr>
          <w:lang w:val="en-GB"/>
        </w:rPr>
        <w:t>of</w:t>
      </w:r>
      <w:r w:rsidR="004B75CA" w:rsidRPr="00EF580F">
        <w:rPr>
          <w:lang w:val="en-GB"/>
        </w:rPr>
        <w:t xml:space="preserve"> the k-</w:t>
      </w:r>
      <w:proofErr w:type="spellStart"/>
      <w:r w:rsidR="004B75CA" w:rsidRPr="00EF580F">
        <w:rPr>
          <w:lang w:val="en-GB"/>
        </w:rPr>
        <w:t>th</w:t>
      </w:r>
      <w:proofErr w:type="spellEnd"/>
      <w:r w:rsidR="004B75CA" w:rsidRPr="00EF580F">
        <w:rPr>
          <w:lang w:val="en-GB"/>
        </w:rPr>
        <w:t xml:space="preserve"> additional covariate </w:t>
      </w:r>
      <w:r w:rsidR="00605A81" w:rsidRPr="00EF580F">
        <w:rPr>
          <w:lang w:val="en-GB"/>
        </w:rPr>
        <w:t xml:space="preserve">and </w:t>
      </w:r>
      <m:oMath>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oMath>
      <w:r w:rsidR="00605A81" w:rsidRPr="00EF580F">
        <w:rPr>
          <w:lang w:val="en-GB"/>
        </w:rPr>
        <w:t xml:space="preserve"> is </w:t>
      </w:r>
      <w:r w:rsidR="00E33612" w:rsidRPr="00EF580F">
        <w:rPr>
          <w:lang w:val="en-GB"/>
        </w:rPr>
        <w:t xml:space="preserve">its </w:t>
      </w:r>
      <w:proofErr w:type="gramStart"/>
      <w:r w:rsidR="00605A81" w:rsidRPr="00EF580F">
        <w:rPr>
          <w:lang w:val="en-GB"/>
        </w:rPr>
        <w:t>effect.</w:t>
      </w:r>
      <w:proofErr w:type="gramEnd"/>
      <w:r w:rsidR="00605A81" w:rsidRPr="00EF580F">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oMath>
      <w:r w:rsidR="00605A81" w:rsidRPr="00EF580F">
        <w:rPr>
          <w:lang w:val="en-GB"/>
        </w:rPr>
        <w:t xml:space="preserve"> is the length-coefficient, corresponding to the allometric exponent </w:t>
      </w:r>
      <m:oMath>
        <m:r>
          <w:rPr>
            <w:rFonts w:ascii="Cambria Math" w:hAnsi="Cambria Math"/>
            <w:lang w:val="en-GB"/>
          </w:rPr>
          <m:t>b</m:t>
        </m:r>
      </m:oMath>
      <w:r w:rsidR="00605A81" w:rsidRPr="00EF580F">
        <w:rPr>
          <w:lang w:val="en-GB"/>
        </w:rPr>
        <w:t xml:space="preserve">. </w:t>
      </w:r>
      <w:r w:rsidR="0030268E" w:rsidRPr="00EF580F">
        <w:rPr>
          <w:lang w:val="en-GB"/>
        </w:rPr>
        <w:t xml:space="preserve">Eq. 1 can be viewed as an  approximation of Le </w:t>
      </w:r>
      <w:proofErr w:type="spellStart"/>
      <w:r w:rsidR="0030268E" w:rsidRPr="00EF580F">
        <w:rPr>
          <w:lang w:val="en-GB"/>
        </w:rPr>
        <w:t>Cren’s</w:t>
      </w:r>
      <w:proofErr w:type="spellEnd"/>
      <w:r w:rsidR="0030268E" w:rsidRPr="00EF580F">
        <w:rPr>
          <w:lang w:val="en-GB"/>
        </w:rPr>
        <w:t xml:space="preserve"> condition index </w:t>
      </w:r>
      <w:r w:rsidR="0030268E" w:rsidRPr="00EF580F">
        <w:rPr>
          <w:lang w:val="en-GB"/>
        </w:rPr>
        <w:fldChar w:fldCharType="begin"/>
      </w:r>
      <w:r w:rsidR="0030268E" w:rsidRPr="00EF580F">
        <w:rPr>
          <w:lang w:val="en-GB"/>
        </w:rPr>
        <w:instrText xml:space="preserve"> ADDIN ZOTERO_ITEM CSL_CITATION {"citationID":"YeobJLB9","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268E" w:rsidRPr="00EF580F">
        <w:rPr>
          <w:lang w:val="en-GB"/>
        </w:rPr>
        <w:fldChar w:fldCharType="separate"/>
      </w:r>
      <w:r w:rsidR="0030268E" w:rsidRPr="00EF580F">
        <w:rPr>
          <w:lang w:val="en-GB"/>
        </w:rPr>
        <w:t xml:space="preserve">(Thorson, 2015; Grüss </w:t>
      </w:r>
      <w:r w:rsidR="0030268E" w:rsidRPr="00EF580F">
        <w:rPr>
          <w:i/>
          <w:iCs/>
          <w:lang w:val="en-GB"/>
        </w:rPr>
        <w:t>et al.</w:t>
      </w:r>
      <w:r w:rsidR="0030268E" w:rsidRPr="00EF580F">
        <w:rPr>
          <w:lang w:val="en-GB"/>
        </w:rPr>
        <w:t>, 2020)</w:t>
      </w:r>
      <w:r w:rsidR="0030268E" w:rsidRPr="00EF580F">
        <w:rPr>
          <w:lang w:val="en-GB"/>
        </w:rPr>
        <w:fldChar w:fldCharType="end"/>
      </w:r>
      <w:r w:rsidR="0030268E" w:rsidRPr="00EF580F">
        <w:rPr>
          <w:lang w:val="en-GB"/>
        </w:rPr>
        <w:t xml:space="preserve">, as the log of the condition factor, i.e., </w:t>
      </w: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oMath>
      <w:r w:rsidR="0030268E" w:rsidRPr="00EF580F">
        <w:rPr>
          <w:lang w:val="en-GB"/>
        </w:rPr>
        <w:t xml:space="preserve"> or the constant in the allometric relationship, can be defined as:</w:t>
      </w:r>
    </w:p>
    <w:p w14:paraId="5030A49F" w14:textId="392D728B" w:rsidR="0030268E" w:rsidRPr="00EF580F" w:rsidRDefault="003B2582" w:rsidP="0030268E">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oMath>
      <w:r w:rsidR="0030268E" w:rsidRPr="00EF580F">
        <w:rPr>
          <w:lang w:val="en-GB"/>
        </w:rPr>
        <w:t xml:space="preserve">           </w:t>
      </w:r>
      <w:r w:rsidR="000F1BF6" w:rsidRPr="00EF580F">
        <w:rPr>
          <w:lang w:val="en-GB"/>
        </w:rPr>
        <w:t xml:space="preserve">                </w:t>
      </w:r>
      <w:r w:rsidR="0030268E" w:rsidRPr="00EF580F">
        <w:rPr>
          <w:lang w:val="en-GB"/>
        </w:rPr>
        <w:t xml:space="preserve">              (</w:t>
      </w:r>
      <w:r w:rsidR="00933DEC" w:rsidRPr="00EF580F">
        <w:rPr>
          <w:lang w:val="en-GB"/>
        </w:rPr>
        <w:t>4</w:t>
      </w:r>
      <w:r w:rsidR="0030268E" w:rsidRPr="00EF580F">
        <w:rPr>
          <w:lang w:val="en-GB"/>
        </w:rPr>
        <w:t>)</w:t>
      </w:r>
    </w:p>
    <w:p w14:paraId="75285108" w14:textId="472F5D71" w:rsidR="0030268E" w:rsidRPr="00EF580F" w:rsidRDefault="0030268E" w:rsidP="0030268E">
      <w:pPr>
        <w:spacing w:line="480" w:lineRule="auto"/>
        <w:contextualSpacing/>
        <w:jc w:val="both"/>
        <w:rPr>
          <w:lang w:val="en-GB"/>
        </w:rPr>
      </w:pPr>
      <w:r w:rsidRPr="00EF580F">
        <w:rPr>
          <w:lang w:val="en-GB"/>
        </w:rPr>
        <w:t xml:space="preserve">Thus, Eq. </w:t>
      </w:r>
      <w:r w:rsidR="00677C09" w:rsidRPr="00EF580F">
        <w:rPr>
          <w:lang w:val="en-GB"/>
        </w:rPr>
        <w:t>2</w:t>
      </w:r>
      <w:r w:rsidRPr="00EF580F">
        <w:rPr>
          <w:lang w:val="en-GB"/>
        </w:rPr>
        <w:t xml:space="preserve"> is a model for a spatially and temporally varying condition factor.</w:t>
      </w:r>
    </w:p>
    <w:p w14:paraId="7B347D24" w14:textId="77777777" w:rsidR="00A16C64" w:rsidRPr="00EF580F" w:rsidRDefault="00A16C64" w:rsidP="00A16C64">
      <w:pPr>
        <w:spacing w:line="480" w:lineRule="auto"/>
        <w:contextualSpacing/>
        <w:jc w:val="both"/>
        <w:rPr>
          <w:lang w:val="en-GB"/>
        </w:rPr>
      </w:pPr>
    </w:p>
    <w:p w14:paraId="27B1BF4C" w14:textId="77777777" w:rsidR="00A16C64" w:rsidRPr="00EF580F" w:rsidRDefault="00A16C64" w:rsidP="00A16C64">
      <w:pPr>
        <w:spacing w:line="480" w:lineRule="auto"/>
        <w:contextualSpacing/>
        <w:jc w:val="both"/>
        <w:rPr>
          <w:i/>
          <w:lang w:val="en-GB"/>
        </w:rPr>
      </w:pPr>
      <w:r w:rsidRPr="00EF580F">
        <w:rPr>
          <w:i/>
          <w:lang w:val="en-GB"/>
        </w:rPr>
        <w:t>CPUE model</w:t>
      </w:r>
    </w:p>
    <w:p w14:paraId="69048BC4" w14:textId="5F926E32" w:rsidR="00A16C64" w:rsidRPr="00EF580F" w:rsidRDefault="00443B3B" w:rsidP="00443B3B">
      <w:pPr>
        <w:tabs>
          <w:tab w:val="left" w:pos="3336"/>
        </w:tabs>
        <w:spacing w:line="480" w:lineRule="auto"/>
        <w:contextualSpacing/>
        <w:jc w:val="both"/>
        <w:rPr>
          <w:iCs/>
          <w:lang w:val="en-GB"/>
        </w:rPr>
      </w:pPr>
      <w:r w:rsidRPr="00EF580F">
        <w:rPr>
          <w:iCs/>
          <w:lang w:val="en-GB"/>
        </w:rPr>
        <w:t xml:space="preserve">In order to estimate the biomass-weighted average depth and oxygen concentration experienced by cod in the survey area, we fitted </w:t>
      </w:r>
      <w:r w:rsidR="00FD0895" w:rsidRPr="00EF580F">
        <w:rPr>
          <w:iCs/>
          <w:lang w:val="en-GB"/>
        </w:rPr>
        <w:t xml:space="preserve">a </w:t>
      </w:r>
      <w:r w:rsidR="00333AE7" w:rsidRPr="00EF580F">
        <w:rPr>
          <w:iCs/>
          <w:lang w:val="en-GB"/>
        </w:rPr>
        <w:t xml:space="preserve">spatiotemporal model to </w:t>
      </w:r>
      <w:r w:rsidR="00650A65" w:rsidRPr="00EF580F">
        <w:rPr>
          <w:iCs/>
          <w:lang w:val="en-GB"/>
        </w:rPr>
        <w:t xml:space="preserve">scientific </w:t>
      </w:r>
      <w:r w:rsidR="002A71D4" w:rsidRPr="00EF580F">
        <w:rPr>
          <w:iCs/>
          <w:lang w:val="en-GB"/>
        </w:rPr>
        <w:t>catch data</w:t>
      </w:r>
      <w:r w:rsidR="001B3164" w:rsidRPr="00EF580F">
        <w:rPr>
          <w:iCs/>
          <w:lang w:val="en-GB"/>
        </w:rPr>
        <w:t xml:space="preserve">. As the data are in </w:t>
      </w:r>
      <w:r w:rsidR="00534EB1" w:rsidRPr="00EF580F">
        <w:rPr>
          <w:iCs/>
          <w:lang w:val="en-GB"/>
        </w:rPr>
        <w:t>unit kg/h</w:t>
      </w:r>
      <w:r w:rsidR="001B3164" w:rsidRPr="00EF580F">
        <w:rPr>
          <w:iCs/>
          <w:lang w:val="en-GB"/>
        </w:rPr>
        <w:t xml:space="preserve"> and hence positive and continuous, we assumed </w:t>
      </w:r>
      <w:r w:rsidR="00F316A2" w:rsidRPr="00EF580F">
        <w:rPr>
          <w:iCs/>
          <w:lang w:val="en-GB"/>
        </w:rPr>
        <w:t xml:space="preserve">a </w:t>
      </w:r>
      <w:r w:rsidR="001B3164" w:rsidRPr="00EF580F">
        <w:rPr>
          <w:iCs/>
          <w:lang w:val="en-GB"/>
        </w:rPr>
        <w:t>Tweedie-distribution</w:t>
      </w:r>
      <w:r w:rsidR="006053FE" w:rsidRPr="00EF580F">
        <w:rPr>
          <w:iCs/>
          <w:lang w:val="en-GB"/>
        </w:rPr>
        <w:t xml:space="preserve"> for the response variable</w:t>
      </w:r>
      <w:r w:rsidR="001D4D2D" w:rsidRPr="00EF580F">
        <w:rPr>
          <w:iCs/>
          <w:lang w:val="en-GB"/>
        </w:rPr>
        <w:t>:</w:t>
      </w:r>
    </w:p>
    <w:commentRangeStart w:id="4"/>
    <w:p w14:paraId="08E74D89" w14:textId="659B8E7C" w:rsidR="00A56743" w:rsidRPr="00EF580F" w:rsidRDefault="003B2582" w:rsidP="00A56743">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s,t</m:t>
            </m:r>
          </m:sub>
        </m:sSub>
        <m:r>
          <w:rPr>
            <w:rFonts w:ascii="Cambria Math" w:hAnsi="Cambria Math"/>
            <w:lang w:val="en-GB"/>
          </w:rPr>
          <m:t>~</m:t>
        </m:r>
        <m:r>
          <m:rPr>
            <m:sty m:val="p"/>
          </m:rPr>
          <w:rPr>
            <w:rFonts w:ascii="Cambria Math" w:hAnsi="Cambria Math"/>
            <w:lang w:val="en-GB"/>
          </w:rPr>
          <m:t>Tweedie</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p,ϕ</m:t>
            </m:r>
          </m:e>
        </m:d>
        <m:r>
          <w:rPr>
            <w:rFonts w:ascii="Cambria Math" w:hAnsi="Cambria Math"/>
            <w:lang w:val="en-GB"/>
          </w:rPr>
          <m:t>, 1&lt;p&lt;2</m:t>
        </m:r>
      </m:oMath>
      <w:r w:rsidR="00A56743" w:rsidRPr="00EF580F">
        <w:rPr>
          <w:lang w:val="en-GB"/>
        </w:rPr>
        <w:t xml:space="preserve">                                      (</w:t>
      </w:r>
      <w:r w:rsidR="004B425E" w:rsidRPr="00EF580F">
        <w:rPr>
          <w:lang w:val="en-GB"/>
        </w:rPr>
        <w:t>5</w:t>
      </w:r>
      <w:r w:rsidR="00A56743" w:rsidRPr="00EF580F">
        <w:rPr>
          <w:lang w:val="en-GB"/>
        </w:rPr>
        <w:t>)</w:t>
      </w:r>
    </w:p>
    <w:p w14:paraId="2C9631D9" w14:textId="2083BE40" w:rsidR="00A56743" w:rsidRPr="00EF580F" w:rsidRDefault="003B2582" w:rsidP="00A56743">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i/>
                    <w:iCs/>
                    <w:lang w:val="en-GB"/>
                  </w:rPr>
                </m:ctrlPr>
              </m:sSubPr>
              <m:e>
                <m:r>
                  <w:rPr>
                    <w:rFonts w:ascii="Cambria Math" w:hAnsi="Cambria Math"/>
                    <w:lang w:val="en-GB"/>
                  </w:rPr>
                  <m:t>f</m:t>
                </m:r>
              </m:e>
              <m:sub>
                <m:r>
                  <w:rPr>
                    <w:rFonts w:ascii="Cambria Math" w:hAnsi="Cambria Math"/>
                    <w:lang w:val="en-GB"/>
                  </w:rPr>
                  <m:t>k</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k</m:t>
                </m:r>
              </m:sub>
            </m:sSub>
            <m:r>
              <w:rPr>
                <w:rFonts w:ascii="Cambria Math" w:hAnsi="Cambria Math"/>
                <w:lang w:val="en-GB"/>
              </w:rPr>
              <m:t>)</m:t>
            </m:r>
          </m:e>
        </m:nary>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oMath>
      <w:r w:rsidR="00A56743" w:rsidRPr="00EF580F">
        <w:rPr>
          <w:lang w:val="en-GB"/>
        </w:rPr>
        <w:t xml:space="preserve">         </w:t>
      </w:r>
      <w:r w:rsidR="002933DE" w:rsidRPr="00EF580F">
        <w:rPr>
          <w:lang w:val="en-GB"/>
        </w:rPr>
        <w:t xml:space="preserve">   </w:t>
      </w:r>
      <w:r w:rsidR="00A56743" w:rsidRPr="00EF580F">
        <w:rPr>
          <w:lang w:val="en-GB"/>
        </w:rPr>
        <w:t xml:space="preserve">    </w:t>
      </w:r>
      <w:r w:rsidR="004B425E" w:rsidRPr="00EF580F">
        <w:rPr>
          <w:lang w:val="en-GB"/>
        </w:rPr>
        <w:t xml:space="preserve">                 </w:t>
      </w:r>
      <w:r w:rsidR="00A56743" w:rsidRPr="00EF580F">
        <w:rPr>
          <w:lang w:val="en-GB"/>
        </w:rPr>
        <w:t xml:space="preserve"> (</w:t>
      </w:r>
      <w:r w:rsidR="004B425E" w:rsidRPr="00EF580F">
        <w:rPr>
          <w:lang w:val="en-GB"/>
        </w:rPr>
        <w:t>6</w:t>
      </w:r>
      <w:r w:rsidR="00A56743" w:rsidRPr="00EF580F">
        <w:rPr>
          <w:lang w:val="en-GB"/>
        </w:rPr>
        <w:t>)</w:t>
      </w:r>
      <w:commentRangeEnd w:id="4"/>
      <w:r w:rsidR="00B42BF9">
        <w:rPr>
          <w:rStyle w:val="CommentReference"/>
        </w:rPr>
        <w:commentReference w:id="4"/>
      </w:r>
    </w:p>
    <w:p w14:paraId="373A27AD" w14:textId="51A85690" w:rsidR="006053FE" w:rsidRPr="00EF580F" w:rsidRDefault="006053FE" w:rsidP="00B30D1A">
      <w:pPr>
        <w:spacing w:line="480" w:lineRule="auto"/>
        <w:contextualSpacing/>
        <w:jc w:val="both"/>
        <w:rPr>
          <w:lang w:val="en-GB"/>
        </w:rPr>
      </w:pPr>
      <w:r w:rsidRPr="00EF580F">
        <w:rPr>
          <w:lang w:val="en-GB"/>
        </w:rPr>
        <w:t>where</w:t>
      </w:r>
      <w:r w:rsidR="002933DE" w:rsidRPr="00EF580F">
        <w:rPr>
          <w:lang w:val="en-GB"/>
        </w:rPr>
        <w:t xml:space="preserve"> </w:t>
      </w:r>
      <m:oMath>
        <m:r>
          <w:rPr>
            <w:rFonts w:ascii="Cambria Math" w:hAnsi="Cambria Math"/>
            <w:lang w:val="en-GB"/>
          </w:rPr>
          <m:t>g</m:t>
        </m:r>
      </m:oMath>
      <w:r w:rsidR="002933DE" w:rsidRPr="00EF580F">
        <w:rPr>
          <w:lang w:val="en-GB"/>
        </w:rPr>
        <w:t xml:space="preserve"> is a log-link function and </w:t>
      </w:r>
      <m:oMath>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oMath>
      <w:r w:rsidR="002933DE" w:rsidRPr="00EF580F">
        <w:rPr>
          <w:lang w:val="en-GB"/>
        </w:rPr>
        <w:t xml:space="preserve"> the inverse link,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Pr="00EF580F">
        <w:rPr>
          <w:lang w:val="en-GB"/>
        </w:rPr>
        <w:t xml:space="preserve"> is an independent mean for each year,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k</m:t>
            </m:r>
          </m:sub>
        </m:sSub>
      </m:oMath>
      <w:r w:rsidR="002933DE" w:rsidRPr="00EF580F">
        <w:rPr>
          <w:lang w:val="en-GB"/>
        </w:rPr>
        <w:t xml:space="preserve"> is a smooth function for covariat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oMath>
      <w:r w:rsidR="002933DE" w:rsidRPr="00EF580F">
        <w:rPr>
          <w:lang w:val="en-GB"/>
        </w:rPr>
        <w:t xml:space="preserve"> and </w:t>
      </w: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933DE" w:rsidRPr="00EF580F">
        <w:rPr>
          <w:b/>
          <w:bCs/>
          <w:lang w:val="en-GB"/>
        </w:rPr>
        <w:t xml:space="preserve"> </w:t>
      </w:r>
      <w:r w:rsidR="002933DE" w:rsidRPr="00EF580F">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2933DE" w:rsidRPr="00EF580F">
        <w:rPr>
          <w:lang w:val="en-GB"/>
        </w:rPr>
        <w:t xml:space="preserve"> represent spatial and spatiotemporal random effects, respectively</w:t>
      </w:r>
      <w:r w:rsidR="001569BB" w:rsidRPr="00EF580F">
        <w:rPr>
          <w:lang w:val="en-GB"/>
        </w:rPr>
        <w:t>.</w:t>
      </w:r>
    </w:p>
    <w:p w14:paraId="0E05B3DA" w14:textId="2BB90E84" w:rsidR="0042081D" w:rsidRPr="00EF580F" w:rsidRDefault="0042081D" w:rsidP="0030268E">
      <w:pPr>
        <w:spacing w:line="480" w:lineRule="auto"/>
        <w:contextualSpacing/>
        <w:jc w:val="both"/>
        <w:rPr>
          <w:lang w:val="en-GB"/>
        </w:rPr>
      </w:pPr>
    </w:p>
    <w:p w14:paraId="7D6118AE" w14:textId="575B096B" w:rsidR="002B7D1C" w:rsidRPr="00EF580F" w:rsidRDefault="002B7D1C" w:rsidP="002B7D1C">
      <w:pPr>
        <w:spacing w:line="480" w:lineRule="auto"/>
        <w:contextualSpacing/>
        <w:jc w:val="both"/>
        <w:rPr>
          <w:i/>
          <w:lang w:val="en-GB"/>
        </w:rPr>
      </w:pPr>
      <w:r w:rsidRPr="00EF580F">
        <w:rPr>
          <w:i/>
          <w:lang w:val="en-GB"/>
        </w:rPr>
        <w:t>Spatiotemp</w:t>
      </w:r>
      <w:r w:rsidR="003D066C" w:rsidRPr="00EF580F">
        <w:rPr>
          <w:i/>
          <w:lang w:val="en-GB"/>
        </w:rPr>
        <w:t>oral random effects</w:t>
      </w:r>
    </w:p>
    <w:p w14:paraId="55CD6CD6" w14:textId="19F86891" w:rsidR="007403DB" w:rsidRPr="00EF580F" w:rsidRDefault="00605A81" w:rsidP="0070301A">
      <w:pPr>
        <w:spacing w:line="480" w:lineRule="auto"/>
        <w:contextualSpacing/>
        <w:jc w:val="both"/>
        <w:rPr>
          <w:b/>
          <w:bCs/>
          <w:lang w:val="en-GB"/>
        </w:rPr>
      </w:pPr>
      <w:r w:rsidRPr="00EF580F">
        <w:rPr>
          <w:lang w:val="en-GB"/>
        </w:rPr>
        <w:t xml:space="preserve">The spatial and spatiotemporal random effects are drawn from </w:t>
      </w:r>
      <w:r w:rsidR="00DF7F23" w:rsidRPr="00EF580F">
        <w:rPr>
          <w:lang w:val="en-GB"/>
        </w:rPr>
        <w:t xml:space="preserve">Gaussian </w:t>
      </w:r>
      <w:proofErr w:type="spellStart"/>
      <w:r w:rsidR="00DF7F23" w:rsidRPr="00EF580F">
        <w:rPr>
          <w:lang w:val="en-GB"/>
        </w:rPr>
        <w:t>Markow</w:t>
      </w:r>
      <w:proofErr w:type="spellEnd"/>
      <w:r w:rsidR="00DF7F23" w:rsidRPr="00EF580F">
        <w:rPr>
          <w:lang w:val="en-GB"/>
        </w:rPr>
        <w:t xml:space="preserve"> random fields </w:t>
      </w:r>
      <w:r w:rsidR="008631D8" w:rsidRPr="00EF580F">
        <w:rPr>
          <w:lang w:val="en-GB"/>
        </w:rPr>
        <w:fldChar w:fldCharType="begin"/>
      </w:r>
      <w:r w:rsidR="008631D8" w:rsidRPr="00EF580F">
        <w:rPr>
          <w:lang w:val="en-GB"/>
        </w:rPr>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8631D8" w:rsidRPr="00EF580F">
        <w:rPr>
          <w:lang w:val="en-GB"/>
        </w:rPr>
        <w:fldChar w:fldCharType="separate"/>
      </w:r>
      <w:r w:rsidR="008631D8" w:rsidRPr="00EF580F">
        <w:rPr>
          <w:lang w:val="en-GB"/>
        </w:rPr>
        <w:t>(</w:t>
      </w:r>
      <w:proofErr w:type="spellStart"/>
      <w:r w:rsidR="008631D8" w:rsidRPr="00EF580F">
        <w:rPr>
          <w:lang w:val="en-GB"/>
        </w:rPr>
        <w:t>Cressie</w:t>
      </w:r>
      <w:proofErr w:type="spellEnd"/>
      <w:r w:rsidR="008631D8" w:rsidRPr="00EF580F">
        <w:rPr>
          <w:lang w:val="en-GB"/>
        </w:rPr>
        <w:t xml:space="preserve"> and Wikle, 2015)</w:t>
      </w:r>
      <w:r w:rsidR="008631D8" w:rsidRPr="00EF580F">
        <w:rPr>
          <w:lang w:val="en-GB"/>
        </w:rPr>
        <w:fldChar w:fldCharType="end"/>
      </w:r>
      <w:r w:rsidR="0070301A" w:rsidRPr="00EF580F">
        <w:rPr>
          <w:lang w:val="en-GB"/>
        </w:rPr>
        <w:t xml:space="preserve"> with covariance </w:t>
      </w:r>
      <w:proofErr w:type="spellStart"/>
      <w:r w:rsidR="0070301A" w:rsidRPr="00EF580F">
        <w:rPr>
          <w:lang w:val="en-GB"/>
        </w:rPr>
        <w:t>matricies</w:t>
      </w:r>
      <w:proofErr w:type="spellEnd"/>
      <w:r w:rsidR="0070301A" w:rsidRPr="00EF580F">
        <w:rPr>
          <w:lang w:val="en-GB"/>
        </w:rPr>
        <w:t xml:space="preserve">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oMath>
      <w:r w:rsidR="0070301A" w:rsidRPr="00EF580F">
        <w:rPr>
          <w:lang w:val="en-GB"/>
        </w:rPr>
        <w:t xml:space="preserve"> and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oMath>
      <w:r w:rsidR="0070301A" w:rsidRPr="00EF580F">
        <w:rPr>
          <w:lang w:val="en-GB"/>
        </w:rPr>
        <w:t>:</w:t>
      </w:r>
    </w:p>
    <w:p w14:paraId="7D34AB3D" w14:textId="2390622B" w:rsidR="00397AD1" w:rsidRPr="00EF580F" w:rsidRDefault="00397AD1" w:rsidP="00397AD1">
      <w:pPr>
        <w:spacing w:line="480" w:lineRule="auto"/>
        <w:contextualSpacing/>
        <w:jc w:val="right"/>
        <w:rPr>
          <w:lang w:val="en-GB"/>
        </w:rPr>
      </w:pPr>
      <m:oMath>
        <m:r>
          <m:rPr>
            <m:sty m:val="bi"/>
          </m:rPr>
          <w:rPr>
            <w:rFonts w:ascii="Cambria Math" w:hAnsi="Cambria Math"/>
            <w:lang w:val="en-GB"/>
          </w:rPr>
          <m:t>ω</m:t>
        </m:r>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r>
          <w:rPr>
            <w:rFonts w:ascii="Cambria Math" w:hAnsi="Cambria Math"/>
            <w:lang w:val="en-GB"/>
          </w:rPr>
          <m:t>)</m:t>
        </m:r>
      </m:oMath>
      <w:r w:rsidRPr="00EF580F">
        <w:rPr>
          <w:lang w:val="en-GB"/>
        </w:rPr>
        <w:t xml:space="preserve">                                        (</w:t>
      </w:r>
      <w:r w:rsidR="00436F4D" w:rsidRPr="00EF580F">
        <w:rPr>
          <w:lang w:val="en-GB"/>
        </w:rPr>
        <w:t>4</w:t>
      </w:r>
      <w:r w:rsidRPr="00EF580F">
        <w:rPr>
          <w:lang w:val="en-GB"/>
        </w:rPr>
        <w:t>)</w:t>
      </w:r>
    </w:p>
    <w:p w14:paraId="56B37CC3" w14:textId="0EAC089F" w:rsidR="00197045" w:rsidRPr="00EF580F" w:rsidRDefault="003B2582" w:rsidP="00197045">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A92513" w:rsidRPr="00EF580F">
        <w:rPr>
          <w:lang w:val="en-GB"/>
        </w:rPr>
        <w:t>.</w:t>
      </w:r>
      <w:r w:rsidR="00436F4D" w:rsidRPr="00EF580F">
        <w:rPr>
          <w:lang w:val="en-GB"/>
        </w:rPr>
        <w:t xml:space="preserve">                                        (</w:t>
      </w:r>
      <w:r w:rsidR="00DD797E" w:rsidRPr="00EF580F">
        <w:rPr>
          <w:lang w:val="en-GB"/>
        </w:rPr>
        <w:t>5</w:t>
      </w:r>
      <w:r w:rsidR="00436F4D" w:rsidRPr="00EF580F">
        <w:rPr>
          <w:lang w:val="en-GB"/>
        </w:rPr>
        <w:t>)</w:t>
      </w:r>
    </w:p>
    <w:p w14:paraId="647DCF3E" w14:textId="690D95DD" w:rsidR="00197045" w:rsidRPr="00EF580F" w:rsidRDefault="00197045" w:rsidP="00DF32F7">
      <w:pPr>
        <w:spacing w:line="480" w:lineRule="auto"/>
        <w:contextualSpacing/>
        <w:jc w:val="both"/>
        <w:rPr>
          <w:lang w:val="en-GB"/>
        </w:rPr>
      </w:pPr>
      <w:r w:rsidRPr="00EF580F">
        <w:rPr>
          <w:lang w:val="en-GB"/>
        </w:rPr>
        <w:t xml:space="preserve">We </w:t>
      </w:r>
      <w:r w:rsidR="00EA7997" w:rsidRPr="00EF580F">
        <w:rPr>
          <w:lang w:val="en-GB"/>
        </w:rPr>
        <w:t xml:space="preserve">further assume </w:t>
      </w:r>
      <w:r w:rsidRPr="00EF580F">
        <w:rPr>
          <w:lang w:val="en-GB"/>
        </w:rPr>
        <w:t>the spatiotemporal random effects to follow an AR1 process:</w:t>
      </w:r>
    </w:p>
    <w:p w14:paraId="7C1168D9" w14:textId="4B314F1A" w:rsidR="00F04139" w:rsidRPr="00EF580F" w:rsidRDefault="003B2582" w:rsidP="00F04139">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1</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F04139" w:rsidRPr="00EF580F">
        <w:rPr>
          <w:lang w:val="en-GB"/>
        </w:rPr>
        <w:t xml:space="preserve">                                        (</w:t>
      </w:r>
      <w:r w:rsidR="00FB51B2" w:rsidRPr="00EF580F">
        <w:rPr>
          <w:lang w:val="en-GB"/>
        </w:rPr>
        <w:t>6</w:t>
      </w:r>
      <w:r w:rsidR="00F04139" w:rsidRPr="00EF580F">
        <w:rPr>
          <w:lang w:val="en-GB"/>
        </w:rPr>
        <w:t>)</w:t>
      </w:r>
    </w:p>
    <w:p w14:paraId="1CF0E396" w14:textId="4D691983" w:rsidR="00BF07A8" w:rsidRPr="00EF580F" w:rsidRDefault="003B2582" w:rsidP="00BF07A8">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g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m:rPr>
                <m:sty m:val="bi"/>
              </m:rPr>
              <w:rPr>
                <w:rFonts w:ascii="Cambria Math" w:hAnsi="Cambria Math"/>
                <w:lang w:val="en-GB"/>
              </w:rPr>
              <m:t>δ</m:t>
            </m:r>
          </m:sub>
        </m:sSub>
        <m:sSub>
          <m:sSubPr>
            <m:ctrlPr>
              <w:rPr>
                <w:rFonts w:ascii="Cambria Math" w:hAnsi="Cambria Math"/>
                <w:b/>
                <w:i/>
                <w:lang w:val="en-GB"/>
              </w:rPr>
            </m:ctrlPr>
          </m:sSubPr>
          <m:e>
            <m:r>
              <m:rPr>
                <m:sty m:val="bi"/>
              </m:rPr>
              <w:rPr>
                <w:rFonts w:ascii="Cambria Math" w:hAnsi="Cambria Math"/>
                <w:lang w:val="en-GB"/>
              </w:rPr>
              <m:t>δ</m:t>
            </m:r>
          </m:e>
          <m:sub>
            <m:r>
              <m:rPr>
                <m:sty m:val="bi"/>
              </m:rPr>
              <w:rPr>
                <w:rFonts w:ascii="Cambria Math" w:hAnsi="Cambria Math"/>
                <w:lang w:val="en-GB"/>
              </w:rPr>
              <m:t>t-1</m:t>
            </m:r>
          </m:sub>
        </m:sSub>
        <m:r>
          <m:rPr>
            <m:sty m:val="bi"/>
          </m:rPr>
          <w:rPr>
            <w:rFonts w:ascii="Cambria Math" w:hAnsi="Cambria Math"/>
            <w:lang w:val="en-GB"/>
          </w:rPr>
          <m:t>+</m:t>
        </m:r>
        <m:rad>
          <m:radPr>
            <m:degHide m:val="1"/>
            <m:ctrlPr>
              <w:rPr>
                <w:rFonts w:ascii="Cambria Math" w:hAnsi="Cambria Math"/>
                <w:bCs/>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ϕ</m:t>
                </m:r>
                <m:ctrlPr>
                  <w:rPr>
                    <w:rFonts w:ascii="Cambria Math" w:hAnsi="Cambria Math"/>
                    <w:bCs/>
                    <w:i/>
                    <w:lang w:val="en-GB"/>
                  </w:rPr>
                </m:ctrlPr>
              </m:e>
              <m:sup>
                <m:r>
                  <w:rPr>
                    <w:rFonts w:ascii="Cambria Math" w:hAnsi="Cambria Math"/>
                    <w:lang w:val="en-GB"/>
                  </w:rPr>
                  <m:t>2</m:t>
                </m:r>
              </m:sup>
            </m:sSup>
          </m:e>
        </m:rad>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3D6A04" w:rsidRPr="00EF580F">
        <w:rPr>
          <w:lang w:val="en-GB"/>
        </w:rPr>
        <w:t>.</w:t>
      </w:r>
      <w:r w:rsidR="00BF07A8" w:rsidRPr="00EF580F">
        <w:rPr>
          <w:lang w:val="en-GB"/>
        </w:rPr>
        <w:t xml:space="preserve">             (</w:t>
      </w:r>
      <w:r w:rsidR="00FB51B2" w:rsidRPr="00EF580F">
        <w:rPr>
          <w:lang w:val="en-GB"/>
        </w:rPr>
        <w:t>7</w:t>
      </w:r>
      <w:r w:rsidR="00BF07A8" w:rsidRPr="00EF580F">
        <w:rPr>
          <w:lang w:val="en-GB"/>
        </w:rPr>
        <w:t>)</w:t>
      </w:r>
    </w:p>
    <w:p w14:paraId="374DD570" w14:textId="3C134CBD" w:rsidR="00FB51B2" w:rsidRPr="00EF580F" w:rsidRDefault="00FB51B2" w:rsidP="00FB51B2">
      <w:pPr>
        <w:spacing w:line="480" w:lineRule="auto"/>
        <w:contextualSpacing/>
        <w:jc w:val="both"/>
        <w:rPr>
          <w:lang w:val="en-GB"/>
        </w:rPr>
      </w:pPr>
      <w:r w:rsidRPr="00EF580F">
        <w:rPr>
          <w:lang w:val="en-GB"/>
        </w:rPr>
        <w:t>The covariance (</w:t>
      </w:r>
      <m:oMath>
        <m:r>
          <m:rPr>
            <m:sty m:val="p"/>
          </m:rPr>
          <w:rPr>
            <w:rFonts w:ascii="Cambria Math" w:hAnsi="Cambria Math"/>
            <w:lang w:val="en-GB"/>
          </w:rPr>
          <m:t>Φ</m:t>
        </m:r>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oMath>
      <w:r w:rsidRPr="00EF580F">
        <w:rPr>
          <w:lang w:val="en-GB"/>
        </w:rPr>
        <w:t xml:space="preserve">) between spatial points </w:t>
      </w:r>
      <m:oMath>
        <m:r>
          <w:rPr>
            <w:rFonts w:ascii="Cambria Math" w:hAnsi="Cambria Math"/>
            <w:lang w:val="en-GB"/>
          </w:rPr>
          <m:t>s</m:t>
        </m:r>
      </m:oMath>
      <w:r w:rsidRPr="00EF580F">
        <w:rPr>
          <w:lang w:val="en-GB"/>
        </w:rPr>
        <w:t xml:space="preserve"> and </w:t>
      </w:r>
      <m:oMath>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oMath>
      <w:r w:rsidRPr="00EF580F">
        <w:rPr>
          <w:lang w:val="en-GB"/>
        </w:rPr>
        <w:t xml:space="preserve"> </w:t>
      </w:r>
      <w:r w:rsidR="00C77BC2" w:rsidRPr="00EF580F">
        <w:rPr>
          <w:lang w:val="en-GB"/>
        </w:rPr>
        <w:t xml:space="preserve">in all random fields </w:t>
      </w:r>
      <w:r w:rsidRPr="00EF580F">
        <w:rPr>
          <w:lang w:val="en-GB"/>
        </w:rPr>
        <w:t xml:space="preserve">is given by a </w:t>
      </w:r>
      <w:proofErr w:type="spellStart"/>
      <w:r w:rsidRPr="00EF580F">
        <w:rPr>
          <w:lang w:val="en-GB"/>
        </w:rPr>
        <w:t>Matérn</w:t>
      </w:r>
      <w:proofErr w:type="spellEnd"/>
      <w:r w:rsidRPr="00EF580F">
        <w:rPr>
          <w:lang w:val="en-GB"/>
        </w:rPr>
        <w:t xml:space="preserve"> function:</w:t>
      </w:r>
    </w:p>
    <w:p w14:paraId="00221A0B" w14:textId="4539917E" w:rsidR="00FB51B2" w:rsidRPr="00EF580F" w:rsidRDefault="00FB51B2" w:rsidP="00FB51B2">
      <w:pPr>
        <w:spacing w:line="480" w:lineRule="auto"/>
        <w:contextualSpacing/>
        <w:jc w:val="right"/>
        <w:rPr>
          <w:lang w:val="en-GB"/>
        </w:rPr>
      </w:pPr>
      <w:r w:rsidRPr="00EF580F">
        <w:rPr>
          <w:lang w:val="en-GB"/>
        </w:rPr>
        <w:tab/>
      </w:r>
      <m:oMath>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r>
          <w:rPr>
            <w:rFonts w:ascii="Cambria Math" w:hAnsi="Cambria Math"/>
            <w:lang w:val="en-GB"/>
          </w:rPr>
          <m:t>/</m:t>
        </m:r>
        <m:r>
          <m:rPr>
            <m:sty m:val="p"/>
          </m:rPr>
          <w:rPr>
            <w:rFonts w:ascii="Cambria Math" w:hAnsi="Cambria Math"/>
            <w:lang w:val="en-GB"/>
          </w:rPr>
          <m:t>Γ</m:t>
        </m:r>
        <m:d>
          <m:dPr>
            <m:ctrlPr>
              <w:rPr>
                <w:rFonts w:ascii="Cambria Math" w:hAnsi="Cambria Math"/>
                <w:i/>
                <w:lang w:val="en-GB"/>
              </w:rPr>
            </m:ctrlPr>
          </m:dPr>
          <m:e>
            <m:r>
              <w:rPr>
                <w:rFonts w:ascii="Cambria Math" w:hAnsi="Cambria Math"/>
                <w:lang w:val="en-GB"/>
              </w:rPr>
              <m:t>ν</m:t>
            </m:r>
          </m:e>
        </m:d>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ν-1</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ν</m:t>
            </m:r>
          </m:sub>
        </m:sSub>
        <m:r>
          <w:rPr>
            <w:rFonts w:ascii="Cambria Math" w:hAnsi="Cambria Math"/>
            <w:lang w:val="en-GB"/>
          </w:rPr>
          <m:t>(κ</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 s'</m:t>
            </m:r>
          </m:sub>
        </m:sSub>
        <m:r>
          <w:rPr>
            <w:rFonts w:ascii="Cambria Math" w:hAnsi="Cambria Math"/>
            <w:lang w:val="en-GB"/>
          </w:rPr>
          <m:t>))</m:t>
        </m:r>
      </m:oMath>
      <w:r w:rsidRPr="00EF580F">
        <w:rPr>
          <w:lang w:val="en-GB"/>
        </w:rPr>
        <w:t xml:space="preserve">                                        (8)</w:t>
      </w:r>
    </w:p>
    <w:p w14:paraId="5ECAF257" w14:textId="2BA79B9F" w:rsidR="008E31EA" w:rsidRPr="00EF580F" w:rsidRDefault="003C03C5" w:rsidP="00E75058">
      <w:pPr>
        <w:spacing w:line="480" w:lineRule="auto"/>
        <w:contextualSpacing/>
        <w:jc w:val="both"/>
        <w:rPr>
          <w:lang w:val="en-GB"/>
        </w:rPr>
      </w:pPr>
      <w:r w:rsidRPr="00EF580F">
        <w:rPr>
          <w:lang w:val="en-GB"/>
        </w:rPr>
        <w:t xml:space="preserve">where </w:t>
      </w:r>
      <m:oMath>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oMath>
      <w:r w:rsidR="00E75058" w:rsidRPr="00EF580F">
        <w:rPr>
          <w:lang w:val="en-GB"/>
        </w:rPr>
        <w:t xml:space="preserve"> </w:t>
      </w:r>
      <w:r w:rsidRPr="00EF580F">
        <w:rPr>
          <w:lang w:val="en-GB"/>
        </w:rPr>
        <w:t xml:space="preserve">is the spatial </w:t>
      </w:r>
      <w:r w:rsidR="00286218" w:rsidRPr="00EF580F">
        <w:rPr>
          <w:lang w:val="en-GB"/>
        </w:rPr>
        <w:t xml:space="preserve">or spatiotemporal </w:t>
      </w:r>
      <w:r w:rsidRPr="00EF580F">
        <w:rPr>
          <w:lang w:val="en-GB"/>
        </w:rPr>
        <w:t xml:space="preserve">(marginal) </w:t>
      </w:r>
      <w:proofErr w:type="gramStart"/>
      <w:r w:rsidRPr="00EF580F">
        <w:rPr>
          <w:lang w:val="en-GB"/>
        </w:rPr>
        <w:t>variance.</w:t>
      </w:r>
      <w:proofErr w:type="gramEnd"/>
      <w:r w:rsidRPr="00EF580F">
        <w:rPr>
          <w:lang w:val="en-GB"/>
        </w:rPr>
        <w:t xml:space="preserve"> </w:t>
      </w:r>
    </w:p>
    <w:p w14:paraId="20AABC4D" w14:textId="77777777" w:rsidR="00A333E0" w:rsidRPr="00EF580F" w:rsidRDefault="00A333E0" w:rsidP="00522CF8">
      <w:pPr>
        <w:spacing w:line="480" w:lineRule="auto"/>
        <w:contextualSpacing/>
        <w:jc w:val="both"/>
        <w:rPr>
          <w:lang w:val="en-GB"/>
        </w:rPr>
      </w:pPr>
    </w:p>
    <w:p w14:paraId="0854903A" w14:textId="77777777" w:rsidR="00522CF8" w:rsidRPr="00EF580F" w:rsidRDefault="00522CF8" w:rsidP="00522CF8">
      <w:pPr>
        <w:spacing w:line="480" w:lineRule="auto"/>
        <w:contextualSpacing/>
        <w:jc w:val="both"/>
        <w:rPr>
          <w:i/>
          <w:lang w:val="en-GB"/>
        </w:rPr>
      </w:pPr>
      <w:r w:rsidRPr="00EF580F">
        <w:rPr>
          <w:i/>
          <w:lang w:val="en-GB"/>
        </w:rPr>
        <w:t>Model fitting</w:t>
      </w:r>
    </w:p>
    <w:p w14:paraId="09263D02" w14:textId="670BDE1D" w:rsidR="00522CF8" w:rsidRPr="00EF580F" w:rsidRDefault="00FE40A0" w:rsidP="00377E15">
      <w:pPr>
        <w:spacing w:line="480" w:lineRule="auto"/>
        <w:contextualSpacing/>
        <w:jc w:val="both"/>
        <w:rPr>
          <w:lang w:val="en-GB"/>
        </w:rPr>
      </w:pPr>
      <w:r w:rsidRPr="00EF580F">
        <w:rPr>
          <w:lang w:val="en-GB"/>
        </w:rPr>
        <w:t xml:space="preserve">For computational efficiency, we fit the model in a ”predictive process” modelling framework </w:t>
      </w:r>
      <w:r w:rsidRPr="00EF580F">
        <w:rPr>
          <w:lang w:val="en-GB"/>
        </w:rPr>
        <w:fldChar w:fldCharType="begin"/>
      </w:r>
      <w:r w:rsidRPr="00EF580F">
        <w:rPr>
          <w:lang w:val="en-GB"/>
        </w:rPr>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EF580F">
        <w:rPr>
          <w:lang w:val="en-GB"/>
        </w:rPr>
        <w:fldChar w:fldCharType="separate"/>
      </w:r>
      <w:r w:rsidRPr="00EF580F">
        <w:rPr>
          <w:lang w:val="en-GB"/>
        </w:rPr>
        <w:t xml:space="preserve">(Latimer </w:t>
      </w:r>
      <w:r w:rsidRPr="00EF580F">
        <w:rPr>
          <w:i/>
          <w:iCs/>
          <w:lang w:val="en-GB"/>
        </w:rPr>
        <w:t>et al.</w:t>
      </w:r>
      <w:r w:rsidRPr="00EF580F">
        <w:rPr>
          <w:lang w:val="en-GB"/>
        </w:rPr>
        <w:t>, 2009; Anderson and Ward, 2019)</w:t>
      </w:r>
      <w:r w:rsidRPr="00EF580F">
        <w:rPr>
          <w:lang w:val="en-GB"/>
        </w:rPr>
        <w:fldChar w:fldCharType="end"/>
      </w:r>
      <w:r w:rsidRPr="00EF580F">
        <w:rPr>
          <w:lang w:val="en-GB"/>
        </w:rPr>
        <w:t xml:space="preserve">, </w:t>
      </w:r>
      <w:r w:rsidR="00DF140D" w:rsidRPr="00EF580F">
        <w:rPr>
          <w:lang w:val="en-GB"/>
        </w:rPr>
        <w:t xml:space="preserve">where </w:t>
      </w:r>
      <w:r w:rsidRPr="00EF580F">
        <w:rPr>
          <w:lang w:val="en-GB"/>
        </w:rPr>
        <w:t xml:space="preserve">spatial and spatiotemporal random </w:t>
      </w:r>
      <w:r w:rsidR="00C228BF" w:rsidRPr="00EF580F">
        <w:rPr>
          <w:lang w:val="en-GB"/>
        </w:rPr>
        <w:t>fields are approximated using a triangulated mesh</w:t>
      </w:r>
      <w:r w:rsidR="003D6C50" w:rsidRPr="00EF580F">
        <w:rPr>
          <w:lang w:val="en-GB"/>
        </w:rPr>
        <w:t xml:space="preserve"> </w:t>
      </w:r>
      <w:r w:rsidR="00285C1E" w:rsidRPr="00EF580F">
        <w:rPr>
          <w:lang w:val="en-GB"/>
        </w:rPr>
        <w:fldChar w:fldCharType="begin"/>
      </w:r>
      <w:r w:rsidR="00285C1E" w:rsidRPr="00EF580F">
        <w:rPr>
          <w:lang w:val="en-GB"/>
        </w:rPr>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EF580F">
        <w:rPr>
          <w:lang w:val="en-GB"/>
        </w:rPr>
        <w:fldChar w:fldCharType="separate"/>
      </w:r>
      <w:r w:rsidR="00285C1E" w:rsidRPr="00EF580F">
        <w:rPr>
          <w:lang w:val="en-GB"/>
        </w:rPr>
        <w:t xml:space="preserve">(Lindgren </w:t>
      </w:r>
      <w:r w:rsidR="00285C1E" w:rsidRPr="00EF580F">
        <w:rPr>
          <w:i/>
          <w:iCs/>
          <w:lang w:val="en-GB"/>
        </w:rPr>
        <w:t>et al.</w:t>
      </w:r>
      <w:r w:rsidR="00285C1E" w:rsidRPr="00EF580F">
        <w:rPr>
          <w:lang w:val="en-GB"/>
        </w:rPr>
        <w:t>, 2011)</w:t>
      </w:r>
      <w:r w:rsidR="00285C1E" w:rsidRPr="00EF580F">
        <w:rPr>
          <w:lang w:val="en-GB"/>
        </w:rPr>
        <w:fldChar w:fldCharType="end"/>
      </w:r>
      <w:r w:rsidR="007113BF" w:rsidRPr="00EF580F">
        <w:rPr>
          <w:lang w:val="en-GB"/>
        </w:rPr>
        <w:t xml:space="preserve"> (</w:t>
      </w:r>
      <w:r w:rsidR="007113BF" w:rsidRPr="00EF580F">
        <w:rPr>
          <w:color w:val="FF0000"/>
          <w:lang w:val="en-GB"/>
        </w:rPr>
        <w:t>Fig. SX</w:t>
      </w:r>
      <w:r w:rsidR="007113BF" w:rsidRPr="00EF580F">
        <w:rPr>
          <w:lang w:val="en-GB"/>
        </w:rPr>
        <w:t>)</w:t>
      </w:r>
      <w:r w:rsidR="00D47C4C" w:rsidRPr="00EF580F">
        <w:rPr>
          <w:lang w:val="en-GB"/>
        </w:rPr>
        <w:t>, created using the R-package ’</w:t>
      </w:r>
      <w:r w:rsidR="00EE6E29" w:rsidRPr="00EF580F">
        <w:rPr>
          <w:lang w:val="en-GB"/>
        </w:rPr>
        <w:t>R-</w:t>
      </w:r>
      <w:r w:rsidR="00D47C4C" w:rsidRPr="00EF580F">
        <w:rPr>
          <w:lang w:val="en-GB"/>
        </w:rPr>
        <w:t xml:space="preserve">INLA’ </w:t>
      </w:r>
      <w:r w:rsidR="00D47C4C" w:rsidRPr="00EF580F">
        <w:rPr>
          <w:lang w:val="en-GB"/>
        </w:rPr>
        <w:fldChar w:fldCharType="begin"/>
      </w:r>
      <w:r w:rsidR="00D47C4C" w:rsidRPr="00EF580F">
        <w:rPr>
          <w:lang w:val="en-GB"/>
        </w:rPr>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EF580F">
        <w:rPr>
          <w:lang w:val="en-GB"/>
        </w:rPr>
        <w:fldChar w:fldCharType="separate"/>
      </w:r>
      <w:r w:rsidR="00D47C4C" w:rsidRPr="00EF580F">
        <w:rPr>
          <w:lang w:val="en-GB"/>
        </w:rPr>
        <w:t xml:space="preserve">(Rue </w:t>
      </w:r>
      <w:r w:rsidR="00D47C4C" w:rsidRPr="00EF580F">
        <w:rPr>
          <w:i/>
          <w:iCs/>
          <w:lang w:val="en-GB"/>
        </w:rPr>
        <w:t>et al.</w:t>
      </w:r>
      <w:r w:rsidR="00D47C4C" w:rsidRPr="00EF580F">
        <w:rPr>
          <w:lang w:val="en-GB"/>
        </w:rPr>
        <w:t>, 2009)</w:t>
      </w:r>
      <w:r w:rsidR="00D47C4C" w:rsidRPr="00EF580F">
        <w:rPr>
          <w:lang w:val="en-GB"/>
        </w:rPr>
        <w:fldChar w:fldCharType="end"/>
      </w:r>
      <w:r w:rsidR="00C228BF" w:rsidRPr="00EF580F">
        <w:rPr>
          <w:lang w:val="en-GB"/>
        </w:rPr>
        <w:t xml:space="preserve">. </w:t>
      </w:r>
      <w:r w:rsidR="00D86833" w:rsidRPr="00EF580F">
        <w:rPr>
          <w:lang w:val="en-GB"/>
        </w:rPr>
        <w:t>We accounted for barriers (islands) in the survey area by implementing a barrier mesh, such that the correlation is lower over islands</w:t>
      </w:r>
      <w:r w:rsidR="005E0572" w:rsidRPr="00EF580F">
        <w:rPr>
          <w:lang w:val="en-GB"/>
        </w:rPr>
        <w:t xml:space="preserve"> </w:t>
      </w:r>
      <w:r w:rsidR="006473DC" w:rsidRPr="00EF580F">
        <w:rPr>
          <w:lang w:val="en-GB"/>
        </w:rPr>
        <w:fldChar w:fldCharType="begin"/>
      </w:r>
      <w:r w:rsidR="006473DC" w:rsidRPr="00EF580F">
        <w:rPr>
          <w:lang w:val="en-GB"/>
        </w:rPr>
        <w:instrText xml:space="preserve"> ADDIN ZOTERO_ITEM CSL_CITATION {"citationID":"AHmMvWWY","properties":{"formattedCitation":"(Bakka {\\i{}et al.}, 2019)","plainCitation":"(Bakka et al., 2019)","noteIndex":0},"citationItems":[{"id":2640,"uris":["http://zotero.org/users/6116610/items/RCRZGBR6"],"uri":["http://zotero.org/users/6116610/items/RCRZGBR6"],"itemData":{"id":2640,"type":"article-journal","abstract":"The classical tools in spatial statistics are stationary models, like the Mat\\'e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e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arXiv:1608.03787 [stat]","note":"arXiv: 1608.03787","source":"arXiv.org","title":"Non-stationary Gaussian models with physical barriers","URL":"http://arxiv.org/abs/1608.03787","author":[{"family":"Bakka","given":"Haakon"},{"family":"Vanhatalo","given":"Jarno"},{"family":"Illian","given":"Janine"},{"family":"Simpson","given":"Daniel"},{"family":"Rue","given":"Håvard"}],"accessed":{"date-parts":[["2021",3,31]]},"issued":{"date-parts":[["2019",1,12]]}}}],"schema":"https://github.com/citation-style-language/schema/raw/master/csl-citation.json"} </w:instrText>
      </w:r>
      <w:r w:rsidR="006473DC" w:rsidRPr="00EF580F">
        <w:rPr>
          <w:lang w:val="en-GB"/>
        </w:rPr>
        <w:fldChar w:fldCharType="separate"/>
      </w:r>
      <w:r w:rsidR="006473DC" w:rsidRPr="00EF580F">
        <w:rPr>
          <w:lang w:val="en-GB"/>
        </w:rPr>
        <w:t xml:space="preserve">(Bakka </w:t>
      </w:r>
      <w:r w:rsidR="006473DC" w:rsidRPr="00EF580F">
        <w:rPr>
          <w:i/>
          <w:iCs/>
          <w:lang w:val="en-GB"/>
        </w:rPr>
        <w:t>et al.</w:t>
      </w:r>
      <w:r w:rsidR="006473DC" w:rsidRPr="00EF580F">
        <w:rPr>
          <w:lang w:val="en-GB"/>
        </w:rPr>
        <w:t>, 2019)</w:t>
      </w:r>
      <w:r w:rsidR="006473DC" w:rsidRPr="00EF580F">
        <w:rPr>
          <w:lang w:val="en-GB"/>
        </w:rPr>
        <w:fldChar w:fldCharType="end"/>
      </w:r>
      <w:r w:rsidR="00D86833" w:rsidRPr="00EF580F">
        <w:rPr>
          <w:lang w:val="en-GB"/>
        </w:rPr>
        <w:t xml:space="preserve">. </w:t>
      </w:r>
      <w:r w:rsidR="00C228BF" w:rsidRPr="00EF580F">
        <w:rPr>
          <w:lang w:val="en-GB"/>
        </w:rPr>
        <w:t xml:space="preserve">The random effects are estimated at the </w:t>
      </w:r>
      <w:proofErr w:type="spellStart"/>
      <w:r w:rsidR="00C228BF" w:rsidRPr="00EF580F">
        <w:rPr>
          <w:lang w:val="en-GB"/>
        </w:rPr>
        <w:t>verticies</w:t>
      </w:r>
      <w:proofErr w:type="spellEnd"/>
      <w:r w:rsidR="00C228BF" w:rsidRPr="00EF580F">
        <w:rPr>
          <w:lang w:val="en-GB"/>
        </w:rPr>
        <w:t xml:space="preserve"> </w:t>
      </w:r>
      <w:proofErr w:type="gramStart"/>
      <w:r w:rsidR="00C228BF" w:rsidRPr="00EF580F">
        <w:rPr>
          <w:lang w:val="en-GB"/>
        </w:rPr>
        <w:t>(”knots</w:t>
      </w:r>
      <w:proofErr w:type="gramEnd"/>
      <w:r w:rsidR="00C228BF" w:rsidRPr="00EF580F">
        <w:rPr>
          <w:lang w:val="en-GB"/>
        </w:rPr>
        <w:t>”) of this mesh</w:t>
      </w:r>
      <w:r w:rsidR="00B5780E" w:rsidRPr="00EF580F">
        <w:rPr>
          <w:lang w:val="en-GB"/>
        </w:rPr>
        <w:t xml:space="preserve">. </w:t>
      </w:r>
      <w:r w:rsidR="006E4D15" w:rsidRPr="00EF580F">
        <w:rPr>
          <w:lang w:val="en-GB"/>
        </w:rPr>
        <w:t>T</w:t>
      </w:r>
      <w:r w:rsidR="00C228BF" w:rsidRPr="00EF580F">
        <w:rPr>
          <w:lang w:val="en-GB"/>
        </w:rPr>
        <w:t xml:space="preserve">he </w:t>
      </w:r>
      <w:r w:rsidR="00DB1826" w:rsidRPr="00EF580F">
        <w:rPr>
          <w:lang w:val="en-GB"/>
        </w:rPr>
        <w:t xml:space="preserve">locations of the </w:t>
      </w:r>
      <w:r w:rsidR="00E63667" w:rsidRPr="00EF580F">
        <w:rPr>
          <w:lang w:val="en-GB"/>
        </w:rPr>
        <w:t>knot</w:t>
      </w:r>
      <w:r w:rsidR="00DB1826" w:rsidRPr="00EF580F">
        <w:rPr>
          <w:lang w:val="en-GB"/>
        </w:rPr>
        <w:t xml:space="preserve">s </w:t>
      </w:r>
      <w:r w:rsidR="00156349" w:rsidRPr="00EF580F">
        <w:rPr>
          <w:lang w:val="en-GB"/>
        </w:rPr>
        <w:t>were</w:t>
      </w:r>
      <w:r w:rsidRPr="00EF580F">
        <w:rPr>
          <w:lang w:val="en-GB"/>
        </w:rPr>
        <w:t xml:space="preserve"> chosen using a </w:t>
      </w:r>
      <m:oMath>
        <m:r>
          <w:rPr>
            <w:rFonts w:ascii="Cambria Math" w:hAnsi="Cambria Math"/>
            <w:lang w:val="en-GB"/>
          </w:rPr>
          <m:t>k</m:t>
        </m:r>
      </m:oMath>
      <w:r w:rsidR="00DF70B2" w:rsidRPr="00EF580F">
        <w:rPr>
          <w:lang w:val="en-GB"/>
        </w:rPr>
        <w:t xml:space="preserve">-means clustering algorithm </w:t>
      </w:r>
      <w:r w:rsidR="00FD135A" w:rsidRPr="00EF580F">
        <w:rPr>
          <w:lang w:val="en-GB"/>
        </w:rPr>
        <w:t>(</w:t>
      </w:r>
      <w:r w:rsidR="004B6B77" w:rsidRPr="00EF580F">
        <w:rPr>
          <w:lang w:val="en-GB"/>
        </w:rPr>
        <w:t>with a fixed seed for reproducibility</w:t>
      </w:r>
      <w:r w:rsidR="00FD135A" w:rsidRPr="00EF580F">
        <w:rPr>
          <w:lang w:val="en-GB"/>
        </w:rPr>
        <w:t>)</w:t>
      </w:r>
      <w:r w:rsidR="00B90C35" w:rsidRPr="00EF580F">
        <w:rPr>
          <w:lang w:val="en-GB"/>
        </w:rPr>
        <w:t xml:space="preserve">, which </w:t>
      </w:r>
      <w:r w:rsidR="00EA58B4" w:rsidRPr="00EF580F">
        <w:rPr>
          <w:lang w:val="en-GB"/>
        </w:rPr>
        <w:t xml:space="preserve">minimizes </w:t>
      </w:r>
      <w:r w:rsidR="005C4EC8" w:rsidRPr="00EF580F">
        <w:rPr>
          <w:lang w:val="en-GB"/>
        </w:rPr>
        <w:t>the total distance between data points and knots</w:t>
      </w:r>
      <w:r w:rsidR="00A33C83" w:rsidRPr="00EF580F">
        <w:rPr>
          <w:lang w:val="en-GB"/>
        </w:rPr>
        <w:t>.</w:t>
      </w:r>
      <w:r w:rsidR="00E2680B" w:rsidRPr="00EF580F">
        <w:rPr>
          <w:lang w:val="en-GB"/>
        </w:rPr>
        <w:t xml:space="preserve"> </w:t>
      </w:r>
      <w:r w:rsidR="008373C7" w:rsidRPr="00EF580F">
        <w:rPr>
          <w:lang w:val="en-GB"/>
        </w:rPr>
        <w:t>As the knot random effects are projected to the locations of the observation</w:t>
      </w:r>
      <w:r w:rsidR="00F852BC" w:rsidRPr="00EF580F">
        <w:rPr>
          <w:lang w:val="en-GB"/>
        </w:rPr>
        <w:t xml:space="preserve">s, more knots </w:t>
      </w:r>
      <w:r w:rsidR="00CE5F28" w:rsidRPr="00EF580F">
        <w:rPr>
          <w:lang w:val="en-GB"/>
        </w:rPr>
        <w:t xml:space="preserve">increase </w:t>
      </w:r>
      <w:r w:rsidR="008D03FC" w:rsidRPr="00EF580F">
        <w:rPr>
          <w:lang w:val="en-GB"/>
        </w:rPr>
        <w:t>accuracy</w:t>
      </w:r>
      <w:r w:rsidR="00986880" w:rsidRPr="00EF580F">
        <w:rPr>
          <w:lang w:val="en-GB"/>
        </w:rPr>
        <w:t xml:space="preserve"> at the cost of computational time.</w:t>
      </w:r>
      <w:r w:rsidR="00F94728" w:rsidRPr="00EF580F">
        <w:rPr>
          <w:lang w:val="en-GB"/>
        </w:rPr>
        <w:t xml:space="preserve"> After initial exploration </w:t>
      </w:r>
      <w:r w:rsidR="004C6AA0" w:rsidRPr="00EF580F">
        <w:rPr>
          <w:lang w:val="en-GB"/>
        </w:rPr>
        <w:t xml:space="preserve">we chose </w:t>
      </w:r>
      <w:r w:rsidR="007F7F18" w:rsidRPr="00EF580F">
        <w:rPr>
          <w:lang w:val="en-GB"/>
        </w:rPr>
        <w:t xml:space="preserve">200 </w:t>
      </w:r>
      <w:r w:rsidR="004C6AA0" w:rsidRPr="00EF580F">
        <w:rPr>
          <w:lang w:val="en-GB"/>
        </w:rPr>
        <w:t xml:space="preserve">knots for this </w:t>
      </w:r>
      <w:r w:rsidR="007F7F18" w:rsidRPr="00EF580F">
        <w:rPr>
          <w:lang w:val="en-GB"/>
        </w:rPr>
        <w:lastRenderedPageBreak/>
        <w:t xml:space="preserve">application. </w:t>
      </w:r>
      <w:r w:rsidR="00B528B2" w:rsidRPr="00EF580F">
        <w:rPr>
          <w:lang w:val="en-GB"/>
        </w:rPr>
        <w:t xml:space="preserve">The </w:t>
      </w:r>
      <w:r w:rsidR="00E2680B" w:rsidRPr="00EF580F">
        <w:rPr>
          <w:lang w:val="en-GB"/>
        </w:rPr>
        <w:t xml:space="preserve">models where fit using </w:t>
      </w:r>
      <w:r w:rsidR="002D4618" w:rsidRPr="00EF580F">
        <w:rPr>
          <w:lang w:val="en-GB"/>
        </w:rPr>
        <w:t>‘</w:t>
      </w:r>
      <w:r w:rsidR="00C606C0" w:rsidRPr="00EF580F">
        <w:rPr>
          <w:lang w:val="en-GB"/>
        </w:rPr>
        <w:t>TMB</w:t>
      </w:r>
      <w:r w:rsidR="002D4618" w:rsidRPr="00EF580F">
        <w:rPr>
          <w:lang w:val="en-GB"/>
        </w:rPr>
        <w:t>’</w:t>
      </w:r>
      <w:r w:rsidR="00C606C0" w:rsidRPr="00EF580F">
        <w:rPr>
          <w:lang w:val="en-GB"/>
        </w:rPr>
        <w:t xml:space="preserve"> </w:t>
      </w:r>
      <w:r w:rsidR="00C606C0" w:rsidRPr="00EF580F">
        <w:rPr>
          <w:lang w:val="en-GB"/>
        </w:rPr>
        <w:fldChar w:fldCharType="begin"/>
      </w:r>
      <w:r w:rsidR="00C606C0" w:rsidRPr="00EF580F">
        <w:rPr>
          <w:lang w:val="en-GB"/>
        </w:rPr>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C606C0" w:rsidRPr="00EF580F">
        <w:rPr>
          <w:lang w:val="en-GB"/>
        </w:rPr>
        <w:fldChar w:fldCharType="separate"/>
      </w:r>
      <w:r w:rsidR="00C606C0" w:rsidRPr="00EF580F">
        <w:rPr>
          <w:lang w:val="en-GB"/>
        </w:rPr>
        <w:t xml:space="preserve">(Kristensen </w:t>
      </w:r>
      <w:r w:rsidR="00C606C0" w:rsidRPr="00EF580F">
        <w:rPr>
          <w:i/>
          <w:iCs/>
          <w:lang w:val="en-GB"/>
        </w:rPr>
        <w:t>et al.</w:t>
      </w:r>
      <w:r w:rsidR="00C606C0" w:rsidRPr="00EF580F">
        <w:rPr>
          <w:lang w:val="en-GB"/>
        </w:rPr>
        <w:t>, 2016)</w:t>
      </w:r>
      <w:r w:rsidR="00C606C0" w:rsidRPr="00EF580F">
        <w:rPr>
          <w:lang w:val="en-GB"/>
        </w:rPr>
        <w:fldChar w:fldCharType="end"/>
      </w:r>
      <w:r w:rsidR="00E2680B" w:rsidRPr="00EF580F">
        <w:rPr>
          <w:lang w:val="en-GB"/>
        </w:rPr>
        <w:t xml:space="preserve"> </w:t>
      </w:r>
      <w:r w:rsidR="00C606C0" w:rsidRPr="00EF580F">
        <w:rPr>
          <w:lang w:val="en-GB"/>
        </w:rPr>
        <w:t xml:space="preserve">via </w:t>
      </w:r>
      <w:r w:rsidR="008875E4" w:rsidRPr="00EF580F">
        <w:rPr>
          <w:lang w:val="en-GB"/>
        </w:rPr>
        <w:t xml:space="preserve">the R-package </w:t>
      </w:r>
      <w:r w:rsidR="002D4618" w:rsidRPr="00EF580F">
        <w:rPr>
          <w:lang w:val="en-GB"/>
        </w:rPr>
        <w:t>‘</w:t>
      </w:r>
      <w:proofErr w:type="spellStart"/>
      <w:r w:rsidR="00E2680B" w:rsidRPr="00EF580F">
        <w:rPr>
          <w:lang w:val="en-GB"/>
        </w:rPr>
        <w:t>sdmTMB</w:t>
      </w:r>
      <w:proofErr w:type="spellEnd"/>
      <w:r w:rsidR="002D4618" w:rsidRPr="00EF580F">
        <w:rPr>
          <w:lang w:val="en-GB"/>
        </w:rPr>
        <w:t>’</w:t>
      </w:r>
      <w:r w:rsidR="00E2680B" w:rsidRPr="00EF580F">
        <w:rPr>
          <w:lang w:val="en-GB"/>
        </w:rPr>
        <w:t xml:space="preserve"> </w:t>
      </w:r>
      <w:r w:rsidR="0095619C" w:rsidRPr="00EF580F">
        <w:rPr>
          <w:lang w:val="en-GB"/>
        </w:rPr>
        <w:fldChar w:fldCharType="begin"/>
      </w:r>
      <w:r w:rsidR="00C5067E" w:rsidRPr="00EF580F">
        <w:rPr>
          <w:lang w:val="en-GB"/>
        </w:rPr>
        <w:instrText xml:space="preserve"> ADDIN ZOTERO_ITEM CSL_CITATION {"citationID":"YLiqmqOw","properties":{"formattedCitation":"(Andersen {\\i{}et al.}, 2019; Anderson {\\i{}et al.}, 2021)","plainCitation":"(Andersen et al., 2019; Anderson et al., 2021)","noteIndex":0},"citationItems":[{"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en","given":"Sean C."},{"family":"Keppel","given":"E.A."},{"family":"Edwards","given":"A.M."}],"issued":{"date-parts":[["2019"]]}}}],"schema":"https://github.com/citation-style-language/schema/raw/master/csl-citation.json"} </w:instrText>
      </w:r>
      <w:r w:rsidR="0095619C" w:rsidRPr="00EF580F">
        <w:rPr>
          <w:lang w:val="en-GB"/>
        </w:rPr>
        <w:fldChar w:fldCharType="separate"/>
      </w:r>
      <w:r w:rsidR="00C5067E" w:rsidRPr="00EF580F">
        <w:rPr>
          <w:lang w:val="en-GB"/>
        </w:rPr>
        <w:t xml:space="preserve">(Andersen </w:t>
      </w:r>
      <w:r w:rsidR="00C5067E" w:rsidRPr="00EF580F">
        <w:rPr>
          <w:i/>
          <w:iCs/>
          <w:lang w:val="en-GB"/>
        </w:rPr>
        <w:t>et al.</w:t>
      </w:r>
      <w:r w:rsidR="00C5067E" w:rsidRPr="00EF580F">
        <w:rPr>
          <w:lang w:val="en-GB"/>
        </w:rPr>
        <w:t xml:space="preserve">, 2019; Anderson </w:t>
      </w:r>
      <w:r w:rsidR="00C5067E" w:rsidRPr="00EF580F">
        <w:rPr>
          <w:i/>
          <w:iCs/>
          <w:lang w:val="en-GB"/>
        </w:rPr>
        <w:t>et al.</w:t>
      </w:r>
      <w:r w:rsidR="00C5067E" w:rsidRPr="00EF580F">
        <w:rPr>
          <w:lang w:val="en-GB"/>
        </w:rPr>
        <w:t>, 2021)</w:t>
      </w:r>
      <w:r w:rsidR="0095619C" w:rsidRPr="00EF580F">
        <w:rPr>
          <w:lang w:val="en-GB"/>
        </w:rPr>
        <w:fldChar w:fldCharType="end"/>
      </w:r>
      <w:r w:rsidR="00377E15" w:rsidRPr="00EF580F">
        <w:rPr>
          <w:lang w:val="en-GB"/>
        </w:rPr>
        <w:t xml:space="preserve">. </w:t>
      </w:r>
      <w:r w:rsidR="00B528B2" w:rsidRPr="00EF580F">
        <w:rPr>
          <w:lang w:val="en-GB"/>
        </w:rPr>
        <w:t xml:space="preserve">All </w:t>
      </w:r>
      <w:r w:rsidR="004408FB" w:rsidRPr="00EF580F">
        <w:rPr>
          <w:lang w:val="en-GB"/>
        </w:rPr>
        <w:t>c</w:t>
      </w:r>
      <w:r w:rsidR="00522CF8" w:rsidRPr="00EF580F">
        <w:rPr>
          <w:lang w:val="en-GB"/>
        </w:rPr>
        <w:t xml:space="preserve">ode and data </w:t>
      </w:r>
      <w:r w:rsidR="00E74B41" w:rsidRPr="00EF580F">
        <w:rPr>
          <w:lang w:val="en-GB"/>
        </w:rPr>
        <w:t xml:space="preserve">are </w:t>
      </w:r>
      <w:r w:rsidR="00522CF8" w:rsidRPr="00EF580F">
        <w:rPr>
          <w:lang w:val="en-GB"/>
        </w:rPr>
        <w:t xml:space="preserve">publicly available at </w:t>
      </w:r>
      <w:hyperlink r:id="rId11" w:history="1">
        <w:r w:rsidR="00522CF8" w:rsidRPr="00EF580F">
          <w:rPr>
            <w:rStyle w:val="Hyperlink"/>
            <w:lang w:val="en-GB"/>
          </w:rPr>
          <w:t>https://github.com/maxlindmark/cod_condition</w:t>
        </w:r>
      </w:hyperlink>
      <w:r w:rsidR="00522CF8" w:rsidRPr="00EF580F">
        <w:rPr>
          <w:lang w:val="en-GB"/>
        </w:rPr>
        <w:t xml:space="preserve"> and will be deposited on </w:t>
      </w:r>
      <w:proofErr w:type="spellStart"/>
      <w:r w:rsidR="00522CF8" w:rsidRPr="00EF580F">
        <w:rPr>
          <w:lang w:val="en-GB"/>
        </w:rPr>
        <w:t>Zenodo</w:t>
      </w:r>
      <w:proofErr w:type="spellEnd"/>
      <w:r w:rsidR="00522CF8" w:rsidRPr="00EF580F">
        <w:rPr>
          <w:lang w:val="en-GB"/>
        </w:rPr>
        <w:t xml:space="preserve"> upon publication. </w:t>
      </w:r>
    </w:p>
    <w:p w14:paraId="2A8AAD4E" w14:textId="5A367FAB" w:rsidR="00522CF8" w:rsidRPr="00EF580F" w:rsidRDefault="00522CF8" w:rsidP="00636A03">
      <w:pPr>
        <w:spacing w:line="480" w:lineRule="auto"/>
        <w:contextualSpacing/>
        <w:jc w:val="both"/>
        <w:rPr>
          <w:i/>
          <w:lang w:val="en-GB"/>
        </w:rPr>
      </w:pPr>
    </w:p>
    <w:p w14:paraId="25D4834E" w14:textId="28E4A5AE" w:rsidR="00736FF5" w:rsidRDefault="00401B29" w:rsidP="00636A03">
      <w:pPr>
        <w:spacing w:line="480" w:lineRule="auto"/>
        <w:contextualSpacing/>
        <w:jc w:val="both"/>
        <w:rPr>
          <w:b/>
          <w:bCs/>
          <w:i/>
          <w:lang w:val="en-GB"/>
        </w:rPr>
      </w:pPr>
      <w:r w:rsidRPr="00EF580F">
        <w:rPr>
          <w:b/>
          <w:bCs/>
          <w:i/>
          <w:lang w:val="en-GB"/>
        </w:rPr>
        <w:t>Data</w:t>
      </w:r>
    </w:p>
    <w:p w14:paraId="78B89F4D" w14:textId="69B8DB6B" w:rsidR="00924025" w:rsidRDefault="001F55D6" w:rsidP="00A53A20">
      <w:pPr>
        <w:spacing w:line="480" w:lineRule="auto"/>
        <w:contextualSpacing/>
        <w:jc w:val="both"/>
        <w:rPr>
          <w:lang w:val="en-GB"/>
        </w:rPr>
      </w:pPr>
      <w:r w:rsidRPr="00EF580F">
        <w:rPr>
          <w:lang w:val="en-GB"/>
        </w:rPr>
        <w:t>To model the spatiotemporal development of cod condition</w:t>
      </w:r>
      <w:r w:rsidR="00B327EE">
        <w:rPr>
          <w:lang w:val="en-GB"/>
        </w:rPr>
        <w:t xml:space="preserve"> and distribution</w:t>
      </w:r>
      <w:r w:rsidRPr="00EF580F">
        <w:rPr>
          <w:lang w:val="en-GB"/>
        </w:rPr>
        <w:t xml:space="preserve">, we acquired weight-at-length data </w:t>
      </w:r>
      <w:r w:rsidR="00585280">
        <w:rPr>
          <w:lang w:val="en-GB"/>
        </w:rPr>
        <w:t xml:space="preserve">and </w:t>
      </w:r>
      <w:r w:rsidR="005E0DE0">
        <w:rPr>
          <w:lang w:val="en-GB"/>
        </w:rPr>
        <w:t>catch</w:t>
      </w:r>
      <w:r w:rsidR="00186029">
        <w:rPr>
          <w:lang w:val="en-GB"/>
        </w:rPr>
        <w:t xml:space="preserve"> </w:t>
      </w:r>
      <w:r w:rsidR="005E0DE0">
        <w:rPr>
          <w:lang w:val="en-GB"/>
        </w:rPr>
        <w:t>per</w:t>
      </w:r>
      <w:r w:rsidR="00186029">
        <w:rPr>
          <w:lang w:val="en-GB"/>
        </w:rPr>
        <w:t xml:space="preserve"> </w:t>
      </w:r>
      <w:r w:rsidR="005E0DE0">
        <w:rPr>
          <w:lang w:val="en-GB"/>
        </w:rPr>
        <w:t>unit</w:t>
      </w:r>
      <w:r w:rsidR="00186029">
        <w:rPr>
          <w:lang w:val="en-GB"/>
        </w:rPr>
        <w:t xml:space="preserve"> </w:t>
      </w:r>
      <w:r w:rsidR="005E0DE0">
        <w:rPr>
          <w:lang w:val="en-GB"/>
        </w:rPr>
        <w:t xml:space="preserve">effort data </w:t>
      </w:r>
      <w:r w:rsidR="00186029">
        <w:rPr>
          <w:lang w:val="en-GB"/>
        </w:rPr>
        <w:t>(CPUE)</w:t>
      </w:r>
      <w:r w:rsidR="00656031">
        <w:rPr>
          <w:lang w:val="en-GB"/>
        </w:rPr>
        <w:t xml:space="preserve"> by length class</w:t>
      </w:r>
      <w:r w:rsidR="00D621B6">
        <w:rPr>
          <w:lang w:val="en-GB"/>
        </w:rPr>
        <w:t>, respectively,</w:t>
      </w:r>
      <w:r w:rsidR="00186029">
        <w:rPr>
          <w:lang w:val="en-GB"/>
        </w:rPr>
        <w:t xml:space="preserve"> </w:t>
      </w:r>
      <w:r w:rsidRPr="00EF580F">
        <w:rPr>
          <w:lang w:val="en-GB"/>
        </w:rPr>
        <w:t>from the Baltic International Trawl Survey (BITS) between the years 1993-2019.</w:t>
      </w:r>
      <w:r w:rsidR="005B2827">
        <w:rPr>
          <w:lang w:val="en-GB"/>
        </w:rPr>
        <w:t xml:space="preserve"> </w:t>
      </w:r>
      <w:r w:rsidR="00F2018F">
        <w:rPr>
          <w:lang w:val="en-GB"/>
        </w:rPr>
        <w:t xml:space="preserve">Abundance data were converted to biomass (kg) in the </w:t>
      </w:r>
      <w:r w:rsidR="00F95F15">
        <w:rPr>
          <w:lang w:val="en-GB"/>
        </w:rPr>
        <w:t>CPUE model</w:t>
      </w:r>
      <w:r w:rsidR="00454274">
        <w:rPr>
          <w:lang w:val="en-GB"/>
        </w:rPr>
        <w:t xml:space="preserve"> </w:t>
      </w:r>
      <w:r w:rsidR="002342B3">
        <w:rPr>
          <w:lang w:val="en-GB"/>
        </w:rPr>
        <w:t>using the</w:t>
      </w:r>
      <w:r w:rsidR="00236901">
        <w:rPr>
          <w:lang w:val="en-GB"/>
        </w:rPr>
        <w:t xml:space="preserve"> catch at length, and the estimated weight-length relationship from the</w:t>
      </w:r>
      <w:r w:rsidR="00470985">
        <w:rPr>
          <w:lang w:val="en-GB"/>
        </w:rPr>
        <w:t xml:space="preserve">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00470985">
        <w:rPr>
          <w:lang w:val="en-GB"/>
        </w:rPr>
        <w:t xml:space="preserve"> (mean of all years)</w:t>
      </w:r>
      <w:r w:rsidR="000F5326">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oMath>
      <w:r w:rsidR="000F5326">
        <w:rPr>
          <w:lang w:val="en-GB"/>
        </w:rPr>
        <w:t xml:space="preserve"> coefficients</w:t>
      </w:r>
      <w:r w:rsidR="009E0FCC">
        <w:rPr>
          <w:lang w:val="en-GB"/>
        </w:rPr>
        <w:t xml:space="preserve"> </w:t>
      </w:r>
      <w:r w:rsidR="00EB5426">
        <w:rPr>
          <w:lang w:val="en-GB"/>
        </w:rPr>
        <w:t xml:space="preserve">in the condition model </w:t>
      </w:r>
      <w:r w:rsidR="00A618A1">
        <w:rPr>
          <w:lang w:val="en-GB"/>
        </w:rPr>
        <w:t>(Eq. 2)</w:t>
      </w:r>
      <w:r w:rsidR="00F95F15">
        <w:rPr>
          <w:lang w:val="en-GB"/>
        </w:rPr>
        <w:t xml:space="preserve">. </w:t>
      </w:r>
      <w:r w:rsidRPr="00EF580F">
        <w:rPr>
          <w:lang w:val="en-GB"/>
        </w:rPr>
        <w:t xml:space="preserve">Hauls in the Kattegat (west coast of Sweden) were excluded due to inconsistent coverage in the data. We used only data from the fourth quarter, which corresponds to the main growing and feeding season </w:t>
      </w:r>
      <w:r w:rsidRPr="00EF580F">
        <w:rPr>
          <w:lang w:val="en-GB"/>
        </w:rPr>
        <w:fldChar w:fldCharType="begin"/>
      </w:r>
      <w:r w:rsidRPr="00EF580F">
        <w:rPr>
          <w:lang w:val="en-GB"/>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EF580F">
        <w:rPr>
          <w:lang w:val="en-GB"/>
        </w:rPr>
        <w:fldChar w:fldCharType="separate"/>
      </w:r>
      <w:r w:rsidRPr="00EF580F">
        <w:rPr>
          <w:lang w:val="en-GB"/>
        </w:rPr>
        <w:t>(Aro, 1989)</w:t>
      </w:r>
      <w:r w:rsidRPr="00EF580F">
        <w:rPr>
          <w:lang w:val="en-GB"/>
        </w:rPr>
        <w:fldChar w:fldCharType="end"/>
      </w:r>
      <w:r w:rsidRPr="00EF580F">
        <w:rPr>
          <w:lang w:val="en-GB"/>
        </w:rPr>
        <w:t xml:space="preserve"> and also the quarter in which the Baltic International Acoustic Survey (BIAS) survey is conducted, meaning sprat and herring abundance can be used as covariates.</w:t>
      </w:r>
      <w:r w:rsidR="007E5600" w:rsidRPr="007E5600">
        <w:rPr>
          <w:lang w:val="en-GB"/>
        </w:rPr>
        <w:t xml:space="preserve"> </w:t>
      </w:r>
      <w:r w:rsidR="007E5600">
        <w:rPr>
          <w:lang w:val="en-GB"/>
        </w:rPr>
        <w:t xml:space="preserve">These data can be downloaded from </w:t>
      </w:r>
      <w:hyperlink r:id="rId12" w:history="1">
        <w:r w:rsidR="007E5600" w:rsidRPr="00887BB3">
          <w:rPr>
            <w:rStyle w:val="Hyperlink"/>
            <w:lang w:val="en-GB"/>
          </w:rPr>
          <w:t>https://www.ices.dk/data/data-portals/Pages/DATRAS.aspx</w:t>
        </w:r>
      </w:hyperlink>
      <w:r w:rsidR="007E5600">
        <w:rPr>
          <w:lang w:val="en-GB"/>
        </w:rPr>
        <w:t>.</w:t>
      </w:r>
    </w:p>
    <w:p w14:paraId="6E20739A" w14:textId="0C47661A" w:rsidR="00314111" w:rsidRDefault="00EE1C92" w:rsidP="007B6FA0">
      <w:pPr>
        <w:spacing w:line="480" w:lineRule="auto"/>
        <w:ind w:firstLine="284"/>
        <w:contextualSpacing/>
        <w:jc w:val="both"/>
        <w:rPr>
          <w:lang w:val="en-GB"/>
        </w:rPr>
      </w:pPr>
      <w:r>
        <w:rPr>
          <w:lang w:val="en-GB"/>
        </w:rPr>
        <w:t xml:space="preserve">For both </w:t>
      </w:r>
      <w:r w:rsidR="00A152FE">
        <w:rPr>
          <w:lang w:val="en-GB"/>
        </w:rPr>
        <w:t>models (</w:t>
      </w:r>
      <w:r>
        <w:rPr>
          <w:lang w:val="en-GB"/>
        </w:rPr>
        <w:t>condition and CPUE model</w:t>
      </w:r>
      <w:r w:rsidR="00A152FE">
        <w:rPr>
          <w:lang w:val="en-GB"/>
        </w:rPr>
        <w:t>)</w:t>
      </w:r>
      <w:r w:rsidR="00E63579">
        <w:rPr>
          <w:lang w:val="en-GB"/>
        </w:rPr>
        <w:t xml:space="preserve">, covariates </w:t>
      </w:r>
      <w:r w:rsidR="006F5D8D">
        <w:rPr>
          <w:lang w:val="en-GB"/>
        </w:rPr>
        <w:t>were</w:t>
      </w:r>
      <w:r w:rsidR="009154CA">
        <w:rPr>
          <w:lang w:val="en-GB"/>
        </w:rPr>
        <w:t xml:space="preserve"> </w:t>
      </w:r>
      <w:r w:rsidR="00C77292">
        <w:rPr>
          <w:lang w:val="en-GB"/>
        </w:rPr>
        <w:t xml:space="preserve">chosen to reflect </w:t>
      </w:r>
      <w:r w:rsidR="006C49AE">
        <w:rPr>
          <w:lang w:val="en-GB"/>
        </w:rPr>
        <w:t xml:space="preserve">hypothesised drivers </w:t>
      </w:r>
      <w:r w:rsidR="00E270AF">
        <w:rPr>
          <w:lang w:val="en-GB"/>
        </w:rPr>
        <w:t xml:space="preserve">based on published </w:t>
      </w:r>
      <w:r w:rsidR="00156133">
        <w:rPr>
          <w:lang w:val="en-GB"/>
        </w:rPr>
        <w:t>literature</w:t>
      </w:r>
      <w:r w:rsidR="005A60D3">
        <w:rPr>
          <w:lang w:val="en-GB"/>
        </w:rPr>
        <w:t xml:space="preserve">. </w:t>
      </w:r>
      <w:r w:rsidR="00B3400E" w:rsidRPr="004A7911">
        <w:rPr>
          <w:bCs/>
          <w:lang w:val="en-GB"/>
        </w:rPr>
        <w:t xml:space="preserve">For the </w:t>
      </w:r>
      <w:r w:rsidR="00B3400E">
        <w:rPr>
          <w:bCs/>
          <w:lang w:val="en-GB"/>
        </w:rPr>
        <w:t>CPUE model we included depth, oxygen and temperature as covariates.</w:t>
      </w:r>
      <w:r w:rsidR="00031335">
        <w:rPr>
          <w:bCs/>
          <w:lang w:val="en-GB"/>
        </w:rPr>
        <w:t xml:space="preserve"> </w:t>
      </w:r>
      <w:r w:rsidR="0035350C">
        <w:rPr>
          <w:lang w:val="en-GB"/>
        </w:rPr>
        <w:t>The c</w:t>
      </w:r>
      <w:r w:rsidR="00401B29" w:rsidRPr="00EF580F">
        <w:rPr>
          <w:lang w:val="en-GB"/>
        </w:rPr>
        <w:t xml:space="preserve">ovariates </w:t>
      </w:r>
      <w:r w:rsidR="00A641CA">
        <w:rPr>
          <w:lang w:val="en-GB"/>
        </w:rPr>
        <w:t xml:space="preserve">for the condition model </w:t>
      </w:r>
      <w:r w:rsidR="00401B29" w:rsidRPr="00EF580F">
        <w:rPr>
          <w:lang w:val="en-GB"/>
        </w:rPr>
        <w:t xml:space="preserve">were </w:t>
      </w:r>
      <w:r w:rsidR="00D56B6D">
        <w:rPr>
          <w:lang w:val="en-GB"/>
        </w:rPr>
        <w:t>(1)</w:t>
      </w:r>
      <w:r w:rsidR="005A1088">
        <w:rPr>
          <w:lang w:val="en-GB"/>
        </w:rPr>
        <w:t xml:space="preserve"> abundance </w:t>
      </w:r>
      <w:r w:rsidR="003C40F1">
        <w:rPr>
          <w:lang w:val="en-GB"/>
        </w:rPr>
        <w:t xml:space="preserve">of </w:t>
      </w:r>
      <w:r w:rsidR="00795F80">
        <w:rPr>
          <w:lang w:val="en-GB"/>
        </w:rPr>
        <w:t>sprat and herring</w:t>
      </w:r>
      <w:r w:rsidR="00225103">
        <w:rPr>
          <w:lang w:val="en-GB"/>
        </w:rPr>
        <w:t xml:space="preserve"> </w:t>
      </w:r>
      <w:r w:rsidR="00C75189">
        <w:rPr>
          <w:lang w:val="en-GB"/>
        </w:rPr>
        <w:fldChar w:fldCharType="begin"/>
      </w:r>
      <w:r w:rsidR="00C75189">
        <w:rPr>
          <w:lang w:val="en-GB"/>
        </w:rPr>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75189">
        <w:rPr>
          <w:lang w:val="en-GB"/>
        </w:rPr>
        <w:fldChar w:fldCharType="separate"/>
      </w:r>
      <w:r w:rsidR="00C75189" w:rsidRPr="00DD3445">
        <w:rPr>
          <w:lang w:val="en-GB"/>
        </w:rPr>
        <w:t xml:space="preserve">(Gårdmark </w:t>
      </w:r>
      <w:r w:rsidR="00C75189" w:rsidRPr="00DD3445">
        <w:rPr>
          <w:i/>
          <w:iCs/>
          <w:lang w:val="en-GB"/>
        </w:rPr>
        <w:t>et al.</w:t>
      </w:r>
      <w:r w:rsidR="00C75189" w:rsidRPr="00DD3445">
        <w:rPr>
          <w:lang w:val="en-GB"/>
        </w:rPr>
        <w:t xml:space="preserve">, 2015; Casini </w:t>
      </w:r>
      <w:r w:rsidR="00C75189" w:rsidRPr="00DD3445">
        <w:rPr>
          <w:i/>
          <w:iCs/>
          <w:lang w:val="en-GB"/>
        </w:rPr>
        <w:t>et al.</w:t>
      </w:r>
      <w:r w:rsidR="00C75189" w:rsidRPr="00DD3445">
        <w:rPr>
          <w:lang w:val="en-GB"/>
        </w:rPr>
        <w:t>, 2016a)</w:t>
      </w:r>
      <w:r w:rsidR="00C75189">
        <w:rPr>
          <w:lang w:val="en-GB"/>
        </w:rPr>
        <w:fldChar w:fldCharType="end"/>
      </w:r>
      <w:r w:rsidR="009A2053">
        <w:rPr>
          <w:lang w:val="en-GB"/>
        </w:rPr>
        <w:t xml:space="preserve">, </w:t>
      </w:r>
      <w:r w:rsidR="002C67FF">
        <w:rPr>
          <w:lang w:val="en-GB"/>
        </w:rPr>
        <w:t>available on a ICES</w:t>
      </w:r>
      <w:r w:rsidR="008A7BA0">
        <w:rPr>
          <w:lang w:val="en-GB"/>
        </w:rPr>
        <w:t xml:space="preserve"> </w:t>
      </w:r>
      <w:r w:rsidR="002C67FF">
        <w:rPr>
          <w:lang w:val="en-GB"/>
        </w:rPr>
        <w:t>rectangle (</w:t>
      </w:r>
      <w:r w:rsidR="002C67FF" w:rsidRPr="00EF580F">
        <w:rPr>
          <w:lang w:val="en-GB"/>
        </w:rPr>
        <w:t>1° by 30')</w:t>
      </w:r>
      <w:r w:rsidR="004742D1">
        <w:rPr>
          <w:lang w:val="en-GB"/>
        </w:rPr>
        <w:t xml:space="preserve"> </w:t>
      </w:r>
      <w:r w:rsidR="00CF0F38">
        <w:rPr>
          <w:lang w:val="en-GB"/>
        </w:rPr>
        <w:t xml:space="preserve">and </w:t>
      </w:r>
      <w:r w:rsidR="004742D1">
        <w:rPr>
          <w:lang w:val="en-GB"/>
        </w:rPr>
        <w:t>ICES sub-division</w:t>
      </w:r>
      <w:r w:rsidR="00E647FC">
        <w:rPr>
          <w:lang w:val="en-GB"/>
        </w:rPr>
        <w:t xml:space="preserve"> </w:t>
      </w:r>
      <w:r w:rsidR="002864D9">
        <w:rPr>
          <w:lang w:val="en-GB"/>
        </w:rPr>
        <w:t>level</w:t>
      </w:r>
      <w:r w:rsidR="00081F0D">
        <w:rPr>
          <w:lang w:val="en-GB"/>
        </w:rPr>
        <w:t>;</w:t>
      </w:r>
      <w:r w:rsidR="00D56B6D">
        <w:rPr>
          <w:lang w:val="en-GB"/>
        </w:rPr>
        <w:t xml:space="preserve"> (2)</w:t>
      </w:r>
      <w:r w:rsidR="00081F0D">
        <w:rPr>
          <w:lang w:val="en-GB"/>
        </w:rPr>
        <w:t xml:space="preserve"> </w:t>
      </w:r>
      <w:r w:rsidR="0050224B">
        <w:rPr>
          <w:lang w:val="en-GB"/>
        </w:rPr>
        <w:t>haul-</w:t>
      </w:r>
      <w:r w:rsidR="0084393E">
        <w:rPr>
          <w:lang w:val="en-GB"/>
        </w:rPr>
        <w:t xml:space="preserve"> and ICES rectangle </w:t>
      </w:r>
      <w:r w:rsidR="0050224B">
        <w:rPr>
          <w:lang w:val="en-GB"/>
        </w:rPr>
        <w:t xml:space="preserve">density of cod and flounder (abundance per trawled hour), representing intra- and interspecific competition for mainly benthic food resources </w:t>
      </w:r>
      <w:r w:rsidR="0050224B">
        <w:rPr>
          <w:lang w:val="en-GB"/>
        </w:rPr>
        <w:fldChar w:fldCharType="begin"/>
      </w:r>
      <w:r w:rsidR="0050224B">
        <w:rPr>
          <w:lang w:val="en-GB"/>
        </w:rPr>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50224B">
        <w:rPr>
          <w:lang w:val="en-GB"/>
        </w:rPr>
        <w:fldChar w:fldCharType="separate"/>
      </w:r>
      <w:r w:rsidR="0050224B" w:rsidRPr="000C1AA9">
        <w:rPr>
          <w:lang w:val="en-GB"/>
        </w:rPr>
        <w:t xml:space="preserve">(Svedäng and Hornborg, 2014; Orio </w:t>
      </w:r>
      <w:r w:rsidR="0050224B" w:rsidRPr="000C1AA9">
        <w:rPr>
          <w:i/>
          <w:iCs/>
          <w:lang w:val="en-GB"/>
        </w:rPr>
        <w:t>et al.</w:t>
      </w:r>
      <w:r w:rsidR="0050224B" w:rsidRPr="000C1AA9">
        <w:rPr>
          <w:lang w:val="en-GB"/>
        </w:rPr>
        <w:t xml:space="preserve">, 2019; Neuenfeldt </w:t>
      </w:r>
      <w:r w:rsidR="0050224B" w:rsidRPr="000C1AA9">
        <w:rPr>
          <w:i/>
          <w:iCs/>
          <w:lang w:val="en-GB"/>
        </w:rPr>
        <w:t>et al.</w:t>
      </w:r>
      <w:r w:rsidR="0050224B" w:rsidRPr="000C1AA9">
        <w:rPr>
          <w:lang w:val="en-GB"/>
        </w:rPr>
        <w:t>, 2020)</w:t>
      </w:r>
      <w:r w:rsidR="0050224B">
        <w:rPr>
          <w:lang w:val="en-GB"/>
        </w:rPr>
        <w:fldChar w:fldCharType="end"/>
      </w:r>
      <w:r w:rsidR="00172777">
        <w:rPr>
          <w:lang w:val="en-GB"/>
        </w:rPr>
        <w:t xml:space="preserve">; </w:t>
      </w:r>
      <w:r w:rsidR="00025CC1">
        <w:rPr>
          <w:lang w:val="en-GB"/>
        </w:rPr>
        <w:t xml:space="preserve">and </w:t>
      </w:r>
      <w:r w:rsidR="00DF22F2">
        <w:rPr>
          <w:lang w:val="en-GB"/>
        </w:rPr>
        <w:t xml:space="preserve">(3) </w:t>
      </w:r>
      <w:r w:rsidR="007D6918">
        <w:rPr>
          <w:lang w:val="en-GB"/>
        </w:rPr>
        <w:t xml:space="preserve">average </w:t>
      </w:r>
      <w:r w:rsidR="005453CC">
        <w:rPr>
          <w:lang w:val="en-GB"/>
        </w:rPr>
        <w:t xml:space="preserve">sea bottom temperature and </w:t>
      </w:r>
      <w:r w:rsidR="00997EC5">
        <w:rPr>
          <w:lang w:val="en-GB"/>
        </w:rPr>
        <w:t xml:space="preserve">sea bottom </w:t>
      </w:r>
      <w:r w:rsidR="005453CC">
        <w:rPr>
          <w:lang w:val="en-GB"/>
        </w:rPr>
        <w:t>concentration</w:t>
      </w:r>
      <w:r w:rsidR="007E6CB9">
        <w:rPr>
          <w:lang w:val="en-GB"/>
        </w:rPr>
        <w:t xml:space="preserve"> </w:t>
      </w:r>
      <w:r w:rsidR="003445C7">
        <w:rPr>
          <w:lang w:val="en-GB"/>
        </w:rPr>
        <w:lastRenderedPageBreak/>
        <w:t xml:space="preserve">of dissolved oxygen </w:t>
      </w:r>
      <w:r w:rsidR="008D590E">
        <w:rPr>
          <w:lang w:val="en-GB"/>
        </w:rPr>
        <w:t>in the fourth quarter</w:t>
      </w:r>
      <w:r w:rsidR="00A67180">
        <w:rPr>
          <w:lang w:val="en-GB"/>
        </w:rPr>
        <w:t xml:space="preserve">, </w:t>
      </w:r>
      <w:r w:rsidR="008D590E">
        <w:rPr>
          <w:lang w:val="en-GB"/>
        </w:rPr>
        <w:t xml:space="preserve">at the location of the haul </w:t>
      </w:r>
      <w:r w:rsidR="007B34D6">
        <w:rPr>
          <w:lang w:val="en-GB"/>
        </w:rPr>
        <w:fldChar w:fldCharType="begin"/>
      </w:r>
      <w:r w:rsidR="007B34D6">
        <w:rPr>
          <w:lang w:val="en-GB"/>
        </w:rPr>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7B34D6">
        <w:rPr>
          <w:lang w:val="en-GB"/>
        </w:rPr>
        <w:fldChar w:fldCharType="separate"/>
      </w:r>
      <w:r w:rsidR="007B34D6" w:rsidRPr="007B34D6">
        <w:rPr>
          <w:lang w:val="en-GB"/>
        </w:rPr>
        <w:t xml:space="preserve">(Casini </w:t>
      </w:r>
      <w:r w:rsidR="007B34D6" w:rsidRPr="007B34D6">
        <w:rPr>
          <w:i/>
          <w:iCs/>
          <w:lang w:val="en-GB"/>
        </w:rPr>
        <w:t>et al.</w:t>
      </w:r>
      <w:r w:rsidR="007B34D6" w:rsidRPr="007B34D6">
        <w:rPr>
          <w:lang w:val="en-GB"/>
        </w:rPr>
        <w:t>, 2016a, 2021; Limburg and Casini, 2019; Brander, 2020)</w:t>
      </w:r>
      <w:r w:rsidR="007B34D6">
        <w:rPr>
          <w:lang w:val="en-GB"/>
        </w:rPr>
        <w:fldChar w:fldCharType="end"/>
      </w:r>
      <w:r w:rsidR="005453CC">
        <w:rPr>
          <w:lang w:val="en-GB"/>
        </w:rPr>
        <w:t xml:space="preserve">, derived from the </w:t>
      </w:r>
      <w:r w:rsidR="00DB3C1C">
        <w:rPr>
          <w:lang w:val="en-GB"/>
        </w:rPr>
        <w:t xml:space="preserve">ocean model </w:t>
      </w:r>
      <w:r w:rsidR="005453CC" w:rsidRPr="00EF580F">
        <w:rPr>
          <w:lang w:val="en-GB"/>
        </w:rPr>
        <w:t>NEMO-Nordic-SCOBI</w:t>
      </w:r>
      <w:r w:rsidR="00C654AA">
        <w:rPr>
          <w:lang w:val="en-GB"/>
        </w:rPr>
        <w:t xml:space="preserve"> </w:t>
      </w:r>
      <w:r w:rsidR="003159BD">
        <w:rPr>
          <w:lang w:val="en-GB"/>
        </w:rPr>
        <w:fldChar w:fldCharType="begin"/>
      </w:r>
      <w:r w:rsidR="003159BD">
        <w:rPr>
          <w:lang w:val="en-GB"/>
        </w:rPr>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3159BD">
        <w:rPr>
          <w:lang w:val="en-GB"/>
        </w:rPr>
        <w:fldChar w:fldCharType="separate"/>
      </w:r>
      <w:r w:rsidR="00671C00" w:rsidRPr="00671C00">
        <w:rPr>
          <w:lang w:val="en-GB"/>
        </w:rPr>
        <w:t>(</w:t>
      </w:r>
      <w:proofErr w:type="spellStart"/>
      <w:r w:rsidR="00671C00" w:rsidRPr="00671C00">
        <w:rPr>
          <w:lang w:val="en-GB"/>
        </w:rPr>
        <w:t>Eilola</w:t>
      </w:r>
      <w:proofErr w:type="spellEnd"/>
      <w:r w:rsidR="00671C00" w:rsidRPr="00671C00">
        <w:rPr>
          <w:lang w:val="en-GB"/>
        </w:rPr>
        <w:t xml:space="preserve"> </w:t>
      </w:r>
      <w:r w:rsidR="00671C00" w:rsidRPr="00671C00">
        <w:rPr>
          <w:i/>
          <w:iCs/>
          <w:lang w:val="en-GB"/>
        </w:rPr>
        <w:t>et al.</w:t>
      </w:r>
      <w:r w:rsidR="00671C00" w:rsidRPr="00671C00">
        <w:rPr>
          <w:lang w:val="en-GB"/>
        </w:rPr>
        <w:t xml:space="preserve">, 2009; </w:t>
      </w:r>
      <w:proofErr w:type="spellStart"/>
      <w:r w:rsidR="00671C00" w:rsidRPr="00671C00">
        <w:rPr>
          <w:lang w:val="en-GB"/>
        </w:rPr>
        <w:t>Almroth-Rosell</w:t>
      </w:r>
      <w:proofErr w:type="spellEnd"/>
      <w:r w:rsidR="00671C00" w:rsidRPr="00671C00">
        <w:rPr>
          <w:lang w:val="en-GB"/>
        </w:rPr>
        <w:t xml:space="preserve"> </w:t>
      </w:r>
      <w:r w:rsidR="00671C00" w:rsidRPr="00671C00">
        <w:rPr>
          <w:i/>
          <w:iCs/>
          <w:lang w:val="en-GB"/>
        </w:rPr>
        <w:t>et al.</w:t>
      </w:r>
      <w:r w:rsidR="00671C00" w:rsidRPr="00671C00">
        <w:rPr>
          <w:lang w:val="en-GB"/>
        </w:rPr>
        <w:t xml:space="preserve">, 2011; </w:t>
      </w:r>
      <w:proofErr w:type="spellStart"/>
      <w:r w:rsidR="00671C00" w:rsidRPr="00671C00">
        <w:rPr>
          <w:lang w:val="en-GB"/>
        </w:rPr>
        <w:t>Hordoir</w:t>
      </w:r>
      <w:proofErr w:type="spellEnd"/>
      <w:r w:rsidR="00671C00" w:rsidRPr="00671C00">
        <w:rPr>
          <w:lang w:val="en-GB"/>
        </w:rPr>
        <w:t xml:space="preserve"> </w:t>
      </w:r>
      <w:r w:rsidR="00671C00" w:rsidRPr="00671C00">
        <w:rPr>
          <w:i/>
          <w:iCs/>
          <w:lang w:val="en-GB"/>
        </w:rPr>
        <w:t>et al.</w:t>
      </w:r>
      <w:r w:rsidR="00671C00" w:rsidRPr="00671C00">
        <w:rPr>
          <w:lang w:val="en-GB"/>
        </w:rPr>
        <w:t>, 2019)</w:t>
      </w:r>
      <w:r w:rsidR="003159BD">
        <w:rPr>
          <w:lang w:val="en-GB"/>
        </w:rPr>
        <w:fldChar w:fldCharType="end"/>
      </w:r>
      <w:r w:rsidR="006C1752">
        <w:rPr>
          <w:lang w:val="en-GB"/>
        </w:rPr>
        <w:t>.</w:t>
      </w:r>
      <w:r w:rsidR="00D63FB5">
        <w:rPr>
          <w:lang w:val="en-GB"/>
        </w:rPr>
        <w:t xml:space="preserve"> In </w:t>
      </w:r>
      <w:r w:rsidR="00A24474">
        <w:rPr>
          <w:lang w:val="en-GB"/>
        </w:rPr>
        <w:t>addition,</w:t>
      </w:r>
      <w:r w:rsidR="00D63FB5">
        <w:rPr>
          <w:lang w:val="en-GB"/>
        </w:rPr>
        <w:t xml:space="preserve"> we include </w:t>
      </w:r>
      <w:r w:rsidR="00A24474">
        <w:rPr>
          <w:lang w:val="en-GB"/>
        </w:rPr>
        <w:t>depth</w:t>
      </w:r>
      <w:r w:rsidR="005D17D4">
        <w:rPr>
          <w:lang w:val="en-GB"/>
        </w:rPr>
        <w:t xml:space="preserve">, interactions between oxygen and depth, temperature and depth, and </w:t>
      </w:r>
      <w:r w:rsidR="00B77CF6">
        <w:rPr>
          <w:lang w:val="en-GB"/>
        </w:rPr>
        <w:t xml:space="preserve">lastly </w:t>
      </w:r>
      <w:r w:rsidR="005D17D4">
        <w:rPr>
          <w:lang w:val="en-GB"/>
        </w:rPr>
        <w:t>oxygen and temperature</w:t>
      </w:r>
      <w:r w:rsidR="00B77CF6">
        <w:rPr>
          <w:lang w:val="en-GB"/>
        </w:rPr>
        <w:t xml:space="preserve"> as predictor variable</w:t>
      </w:r>
      <w:r w:rsidR="00BE3448">
        <w:rPr>
          <w:lang w:val="en-GB"/>
        </w:rPr>
        <w:t>s.</w:t>
      </w:r>
      <w:r w:rsidR="003835C5">
        <w:rPr>
          <w:lang w:val="en-GB"/>
        </w:rPr>
        <w:t xml:space="preserve"> Depth data </w:t>
      </w:r>
      <w:r w:rsidR="00314111">
        <w:rPr>
          <w:lang w:val="en-GB"/>
        </w:rPr>
        <w:t xml:space="preserve">was </w:t>
      </w:r>
      <w:r w:rsidR="00314111" w:rsidRPr="00314111">
        <w:t>made available by the EMODnet Bathymetry</w:t>
      </w:r>
      <w:r w:rsidR="00D87D83">
        <w:rPr>
          <w:lang w:val="sv-SE"/>
        </w:rPr>
        <w:t xml:space="preserve"> </w:t>
      </w:r>
      <w:r w:rsidR="00314111" w:rsidRPr="00314111">
        <w:t xml:space="preserve">project, </w:t>
      </w:r>
      <w:r w:rsidR="00CC623A">
        <w:fldChar w:fldCharType="begin"/>
      </w:r>
      <w:r w:rsidR="00CC623A">
        <w:instrText xml:space="preserve"> HYPERLINK "</w:instrText>
      </w:r>
      <w:r w:rsidR="00CC623A" w:rsidRPr="00CC623A">
        <w:instrText>https://www.emodnet.eu/en/bathymetry</w:instrText>
      </w:r>
      <w:r w:rsidR="00CC623A">
        <w:instrText xml:space="preserve">" </w:instrText>
      </w:r>
      <w:r w:rsidR="00CC623A">
        <w:fldChar w:fldCharType="separate"/>
      </w:r>
      <w:r w:rsidR="00CC623A" w:rsidRPr="004279B3">
        <w:rPr>
          <w:rStyle w:val="Hyperlink"/>
        </w:rPr>
        <w:t>https://www.emodnet.eu/en/bathymetry</w:t>
      </w:r>
      <w:r w:rsidR="00CC623A">
        <w:fldChar w:fldCharType="end"/>
      </w:r>
      <w:r w:rsidR="00314111" w:rsidRPr="00314111">
        <w:t>, funded by the European Commission Directorate General for Maritime Affairs and Fisheries</w:t>
      </w:r>
      <w:r w:rsidR="00891F91">
        <w:rPr>
          <w:lang w:val="sv-SE"/>
        </w:rPr>
        <w:t>.</w:t>
      </w:r>
    </w:p>
    <w:p w14:paraId="766F2515" w14:textId="2AC6017D" w:rsidR="00BD7EE8" w:rsidRDefault="003B23BA" w:rsidP="007B6FA0">
      <w:pPr>
        <w:spacing w:line="480" w:lineRule="auto"/>
        <w:ind w:firstLine="284"/>
        <w:contextualSpacing/>
        <w:jc w:val="both"/>
        <w:rPr>
          <w:lang w:val="en-GB"/>
        </w:rPr>
      </w:pPr>
      <w:r w:rsidRPr="00EF580F">
        <w:rPr>
          <w:lang w:val="en-GB"/>
        </w:rPr>
        <w:t xml:space="preserve">Following </w:t>
      </w:r>
      <w:r w:rsidRPr="00EF580F">
        <w:rPr>
          <w:lang w:val="en-GB"/>
        </w:rPr>
        <w:fldChar w:fldCharType="begin"/>
      </w:r>
      <w:r w:rsidRPr="00EF580F">
        <w:rPr>
          <w:lang w:val="en-GB"/>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rPr>
          <w:lang w:val="en-GB"/>
        </w:rPr>
        <w:fldChar w:fldCharType="separate"/>
      </w:r>
      <w:r w:rsidRPr="00EF580F">
        <w:rPr>
          <w:lang w:val="en-GB"/>
        </w:rPr>
        <w:t xml:space="preserve">(Thorson, 2015; Grüss </w:t>
      </w:r>
      <w:r w:rsidRPr="00EF580F">
        <w:rPr>
          <w:i/>
          <w:iCs/>
          <w:lang w:val="en-GB"/>
        </w:rPr>
        <w:t>et al.</w:t>
      </w:r>
      <w:r w:rsidRPr="00EF580F">
        <w:rPr>
          <w:lang w:val="en-GB"/>
        </w:rPr>
        <w:t>, 2020)</w:t>
      </w:r>
      <w:r w:rsidRPr="00EF580F">
        <w:rPr>
          <w:lang w:val="en-GB"/>
        </w:rPr>
        <w:fldChar w:fldCharType="end"/>
      </w:r>
      <w:r w:rsidRPr="00EF580F">
        <w:rPr>
          <w:lang w:val="en-GB"/>
        </w:rPr>
        <w:t>, we rescale</w:t>
      </w:r>
      <w:r>
        <w:rPr>
          <w:lang w:val="en-GB"/>
        </w:rPr>
        <w:t>d</w:t>
      </w:r>
      <w:r w:rsidRPr="00EF580F">
        <w:rPr>
          <w:lang w:val="en-GB"/>
        </w:rPr>
        <w:t xml:space="preserve"> all covariates to have a mean of 0 and a standard deviation of 1</w:t>
      </w:r>
      <w:r w:rsidR="00F42140">
        <w:rPr>
          <w:lang w:val="en-GB"/>
        </w:rPr>
        <w:t xml:space="preserve">. This facilitates comparison of covariates of different units and </w:t>
      </w:r>
      <w:r w:rsidRPr="00EF580F">
        <w:rPr>
          <w:lang w:val="en-GB"/>
        </w:rPr>
        <w:t>allows for comparison between the estimated coefficients and the standard deviation of spatial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m:t>
            </m:r>
          </m:sub>
        </m:sSub>
      </m:oMath>
      <w:r w:rsidRPr="00EF580F">
        <w:rPr>
          <w:lang w:val="en-GB"/>
        </w:rPr>
        <w:t>) and spatiotemporal variation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E</m:t>
            </m:r>
          </m:sub>
        </m:sSub>
      </m:oMath>
      <w:r w:rsidRPr="00EF580F">
        <w:rPr>
          <w:lang w:val="en-GB"/>
        </w:rPr>
        <w:t>).</w:t>
      </w:r>
      <w:r w:rsidR="00AA2714">
        <w:rPr>
          <w:lang w:val="en-GB"/>
        </w:rPr>
        <w:t xml:space="preserve"> </w:t>
      </w:r>
      <w:r w:rsidR="001C0862">
        <w:rPr>
          <w:lang w:val="en-GB"/>
        </w:rPr>
        <w:t xml:space="preserve">We </w:t>
      </w:r>
      <w:r w:rsidR="0028552D">
        <w:rPr>
          <w:lang w:val="en-GB"/>
        </w:rPr>
        <w:t xml:space="preserve">did not conduct any variable </w:t>
      </w:r>
      <w:r w:rsidR="003972FF">
        <w:rPr>
          <w:lang w:val="en-GB"/>
        </w:rPr>
        <w:t>selection</w:t>
      </w:r>
      <w:r w:rsidR="006E08F0">
        <w:rPr>
          <w:lang w:val="en-GB"/>
        </w:rPr>
        <w:t xml:space="preserve"> because we judged the condition model was not more overfit than a model without any additional covariates.</w:t>
      </w:r>
      <w:r w:rsidR="000A6267">
        <w:rPr>
          <w:lang w:val="en-GB"/>
        </w:rPr>
        <w:t xml:space="preserve"> </w:t>
      </w:r>
      <w:r w:rsidR="00C82E88">
        <w:rPr>
          <w:lang w:val="en-GB"/>
        </w:rPr>
        <w:t>This was evaluated by fitting a minimal and a full model to 80%</w:t>
      </w:r>
      <w:r w:rsidR="00B17726">
        <w:rPr>
          <w:lang w:val="en-GB"/>
        </w:rPr>
        <w:t xml:space="preserve"> of the data</w:t>
      </w:r>
      <w:r w:rsidR="00437C50">
        <w:rPr>
          <w:lang w:val="en-GB"/>
        </w:rPr>
        <w:t xml:space="preserve">, </w:t>
      </w:r>
      <w:r w:rsidR="00817908">
        <w:rPr>
          <w:lang w:val="en-GB"/>
        </w:rPr>
        <w:t xml:space="preserve">calculating </w:t>
      </w:r>
      <w:r w:rsidR="00437C50">
        <w:rPr>
          <w:lang w:val="en-GB"/>
        </w:rPr>
        <w:t xml:space="preserve">the mean squared error </w:t>
      </w:r>
      <w:r w:rsidR="00F9228E">
        <w:rPr>
          <w:lang w:val="en-GB"/>
        </w:rPr>
        <w:t xml:space="preserve">(MSE) </w:t>
      </w:r>
      <w:r w:rsidR="00D93FB2">
        <w:rPr>
          <w:lang w:val="en-GB"/>
        </w:rPr>
        <w:t>for the same 80% as well as the withheld 20%</w:t>
      </w:r>
      <w:r w:rsidR="004D10F0">
        <w:rPr>
          <w:lang w:val="en-GB"/>
        </w:rPr>
        <w:t xml:space="preserve">. </w:t>
      </w:r>
      <w:r w:rsidR="00C40A96">
        <w:rPr>
          <w:lang w:val="en-GB"/>
        </w:rPr>
        <w:t>S</w:t>
      </w:r>
      <w:r w:rsidR="0048459C">
        <w:rPr>
          <w:lang w:val="en-GB"/>
        </w:rPr>
        <w:t xml:space="preserve">ince </w:t>
      </w:r>
      <w:r w:rsidR="004D41CD">
        <w:rPr>
          <w:lang w:val="en-GB"/>
        </w:rPr>
        <w:t xml:space="preserve">the </w:t>
      </w:r>
      <w:r w:rsidR="00C40A96">
        <w:rPr>
          <w:lang w:val="en-GB"/>
        </w:rPr>
        <w:t xml:space="preserve">MSE </w:t>
      </w:r>
      <w:r w:rsidR="004D41CD">
        <w:rPr>
          <w:lang w:val="en-GB"/>
        </w:rPr>
        <w:t xml:space="preserve">model fit was not considerably worse on the </w:t>
      </w:r>
      <w:r w:rsidR="00F9563E">
        <w:rPr>
          <w:lang w:val="en-GB"/>
        </w:rPr>
        <w:t xml:space="preserve">withheld </w:t>
      </w:r>
      <w:r w:rsidR="004D41CD">
        <w:rPr>
          <w:lang w:val="en-GB"/>
        </w:rPr>
        <w:t xml:space="preserve">20% </w:t>
      </w:r>
      <w:r w:rsidR="00A37D91">
        <w:rPr>
          <w:lang w:val="en-GB"/>
        </w:rPr>
        <w:t xml:space="preserve">for the full model, </w:t>
      </w:r>
      <w:r w:rsidR="00F658E7">
        <w:rPr>
          <w:lang w:val="en-GB"/>
        </w:rPr>
        <w:t xml:space="preserve">we proceeded with </w:t>
      </w:r>
      <w:r w:rsidR="009C71FA">
        <w:rPr>
          <w:lang w:val="en-GB"/>
        </w:rPr>
        <w:t>it</w:t>
      </w:r>
      <w:r w:rsidR="00F658E7">
        <w:rPr>
          <w:lang w:val="en-GB"/>
        </w:rPr>
        <w:t xml:space="preserve">. </w:t>
      </w:r>
      <w:r w:rsidR="00D8322F">
        <w:rPr>
          <w:lang w:val="en-GB"/>
        </w:rPr>
        <w:t xml:space="preserve">The importance of the covariates </w:t>
      </w:r>
      <w:r w:rsidR="00F2184F">
        <w:rPr>
          <w:lang w:val="en-GB"/>
        </w:rPr>
        <w:t xml:space="preserve">was </w:t>
      </w:r>
      <w:r w:rsidR="007F3440">
        <w:rPr>
          <w:lang w:val="en-GB"/>
        </w:rPr>
        <w:t xml:space="preserve">judged by the effect size </w:t>
      </w:r>
      <w:r w:rsidR="00EC399A">
        <w:rPr>
          <w:lang w:val="en-GB"/>
        </w:rPr>
        <w:t xml:space="preserve">and confidence interval </w:t>
      </w:r>
      <w:r w:rsidR="007F3440">
        <w:rPr>
          <w:lang w:val="en-GB"/>
        </w:rPr>
        <w:t>of the standardized variable.</w:t>
      </w:r>
    </w:p>
    <w:p w14:paraId="6E11B788" w14:textId="2C195B8E" w:rsidR="00736FF5" w:rsidRDefault="00401B29" w:rsidP="00636A03">
      <w:pPr>
        <w:pStyle w:val="Heading1"/>
        <w:spacing w:line="480" w:lineRule="auto"/>
        <w:contextualSpacing/>
        <w:jc w:val="both"/>
        <w:rPr>
          <w:b/>
          <w:sz w:val="28"/>
          <w:szCs w:val="28"/>
          <w:lang w:val="en-GB"/>
        </w:rPr>
      </w:pPr>
      <w:bookmarkStart w:id="5" w:name="_lsaj7w4aunr7" w:colFirst="0" w:colLast="0"/>
      <w:bookmarkEnd w:id="5"/>
      <w:r w:rsidRPr="00EF580F">
        <w:rPr>
          <w:b/>
          <w:sz w:val="28"/>
          <w:szCs w:val="28"/>
          <w:lang w:val="en-GB"/>
        </w:rPr>
        <w:t>Results</w:t>
      </w:r>
    </w:p>
    <w:p w14:paraId="2947F6C4" w14:textId="1E9DAB28" w:rsidR="00E01C3D" w:rsidRPr="000B793B" w:rsidRDefault="0011725E" w:rsidP="000B793B">
      <w:pPr>
        <w:spacing w:line="480" w:lineRule="auto"/>
        <w:contextualSpacing/>
        <w:jc w:val="both"/>
        <w:rPr>
          <w:lang w:val="en-GB"/>
        </w:rPr>
      </w:pPr>
      <w:r>
        <w:rPr>
          <w:lang w:val="en-GB"/>
        </w:rPr>
        <w:t>The spatiotemporal condition model revealed a</w:t>
      </w:r>
      <w:r w:rsidR="00360E7F">
        <w:rPr>
          <w:lang w:val="en-GB"/>
        </w:rPr>
        <w:t xml:space="preserve"> decline in the log condition factor (</w:t>
      </w:r>
      <m:oMath>
        <m:r>
          <m:rPr>
            <m:sty m:val="p"/>
          </m:rPr>
          <w:rPr>
            <w:rFonts w:ascii="Cambria Math" w:hAnsi="Cambria Math"/>
            <w:lang w:val="en-GB"/>
          </w:rPr>
          <m:t>log⁡</m:t>
        </m:r>
        <m:r>
          <w:rPr>
            <w:rFonts w:ascii="Cambria Math" w:hAnsi="Cambria Math"/>
            <w:lang w:val="en-GB"/>
          </w:rPr>
          <m:t>(</m:t>
        </m:r>
        <m:r>
          <w:rPr>
            <w:rFonts w:ascii="Cambria Math" w:hAnsi="Cambria Math"/>
            <w:lang w:val="en-GB"/>
          </w:rPr>
          <m:t>a</m:t>
        </m:r>
        <m:r>
          <w:rPr>
            <w:rFonts w:ascii="Cambria Math" w:hAnsi="Cambria Math"/>
            <w:lang w:val="en-GB"/>
          </w:rPr>
          <m:t>)</m:t>
        </m:r>
      </m:oMath>
      <w:r w:rsidR="00360E7F">
        <w:rPr>
          <w:lang w:val="en-GB"/>
        </w:rPr>
        <w:t xml:space="preserve">) of </w:t>
      </w:r>
      <w:r w:rsidR="00556E35">
        <w:rPr>
          <w:lang w:val="en-GB"/>
        </w:rPr>
        <w:t>from -4.5 to -4.65</w:t>
      </w:r>
      <w:r w:rsidR="00360E7F">
        <w:rPr>
          <w:lang w:val="en-GB"/>
        </w:rPr>
        <w:t xml:space="preserve"> between 1993 and </w:t>
      </w:r>
      <w:r w:rsidR="00F27464">
        <w:rPr>
          <w:lang w:val="en-GB"/>
        </w:rPr>
        <w:t>2006</w:t>
      </w:r>
      <w:r w:rsidR="00360E7F">
        <w:rPr>
          <w:lang w:val="en-GB"/>
        </w:rPr>
        <w:t xml:space="preserve">, </w:t>
      </w:r>
      <w:r w:rsidR="00550CF7">
        <w:rPr>
          <w:lang w:val="en-GB"/>
        </w:rPr>
        <w:t>after which a plateau was reached</w:t>
      </w:r>
      <w:r w:rsidR="00345F06">
        <w:rPr>
          <w:lang w:val="en-GB"/>
        </w:rPr>
        <w:t xml:space="preserve"> (Fig</w:t>
      </w:r>
      <w:r w:rsidR="00A45BE8">
        <w:rPr>
          <w:lang w:val="en-GB"/>
        </w:rPr>
        <w:t xml:space="preserve">. </w:t>
      </w:r>
      <w:r w:rsidR="00345F06">
        <w:rPr>
          <w:lang w:val="en-GB"/>
        </w:rPr>
        <w:t>1)</w:t>
      </w:r>
      <w:r w:rsidR="00550CF7">
        <w:rPr>
          <w:lang w:val="en-GB"/>
        </w:rPr>
        <w:t xml:space="preserve">. </w:t>
      </w:r>
      <w:r w:rsidR="0041454C">
        <w:rPr>
          <w:lang w:val="en-GB"/>
        </w:rPr>
        <w:t xml:space="preserve">This corresponds to a </w:t>
      </w:r>
      <w:r w:rsidR="001C24CF">
        <w:rPr>
          <w:lang w:val="en-GB"/>
        </w:rPr>
        <w:t xml:space="preserve">16% decline in weight for a given length. </w:t>
      </w:r>
      <w:r w:rsidR="001014C3">
        <w:rPr>
          <w:lang w:val="en-GB"/>
        </w:rPr>
        <w:t xml:space="preserve">Predictions from the condition model </w:t>
      </w:r>
      <w:r w:rsidR="00002952">
        <w:rPr>
          <w:lang w:val="en-GB"/>
        </w:rPr>
        <w:t xml:space="preserve">illustrate the presence of consistent “low spots” of condition in the deep areas of the eastern Baltic Sea (east of Bornholm, south of Gotland and between </w:t>
      </w:r>
      <w:proofErr w:type="spellStart"/>
      <w:r w:rsidR="00002952">
        <w:rPr>
          <w:lang w:val="en-GB"/>
        </w:rPr>
        <w:t>Öland</w:t>
      </w:r>
      <w:proofErr w:type="spellEnd"/>
      <w:r w:rsidR="00002952">
        <w:rPr>
          <w:lang w:val="en-GB"/>
        </w:rPr>
        <w:t xml:space="preserve"> and Gotland)</w:t>
      </w:r>
      <w:r w:rsidR="00C55C88">
        <w:rPr>
          <w:lang w:val="en-GB"/>
        </w:rPr>
        <w:t xml:space="preserve"> (Fig. 2)</w:t>
      </w:r>
      <w:r w:rsidR="007168C8">
        <w:rPr>
          <w:lang w:val="en-GB"/>
        </w:rPr>
        <w:t xml:space="preserve">, as well as a consistently deteriorating average condition factor across time. </w:t>
      </w:r>
      <w:r w:rsidR="00872B24">
        <w:rPr>
          <w:lang w:val="en-GB"/>
        </w:rPr>
        <w:t xml:space="preserve">The poor condition of </w:t>
      </w:r>
      <w:r w:rsidR="00872B24">
        <w:rPr>
          <w:lang w:val="en-GB"/>
        </w:rPr>
        <w:lastRenderedPageBreak/>
        <w:t xml:space="preserve">cod in </w:t>
      </w:r>
      <w:r w:rsidR="000B20C1">
        <w:rPr>
          <w:lang w:val="en-GB"/>
        </w:rPr>
        <w:t xml:space="preserve">eastern </w:t>
      </w:r>
      <w:r w:rsidR="00872B24">
        <w:rPr>
          <w:lang w:val="en-GB"/>
        </w:rPr>
        <w:t xml:space="preserve">deep areas could be due to </w:t>
      </w:r>
      <w:r w:rsidR="000B20C1">
        <w:rPr>
          <w:lang w:val="en-GB"/>
        </w:rPr>
        <w:t>the lower diversity and abundance of benthic food item</w:t>
      </w:r>
      <w:r w:rsidR="003B4A35">
        <w:rPr>
          <w:lang w:val="en-GB"/>
        </w:rPr>
        <w:t>s</w:t>
      </w:r>
      <w:r w:rsidR="00735E44">
        <w:rPr>
          <w:lang w:val="en-GB"/>
        </w:rPr>
        <w:t xml:space="preserve"> and the lower concentrations of dissolved oxygen</w:t>
      </w:r>
      <w:r w:rsidR="00FC4974">
        <w:rPr>
          <w:lang w:val="en-GB"/>
        </w:rPr>
        <w:t xml:space="preserve"> (Fig. 3)</w:t>
      </w:r>
      <w:r w:rsidR="00735E44">
        <w:rPr>
          <w:lang w:val="en-GB"/>
        </w:rPr>
        <w:t>.</w:t>
      </w:r>
      <w:r w:rsidR="000B793B">
        <w:rPr>
          <w:lang w:val="en-GB"/>
        </w:rPr>
        <w:t xml:space="preserve"> </w:t>
      </w:r>
      <w:r w:rsidR="001B67EF" w:rsidRPr="000B793B">
        <w:rPr>
          <w:lang w:val="en-GB"/>
        </w:rPr>
        <w:t xml:space="preserve">The covariates with the largest </w:t>
      </w:r>
      <w:r w:rsidR="003C04C8" w:rsidRPr="000B793B">
        <w:rPr>
          <w:lang w:val="en-GB"/>
        </w:rPr>
        <w:t xml:space="preserve">positive </w:t>
      </w:r>
      <w:r w:rsidR="00E87BF6" w:rsidRPr="000B793B">
        <w:rPr>
          <w:lang w:val="en-GB"/>
        </w:rPr>
        <w:t xml:space="preserve">standardized </w:t>
      </w:r>
      <w:r w:rsidR="001B67EF" w:rsidRPr="000B793B">
        <w:rPr>
          <w:lang w:val="en-GB"/>
        </w:rPr>
        <w:t>effect sizes are oxygen, sub-division level sprat abundance and temperature (positive</w:t>
      </w:r>
      <w:r w:rsidR="00772D50" w:rsidRPr="000B793B">
        <w:rPr>
          <w:lang w:val="en-GB"/>
        </w:rPr>
        <w:t>). D</w:t>
      </w:r>
      <w:r w:rsidR="001B67EF" w:rsidRPr="000B793B">
        <w:rPr>
          <w:lang w:val="en-GB"/>
        </w:rPr>
        <w:t xml:space="preserve">epth, interactions between oxygen and temperature, depth and temperature and depth and oxygen, and lastly sub-division abundance of herring </w:t>
      </w:r>
      <w:r w:rsidR="00DA1CED" w:rsidRPr="000B793B">
        <w:rPr>
          <w:lang w:val="en-GB"/>
        </w:rPr>
        <w:t xml:space="preserve">are all negatively associated with </w:t>
      </w:r>
      <w:r w:rsidR="00177F2B" w:rsidRPr="000B793B">
        <w:rPr>
          <w:lang w:val="en-GB"/>
        </w:rPr>
        <w:t>condition (</w:t>
      </w:r>
      <w:r w:rsidR="00DA1CED" w:rsidRPr="000B793B">
        <w:rPr>
          <w:lang w:val="en-GB"/>
        </w:rPr>
        <w:t>weight</w:t>
      </w:r>
      <w:r w:rsidR="00177F2B" w:rsidRPr="000B793B">
        <w:rPr>
          <w:lang w:val="en-GB"/>
        </w:rPr>
        <w:t>)</w:t>
      </w:r>
      <w:r w:rsidR="00DA1CED" w:rsidRPr="000B793B">
        <w:rPr>
          <w:lang w:val="en-GB"/>
        </w:rPr>
        <w:t xml:space="preserve"> </w:t>
      </w:r>
      <w:r w:rsidR="00B62E10" w:rsidRPr="000B793B">
        <w:rPr>
          <w:lang w:val="en-GB"/>
        </w:rPr>
        <w:t>(Fig. 3)</w:t>
      </w:r>
      <w:r w:rsidR="001B67EF" w:rsidRPr="000B793B">
        <w:rPr>
          <w:lang w:val="en-GB"/>
        </w:rPr>
        <w:t>.</w:t>
      </w:r>
    </w:p>
    <w:p w14:paraId="1CD83A5D" w14:textId="7395B120" w:rsidR="00FA2041" w:rsidRDefault="00F71A4A" w:rsidP="00CA6D44">
      <w:pPr>
        <w:spacing w:line="480" w:lineRule="auto"/>
        <w:ind w:firstLine="284"/>
        <w:contextualSpacing/>
        <w:jc w:val="both"/>
        <w:rPr>
          <w:lang w:val="en-GB"/>
        </w:rPr>
      </w:pPr>
      <w:r>
        <w:rPr>
          <w:lang w:val="en-GB"/>
        </w:rPr>
        <w:t>The standardized effect size for o</w:t>
      </w:r>
      <w:r w:rsidR="00857314">
        <w:rPr>
          <w:lang w:val="en-GB"/>
        </w:rPr>
        <w:t xml:space="preserve">xygen </w:t>
      </w:r>
      <w:r w:rsidR="00857314">
        <w:rPr>
          <w:lang w:val="en-GB"/>
        </w:rPr>
        <w:t xml:space="preserve">is </w:t>
      </w:r>
      <w:r w:rsidR="004637DD" w:rsidRPr="004637DD">
        <w:rPr>
          <w:lang w:val="en-GB"/>
        </w:rPr>
        <w:t>0.01</w:t>
      </w:r>
      <w:r w:rsidR="00000663">
        <w:rPr>
          <w:lang w:val="en-GB"/>
        </w:rPr>
        <w:t xml:space="preserve">, </w:t>
      </w:r>
      <w:r w:rsidR="00307D3B">
        <w:rPr>
          <w:lang w:val="en-GB"/>
        </w:rPr>
        <w:t>mean</w:t>
      </w:r>
      <w:r w:rsidR="00000663">
        <w:rPr>
          <w:lang w:val="en-GB"/>
        </w:rPr>
        <w:t xml:space="preserve">ing </w:t>
      </w:r>
      <w:r w:rsidR="00C009D8">
        <w:rPr>
          <w:lang w:val="en-GB"/>
        </w:rPr>
        <w:t xml:space="preserve">for each unit increase in the standardized </w:t>
      </w:r>
      <w:r w:rsidR="004637DD">
        <w:rPr>
          <w:lang w:val="en-GB"/>
        </w:rPr>
        <w:t>oxygen variable (</w:t>
      </w:r>
      <w:r w:rsidR="003F5BB1">
        <w:rPr>
          <w:lang w:val="en-GB"/>
        </w:rPr>
        <w:t>i.e.</w:t>
      </w:r>
      <w:r w:rsidR="0064172A">
        <w:rPr>
          <w:lang w:val="en-GB"/>
        </w:rPr>
        <w:t>,</w:t>
      </w:r>
      <w:r w:rsidR="003F5BB1">
        <w:rPr>
          <w:lang w:val="en-GB"/>
        </w:rPr>
        <w:t xml:space="preserve"> 1 standard deviation or </w:t>
      </w:r>
      <w:r w:rsidR="001C21C3">
        <w:rPr>
          <w:lang w:val="en-GB"/>
        </w:rPr>
        <w:t>1.8 ml/L</w:t>
      </w:r>
      <w:r w:rsidR="00F65436">
        <w:rPr>
          <w:lang w:val="en-GB"/>
        </w:rPr>
        <w:t>)</w:t>
      </w:r>
      <w:r w:rsidR="00B31670">
        <w:rPr>
          <w:lang w:val="en-GB"/>
        </w:rPr>
        <w:t xml:space="preserve">, weight increases by 1%. </w:t>
      </w:r>
      <w:r w:rsidR="007A6A37">
        <w:rPr>
          <w:lang w:val="en-GB"/>
        </w:rPr>
        <w:t xml:space="preserve">The average oxygen concentration </w:t>
      </w:r>
      <w:r w:rsidR="000332F2">
        <w:rPr>
          <w:lang w:val="en-GB"/>
        </w:rPr>
        <w:t xml:space="preserve">in the </w:t>
      </w:r>
      <w:r w:rsidR="00FA3485">
        <w:rPr>
          <w:lang w:val="en-GB"/>
        </w:rPr>
        <w:t xml:space="preserve">environment </w:t>
      </w:r>
      <w:r w:rsidR="00D32B18">
        <w:rPr>
          <w:lang w:val="en-GB"/>
        </w:rPr>
        <w:t xml:space="preserve">(see Fig. 2 for a map) </w:t>
      </w:r>
      <w:r w:rsidR="007A6A37">
        <w:rPr>
          <w:lang w:val="en-GB"/>
        </w:rPr>
        <w:t>decline</w:t>
      </w:r>
      <w:r w:rsidR="002436DE">
        <w:rPr>
          <w:lang w:val="en-GB"/>
        </w:rPr>
        <w:t>d</w:t>
      </w:r>
      <w:r w:rsidR="007A6A37">
        <w:rPr>
          <w:lang w:val="en-GB"/>
        </w:rPr>
        <w:t xml:space="preserve"> by </w:t>
      </w:r>
      <w:r w:rsidR="00AB3470">
        <w:rPr>
          <w:lang w:val="en-GB"/>
        </w:rPr>
        <w:t xml:space="preserve">approximately </w:t>
      </w:r>
      <w:r w:rsidR="00BA31B7">
        <w:rPr>
          <w:lang w:val="en-GB"/>
        </w:rPr>
        <w:t>0.</w:t>
      </w:r>
      <w:r w:rsidR="00180003">
        <w:rPr>
          <w:lang w:val="en-GB"/>
        </w:rPr>
        <w:t>25</w:t>
      </w:r>
      <w:r w:rsidR="00BA31B7">
        <w:rPr>
          <w:lang w:val="en-GB"/>
        </w:rPr>
        <w:t xml:space="preserve"> ml/L</w:t>
      </w:r>
      <w:r w:rsidR="00B71752">
        <w:rPr>
          <w:lang w:val="en-GB"/>
        </w:rPr>
        <w:t xml:space="preserve"> or </w:t>
      </w:r>
      <w:r w:rsidR="00B71752" w:rsidRPr="005B7F02">
        <w:rPr>
          <w:lang w:val="en-GB"/>
        </w:rPr>
        <w:t>0.01 ml/L year</w:t>
      </w:r>
      <w:r w:rsidR="00B71752" w:rsidRPr="005B7F02">
        <w:rPr>
          <w:vertAlign w:val="superscript"/>
          <w:lang w:val="en-GB"/>
        </w:rPr>
        <w:t>-1</w:t>
      </w:r>
      <w:r w:rsidR="005E694E">
        <w:rPr>
          <w:lang w:val="en-GB"/>
        </w:rPr>
        <w:t xml:space="preserve"> b</w:t>
      </w:r>
      <w:r w:rsidR="00AF57A4">
        <w:rPr>
          <w:lang w:val="en-GB"/>
        </w:rPr>
        <w:t>etween 1993 and 2019 (Fig. 4C)</w:t>
      </w:r>
      <w:r w:rsidR="008C1956">
        <w:rPr>
          <w:lang w:val="en-GB"/>
        </w:rPr>
        <w:t xml:space="preserve">. However, the </w:t>
      </w:r>
      <w:r w:rsidR="00B75FC3">
        <w:rPr>
          <w:lang w:val="en-GB"/>
        </w:rPr>
        <w:t>average oxygen concentration experienced by the cod</w:t>
      </w:r>
      <w:r w:rsidR="0018212F">
        <w:rPr>
          <w:lang w:val="en-GB"/>
        </w:rPr>
        <w:t xml:space="preserve">, </w:t>
      </w:r>
      <w:r w:rsidR="00B75FC3">
        <w:rPr>
          <w:lang w:val="en-GB"/>
        </w:rPr>
        <w:t>calculated as oxygen concentration weighted by cod density as estimated from the CPUE model</w:t>
      </w:r>
      <w:r w:rsidR="00197A29">
        <w:rPr>
          <w:lang w:val="en-GB"/>
        </w:rPr>
        <w:t xml:space="preserve">, </w:t>
      </w:r>
      <w:r w:rsidR="00B75FC3" w:rsidRPr="005B7F02">
        <w:rPr>
          <w:lang w:val="en-GB"/>
        </w:rPr>
        <w:t xml:space="preserve">declined </w:t>
      </w:r>
      <w:r w:rsidR="001F0387">
        <w:rPr>
          <w:lang w:val="en-GB"/>
        </w:rPr>
        <w:t xml:space="preserve">by </w:t>
      </w:r>
      <w:r w:rsidR="00A373D1" w:rsidRPr="005B7F02">
        <w:rPr>
          <w:lang w:val="en-GB"/>
        </w:rPr>
        <w:t>0.0</w:t>
      </w:r>
      <w:r w:rsidR="00B34337" w:rsidRPr="005B7F02">
        <w:rPr>
          <w:lang w:val="en-GB"/>
        </w:rPr>
        <w:t>27</w:t>
      </w:r>
      <w:r w:rsidR="00B75FC3" w:rsidRPr="005B7F02">
        <w:rPr>
          <w:lang w:val="en-GB"/>
        </w:rPr>
        <w:t xml:space="preserve"> ml/L year</w:t>
      </w:r>
      <w:r w:rsidR="00B75FC3" w:rsidRPr="005B7F02">
        <w:rPr>
          <w:vertAlign w:val="superscript"/>
          <w:lang w:val="en-GB"/>
        </w:rPr>
        <w:t xml:space="preserve">-1 </w:t>
      </w:r>
      <w:r w:rsidR="00B75FC3" w:rsidRPr="005B7F02">
        <w:rPr>
          <w:lang w:val="en-GB"/>
        </w:rPr>
        <w:t xml:space="preserve">vs, respectively) </w:t>
      </w:r>
      <w:r w:rsidR="00B75FC3">
        <w:rPr>
          <w:lang w:val="en-GB"/>
        </w:rPr>
        <w:t xml:space="preserve">(Fig. 4C; see Fig. SX-SX in appendix for sub-division separately). The </w:t>
      </w:r>
      <w:r w:rsidR="00A83DB4">
        <w:rPr>
          <w:lang w:val="en-GB"/>
        </w:rPr>
        <w:t xml:space="preserve">faster </w:t>
      </w:r>
      <w:r w:rsidR="00B75FC3">
        <w:rPr>
          <w:lang w:val="en-GB"/>
        </w:rPr>
        <w:t>decline in the experienced oxygen concentration is likely due to the progressive deepening of the cod, going from an average of 46 m in 1993 to 51 m in 2019</w:t>
      </w:r>
      <w:r w:rsidR="00A23319">
        <w:rPr>
          <w:lang w:val="en-GB"/>
        </w:rPr>
        <w:t xml:space="preserve"> – depths where there the difference in oxygen concentration is </w:t>
      </w:r>
      <w:r w:rsidR="00BC1FD7">
        <w:rPr>
          <w:lang w:val="en-GB"/>
        </w:rPr>
        <w:t xml:space="preserve">approximately </w:t>
      </w:r>
      <w:r w:rsidR="00B75FC3">
        <w:rPr>
          <w:lang w:val="en-GB"/>
        </w:rPr>
        <w:t xml:space="preserve">0.3 ml/L). </w:t>
      </w:r>
      <w:r w:rsidR="00C717F2">
        <w:rPr>
          <w:lang w:val="en-GB"/>
        </w:rPr>
        <w:t>Over the course of the time series, the average oxygen concentration declined by 0.7 ml/L. This change alone is predicted to result in a decline in the log condition factor by 0.4% (which can be compared to the total decline in the log condition factor by about 3.2%)</w:t>
      </w:r>
      <w:r w:rsidR="00BE16E0">
        <w:rPr>
          <w:lang w:val="en-GB"/>
        </w:rPr>
        <w:t xml:space="preserve">. </w:t>
      </w:r>
      <w:r w:rsidR="00B75FC3">
        <w:rPr>
          <w:lang w:val="en-GB"/>
        </w:rPr>
        <w:t xml:space="preserve">Moreover, the negative interaction coefficient between depth and oxygen suggests that the negative effect of depth decreases for every unit decrease in oxygen, again highlighting the detrimental combination of </w:t>
      </w:r>
      <w:commentRangeStart w:id="6"/>
      <w:r w:rsidR="00B75FC3">
        <w:rPr>
          <w:lang w:val="en-GB"/>
        </w:rPr>
        <w:t>deep areas poor in oxygen for condition</w:t>
      </w:r>
      <w:commentRangeEnd w:id="6"/>
      <w:r w:rsidR="00B75FC3">
        <w:rPr>
          <w:rStyle w:val="CommentReference"/>
        </w:rPr>
        <w:commentReference w:id="6"/>
      </w:r>
      <w:r w:rsidR="00B75FC3">
        <w:rPr>
          <w:lang w:val="en-GB"/>
        </w:rPr>
        <w:t>.</w:t>
      </w:r>
      <w:r w:rsidR="008C3F75">
        <w:rPr>
          <w:lang w:val="en-GB"/>
        </w:rPr>
        <w:t xml:space="preserve"> </w:t>
      </w:r>
      <w:r w:rsidR="00DB1BB9">
        <w:rPr>
          <w:lang w:val="en-GB"/>
        </w:rPr>
        <w:t>The effect of oxygen did not change considerable when fitting the condition model to data east of 14</w:t>
      </w:r>
      <w:r w:rsidR="00A721B4" w:rsidRPr="00DB1BB9">
        <w:rPr>
          <w:lang w:val="en-GB"/>
        </w:rPr>
        <w:t>°</w:t>
      </w:r>
      <w:r w:rsidR="00D56A40">
        <w:rPr>
          <w:lang w:val="en-GB"/>
        </w:rPr>
        <w:t xml:space="preserve"> </w:t>
      </w:r>
      <w:r w:rsidR="007F2648">
        <w:rPr>
          <w:lang w:val="en-GB"/>
        </w:rPr>
        <w:t>longitude</w:t>
      </w:r>
      <w:r w:rsidR="00F20ACF">
        <w:rPr>
          <w:lang w:val="en-GB"/>
        </w:rPr>
        <w:t xml:space="preserve"> </w:t>
      </w:r>
      <w:r w:rsidR="00F20ACF">
        <w:rPr>
          <w:lang w:val="en-GB"/>
        </w:rPr>
        <w:t>(</w:t>
      </w:r>
      <w:r w:rsidR="00F20ACF" w:rsidRPr="003F1600">
        <w:rPr>
          <w:color w:val="FF0000"/>
          <w:lang w:val="en-GB"/>
        </w:rPr>
        <w:t>Fig. SX</w:t>
      </w:r>
      <w:r w:rsidR="00F20ACF">
        <w:rPr>
          <w:lang w:val="en-GB"/>
        </w:rPr>
        <w:t>)</w:t>
      </w:r>
      <w:r w:rsidR="003E1E59">
        <w:rPr>
          <w:lang w:val="en-GB"/>
        </w:rPr>
        <w:t xml:space="preserve">, corresponding to </w:t>
      </w:r>
      <w:r w:rsidR="00A50DAF">
        <w:rPr>
          <w:lang w:val="en-GB"/>
        </w:rPr>
        <w:t>areas</w:t>
      </w:r>
      <w:r w:rsidR="00B81310">
        <w:rPr>
          <w:lang w:val="en-GB"/>
        </w:rPr>
        <w:t xml:space="preserve"> more exposed to de-oxygenation because of the deep </w:t>
      </w:r>
      <w:r w:rsidR="00BE556F">
        <w:rPr>
          <w:lang w:val="en-GB"/>
        </w:rPr>
        <w:t>basins</w:t>
      </w:r>
      <w:r w:rsidR="00C67AE8">
        <w:rPr>
          <w:lang w:val="en-GB"/>
        </w:rPr>
        <w:t>.</w:t>
      </w:r>
    </w:p>
    <w:p w14:paraId="4DF7E957" w14:textId="6038E34B" w:rsidR="007F3059" w:rsidRDefault="00CA6D44" w:rsidP="007F3059">
      <w:pPr>
        <w:spacing w:line="480" w:lineRule="auto"/>
        <w:ind w:firstLine="284"/>
        <w:contextualSpacing/>
        <w:jc w:val="both"/>
        <w:rPr>
          <w:lang w:val="en-GB"/>
        </w:rPr>
      </w:pPr>
      <w:r>
        <w:rPr>
          <w:lang w:val="en-GB"/>
        </w:rPr>
        <w:lastRenderedPageBreak/>
        <w:t>Temperature is positively related to condition</w:t>
      </w:r>
      <w:r w:rsidR="005440A2">
        <w:rPr>
          <w:lang w:val="en-GB"/>
        </w:rPr>
        <w:t xml:space="preserve"> </w:t>
      </w:r>
      <w:r w:rsidR="005440A2">
        <w:rPr>
          <w:lang w:val="en-GB"/>
        </w:rPr>
        <w:t>(Fig. 3)</w:t>
      </w:r>
      <w:r w:rsidR="0023240A">
        <w:rPr>
          <w:lang w:val="en-GB"/>
        </w:rPr>
        <w:t xml:space="preserve">, and this </w:t>
      </w:r>
      <w:r>
        <w:rPr>
          <w:lang w:val="en-GB"/>
        </w:rPr>
        <w:t xml:space="preserve">is likely a spatial </w:t>
      </w:r>
      <w:r w:rsidR="00FB0804">
        <w:rPr>
          <w:lang w:val="en-GB"/>
        </w:rPr>
        <w:t>(</w:t>
      </w:r>
      <w:r w:rsidR="005E0AAB">
        <w:rPr>
          <w:lang w:val="en-GB"/>
        </w:rPr>
        <w:t xml:space="preserve">rather than temporal </w:t>
      </w:r>
      <w:r>
        <w:rPr>
          <w:lang w:val="en-GB"/>
        </w:rPr>
        <w:t>effect</w:t>
      </w:r>
      <w:r w:rsidR="00FB0804">
        <w:rPr>
          <w:lang w:val="en-GB"/>
        </w:rPr>
        <w:t>)</w:t>
      </w:r>
      <w:r w:rsidR="002D19C8">
        <w:rPr>
          <w:lang w:val="en-GB"/>
        </w:rPr>
        <w:t xml:space="preserve">, </w:t>
      </w:r>
      <w:r w:rsidR="00957089">
        <w:rPr>
          <w:lang w:val="en-GB"/>
        </w:rPr>
        <w:t xml:space="preserve">reflecting higher body condition </w:t>
      </w:r>
      <w:r w:rsidR="0025287F">
        <w:rPr>
          <w:lang w:val="en-GB"/>
        </w:rPr>
        <w:t>in shallower and warmer water</w:t>
      </w:r>
      <w:r w:rsidR="002342E4">
        <w:rPr>
          <w:lang w:val="en-GB"/>
        </w:rPr>
        <w:t>s</w:t>
      </w:r>
      <w:r w:rsidR="006B1087">
        <w:rPr>
          <w:lang w:val="en-GB"/>
        </w:rPr>
        <w:t xml:space="preserve">. </w:t>
      </w:r>
      <w:r w:rsidR="00FB05C0">
        <w:rPr>
          <w:lang w:val="en-GB"/>
        </w:rPr>
        <w:t xml:space="preserve">This interpretation is based on </w:t>
      </w:r>
      <w:r w:rsidR="008C7EBF">
        <w:rPr>
          <w:lang w:val="en-GB"/>
        </w:rPr>
        <w:t xml:space="preserve">the </w:t>
      </w:r>
      <w:r w:rsidR="00B4556D">
        <w:rPr>
          <w:lang w:val="en-GB"/>
        </w:rPr>
        <w:t xml:space="preserve">lack of </w:t>
      </w:r>
      <w:r w:rsidR="00C37AA0">
        <w:rPr>
          <w:lang w:val="en-GB"/>
        </w:rPr>
        <w:t xml:space="preserve">relationship between the annual condition factor </w:t>
      </w:r>
      <w:r w:rsidR="008C707B">
        <w:rPr>
          <w:lang w:val="en-GB"/>
        </w:rPr>
        <w:t>and</w:t>
      </w:r>
      <w:r w:rsidR="00C37AA0">
        <w:rPr>
          <w:lang w:val="en-GB"/>
        </w:rPr>
        <w:t xml:space="preserve"> the average annual temperature</w:t>
      </w:r>
      <w:r w:rsidR="006B549D">
        <w:rPr>
          <w:lang w:val="en-GB"/>
        </w:rPr>
        <w:t>)</w:t>
      </w:r>
      <w:r w:rsidR="00F5757A">
        <w:rPr>
          <w:lang w:val="en-GB"/>
        </w:rPr>
        <w:t xml:space="preserve"> (Fig. SX)</w:t>
      </w:r>
      <w:r w:rsidR="009B224F">
        <w:rPr>
          <w:lang w:val="en-GB"/>
        </w:rPr>
        <w:t>.</w:t>
      </w:r>
      <w:r w:rsidR="003D54E0">
        <w:rPr>
          <w:lang w:val="en-GB"/>
        </w:rPr>
        <w:t xml:space="preserve"> </w:t>
      </w:r>
      <w:r w:rsidR="0025004C">
        <w:rPr>
          <w:lang w:val="en-GB"/>
        </w:rPr>
        <w:t xml:space="preserve">Moreover, while </w:t>
      </w:r>
      <w:r w:rsidR="00686FB2">
        <w:rPr>
          <w:lang w:val="en-GB"/>
        </w:rPr>
        <w:t xml:space="preserve">the </w:t>
      </w:r>
      <w:r w:rsidR="005E420A">
        <w:rPr>
          <w:lang w:val="en-GB"/>
        </w:rPr>
        <w:t>temperature has increased since 1993</w:t>
      </w:r>
      <w:r w:rsidR="00277785">
        <w:rPr>
          <w:lang w:val="en-GB"/>
        </w:rPr>
        <w:t>, the effect size is quite small</w:t>
      </w:r>
      <w:r w:rsidR="00871D35">
        <w:rPr>
          <w:lang w:val="en-GB"/>
        </w:rPr>
        <w:t>. In</w:t>
      </w:r>
      <w:r w:rsidR="00F72509">
        <w:rPr>
          <w:lang w:val="en-GB"/>
        </w:rPr>
        <w:t>terestingly, the experience</w:t>
      </w:r>
      <w:r w:rsidR="00263C33">
        <w:rPr>
          <w:lang w:val="en-GB"/>
        </w:rPr>
        <w:t>d</w:t>
      </w:r>
      <w:r w:rsidR="00F72509">
        <w:rPr>
          <w:lang w:val="en-GB"/>
        </w:rPr>
        <w:t xml:space="preserve"> temperature by the cod closely follows the trend in the </w:t>
      </w:r>
      <w:r w:rsidR="00871D35">
        <w:rPr>
          <w:lang w:val="en-GB"/>
        </w:rPr>
        <w:t>environment</w:t>
      </w:r>
      <w:r w:rsidR="00C20369">
        <w:rPr>
          <w:lang w:val="en-GB"/>
        </w:rPr>
        <w:t xml:space="preserve"> (Fig. 4D)</w:t>
      </w:r>
      <w:r w:rsidR="00F72509">
        <w:rPr>
          <w:lang w:val="en-GB"/>
        </w:rPr>
        <w:t xml:space="preserve">, despite the deepening of the populations, </w:t>
      </w:r>
      <w:r w:rsidR="005E420A">
        <w:rPr>
          <w:lang w:val="en-GB"/>
        </w:rPr>
        <w:t>suggesting the potential “cooling” from the deepening is offset by the general warming</w:t>
      </w:r>
      <w:r w:rsidR="00B80CE6">
        <w:rPr>
          <w:lang w:val="en-GB"/>
        </w:rPr>
        <w:t>.</w:t>
      </w:r>
    </w:p>
    <w:p w14:paraId="6FD0C45B" w14:textId="1891D8A6" w:rsidR="004C15BC" w:rsidRDefault="00881634" w:rsidP="007F3059">
      <w:pPr>
        <w:spacing w:line="480" w:lineRule="auto"/>
        <w:ind w:firstLine="284"/>
        <w:contextualSpacing/>
        <w:jc w:val="both"/>
        <w:rPr>
          <w:lang w:val="en-GB"/>
        </w:rPr>
      </w:pPr>
      <w:r>
        <w:rPr>
          <w:lang w:val="en-GB"/>
        </w:rPr>
        <w:t xml:space="preserve">The abundance of sprat is positively related to </w:t>
      </w:r>
      <w:r w:rsidR="00734DC3">
        <w:rPr>
          <w:lang w:val="en-GB"/>
        </w:rPr>
        <w:t>body condition</w:t>
      </w:r>
      <w:r w:rsidR="00902536">
        <w:rPr>
          <w:lang w:val="en-GB"/>
        </w:rPr>
        <w:t xml:space="preserve"> (Fig. 3</w:t>
      </w:r>
      <w:r w:rsidR="005E04F4">
        <w:rPr>
          <w:lang w:val="en-GB"/>
        </w:rPr>
        <w:t>)</w:t>
      </w:r>
      <w:r w:rsidR="00734DC3">
        <w:rPr>
          <w:lang w:val="en-GB"/>
        </w:rPr>
        <w:t xml:space="preserve">, in line with </w:t>
      </w:r>
      <w:r w:rsidR="0031346F">
        <w:rPr>
          <w:lang w:val="en-GB"/>
        </w:rPr>
        <w:t xml:space="preserve">the hypothesis that </w:t>
      </w:r>
      <w:r w:rsidR="0030118D">
        <w:rPr>
          <w:lang w:val="en-GB"/>
        </w:rPr>
        <w:t xml:space="preserve">a lack of pelagic food has driven the decline in body condition. However, </w:t>
      </w:r>
      <w:r w:rsidR="007F5B88">
        <w:rPr>
          <w:lang w:val="en-GB"/>
        </w:rPr>
        <w:t>while the abundance of sprat has declined</w:t>
      </w:r>
      <w:r w:rsidR="00EA44FD">
        <w:rPr>
          <w:lang w:val="en-GB"/>
        </w:rPr>
        <w:t xml:space="preserve"> </w:t>
      </w:r>
      <w:r w:rsidR="00896F28">
        <w:rPr>
          <w:lang w:val="en-GB"/>
        </w:rPr>
        <w:t xml:space="preserve">in abundance </w:t>
      </w:r>
      <w:r w:rsidR="00EA44FD">
        <w:rPr>
          <w:lang w:val="en-GB"/>
        </w:rPr>
        <w:t>from the peak in the mid 1990’s</w:t>
      </w:r>
      <w:r w:rsidR="009F0D77">
        <w:rPr>
          <w:lang w:val="en-GB"/>
        </w:rPr>
        <w:t xml:space="preserve"> overall in the entire Baltic Sea, </w:t>
      </w:r>
      <w:r w:rsidR="003C7AAD">
        <w:rPr>
          <w:lang w:val="en-GB"/>
        </w:rPr>
        <w:t xml:space="preserve">the trends vary </w:t>
      </w:r>
      <w:r w:rsidR="00127DC1">
        <w:rPr>
          <w:lang w:val="en-GB"/>
        </w:rPr>
        <w:t xml:space="preserve">by </w:t>
      </w:r>
      <w:r w:rsidR="00FE1FE2">
        <w:rPr>
          <w:lang w:val="en-GB"/>
        </w:rPr>
        <w:t>sub-division</w:t>
      </w:r>
      <w:r w:rsidR="005D4327">
        <w:rPr>
          <w:lang w:val="en-GB"/>
        </w:rPr>
        <w:t xml:space="preserve">. Moreover, the density of cod </w:t>
      </w:r>
      <w:r w:rsidR="00755C46">
        <w:rPr>
          <w:lang w:val="en-GB"/>
        </w:rPr>
        <w:t>has also decline</w:t>
      </w:r>
      <w:r w:rsidR="00CC2F2E">
        <w:rPr>
          <w:lang w:val="en-GB"/>
        </w:rPr>
        <w:t>d</w:t>
      </w:r>
      <w:r w:rsidR="00163398">
        <w:rPr>
          <w:lang w:val="en-GB"/>
        </w:rPr>
        <w:t xml:space="preserve"> </w:t>
      </w:r>
      <w:r w:rsidR="00FB41BB">
        <w:rPr>
          <w:lang w:val="en-GB"/>
        </w:rPr>
        <w:t>(</w:t>
      </w:r>
      <w:r w:rsidR="00ED43B8">
        <w:rPr>
          <w:lang w:val="en-GB"/>
        </w:rPr>
        <w:t>as also indicated by the CPUE model</w:t>
      </w:r>
      <w:r w:rsidR="00007320">
        <w:rPr>
          <w:lang w:val="en-GB"/>
        </w:rPr>
        <w:t>, Fig. 4A</w:t>
      </w:r>
      <w:r w:rsidR="00FB41BB">
        <w:rPr>
          <w:lang w:val="en-GB"/>
        </w:rPr>
        <w:t xml:space="preserve">) </w:t>
      </w:r>
      <w:r w:rsidR="00163398">
        <w:rPr>
          <w:lang w:val="en-GB"/>
        </w:rPr>
        <w:t>and the</w:t>
      </w:r>
      <w:r w:rsidR="000C25D3">
        <w:rPr>
          <w:lang w:val="en-GB"/>
        </w:rPr>
        <w:t xml:space="preserve">refore there is no clear relationship between the </w:t>
      </w:r>
      <w:r w:rsidR="00163398">
        <w:rPr>
          <w:lang w:val="en-GB"/>
        </w:rPr>
        <w:t xml:space="preserve">ratio of cod to sprat </w:t>
      </w:r>
      <w:r w:rsidR="000C25D3">
        <w:rPr>
          <w:lang w:val="en-GB"/>
        </w:rPr>
        <w:t>over time</w:t>
      </w:r>
      <w:r w:rsidR="006F3B7F">
        <w:rPr>
          <w:lang w:val="en-GB"/>
        </w:rPr>
        <w:t xml:space="preserve"> (</w:t>
      </w:r>
      <w:r w:rsidR="006F3B7F" w:rsidRPr="00E21345">
        <w:rPr>
          <w:color w:val="FF0000"/>
          <w:lang w:val="en-GB"/>
        </w:rPr>
        <w:t>Fig. SX</w:t>
      </w:r>
      <w:r w:rsidR="006F3B7F">
        <w:rPr>
          <w:lang w:val="en-GB"/>
        </w:rPr>
        <w:t>)</w:t>
      </w:r>
      <w:r w:rsidR="000C25D3">
        <w:rPr>
          <w:lang w:val="en-GB"/>
        </w:rPr>
        <w:t xml:space="preserve">. </w:t>
      </w:r>
      <w:r w:rsidR="00CE7420">
        <w:rPr>
          <w:lang w:val="en-GB"/>
        </w:rPr>
        <w:t xml:space="preserve">Hence, the density of sprat </w:t>
      </w:r>
      <w:r w:rsidR="00D275A4">
        <w:rPr>
          <w:lang w:val="en-GB"/>
        </w:rPr>
        <w:t>likely has not contributed to the steep decline in bo</w:t>
      </w:r>
      <w:r w:rsidR="006732C6">
        <w:rPr>
          <w:lang w:val="en-GB"/>
        </w:rPr>
        <w:t>dy condition between 1993-2006.</w:t>
      </w:r>
    </w:p>
    <w:p w14:paraId="75B8EDCE" w14:textId="3822C8A2" w:rsidR="00372CE8" w:rsidRDefault="0072711C" w:rsidP="0068088F">
      <w:pPr>
        <w:spacing w:line="480" w:lineRule="auto"/>
        <w:ind w:firstLine="284"/>
        <w:contextualSpacing/>
        <w:jc w:val="both"/>
        <w:rPr>
          <w:lang w:val="en-GB"/>
        </w:rPr>
      </w:pPr>
      <w:r>
        <w:rPr>
          <w:lang w:val="en-GB"/>
        </w:rPr>
        <w:t>H</w:t>
      </w:r>
      <w:r w:rsidR="00476A52">
        <w:rPr>
          <w:lang w:val="en-GB"/>
        </w:rPr>
        <w:t>erring</w:t>
      </w:r>
      <w:r w:rsidR="00EF2A95">
        <w:rPr>
          <w:lang w:val="en-GB"/>
        </w:rPr>
        <w:t xml:space="preserve"> </w:t>
      </w:r>
      <w:r>
        <w:rPr>
          <w:lang w:val="en-GB"/>
        </w:rPr>
        <w:t xml:space="preserve">abundance on a sub-division level is </w:t>
      </w:r>
      <w:r w:rsidR="00EF2A95">
        <w:rPr>
          <w:lang w:val="en-GB"/>
        </w:rPr>
        <w:t xml:space="preserve">estimated to </w:t>
      </w:r>
      <w:r w:rsidR="00254987">
        <w:rPr>
          <w:lang w:val="en-GB"/>
        </w:rPr>
        <w:t xml:space="preserve">have a </w:t>
      </w:r>
      <w:r w:rsidR="00EF2A95">
        <w:rPr>
          <w:lang w:val="en-GB"/>
        </w:rPr>
        <w:t>negative</w:t>
      </w:r>
      <w:r w:rsidR="00CF1D51">
        <w:rPr>
          <w:lang w:val="en-GB"/>
        </w:rPr>
        <w:t xml:space="preserve"> effect on the weight of a cod given its length</w:t>
      </w:r>
      <w:r w:rsidR="00EF2A95">
        <w:rPr>
          <w:lang w:val="en-GB"/>
        </w:rPr>
        <w:t xml:space="preserve">, meaning there is no support for </w:t>
      </w:r>
      <w:r w:rsidR="005E7B4E">
        <w:rPr>
          <w:lang w:val="en-GB"/>
        </w:rPr>
        <w:t xml:space="preserve">lack of herring being responsible for the decline in body condition. </w:t>
      </w:r>
      <w:r w:rsidR="006D7426">
        <w:rPr>
          <w:lang w:val="en-GB"/>
        </w:rPr>
        <w:t xml:space="preserve">This result did not change when fitting the same condition model to cod above 30 cm, a size group that is able to feed on the entire </w:t>
      </w:r>
      <w:r w:rsidR="00663FC0">
        <w:rPr>
          <w:lang w:val="en-GB"/>
        </w:rPr>
        <w:t>size-distribution of the herring</w:t>
      </w:r>
      <w:r w:rsidR="00455A54">
        <w:rPr>
          <w:lang w:val="en-GB"/>
        </w:rPr>
        <w:t xml:space="preserve"> </w:t>
      </w:r>
      <w:r w:rsidR="00671C00">
        <w:rPr>
          <w:lang w:val="en-GB"/>
        </w:rPr>
        <w:fldChar w:fldCharType="begin"/>
      </w:r>
      <w:r w:rsidR="00671C00">
        <w:rPr>
          <w:lang w:val="en-GB"/>
        </w:rPr>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Pr>
          <w:lang w:val="en-GB"/>
        </w:rPr>
        <w:fldChar w:fldCharType="separate"/>
      </w:r>
      <w:r w:rsidR="00671C00" w:rsidRPr="00671C00">
        <w:rPr>
          <w:lang w:val="en-GB"/>
        </w:rPr>
        <w:t>(</w:t>
      </w:r>
      <w:proofErr w:type="spellStart"/>
      <w:r w:rsidR="00671C00" w:rsidRPr="00671C00">
        <w:rPr>
          <w:lang w:val="en-GB"/>
        </w:rPr>
        <w:t>Niiranen</w:t>
      </w:r>
      <w:proofErr w:type="spellEnd"/>
      <w:r w:rsidR="00671C00" w:rsidRPr="00671C00">
        <w:rPr>
          <w:lang w:val="en-GB"/>
        </w:rPr>
        <w:t xml:space="preserve"> </w:t>
      </w:r>
      <w:r w:rsidR="00671C00" w:rsidRPr="00671C00">
        <w:rPr>
          <w:i/>
          <w:iCs/>
          <w:lang w:val="en-GB"/>
        </w:rPr>
        <w:t>et al.</w:t>
      </w:r>
      <w:r w:rsidR="00671C00" w:rsidRPr="00671C00">
        <w:rPr>
          <w:lang w:val="en-GB"/>
        </w:rPr>
        <w:t>, 2019)</w:t>
      </w:r>
      <w:r w:rsidR="00671C00">
        <w:rPr>
          <w:lang w:val="en-GB"/>
        </w:rPr>
        <w:fldChar w:fldCharType="end"/>
      </w:r>
      <w:r w:rsidR="006D7426">
        <w:rPr>
          <w:lang w:val="en-GB"/>
        </w:rPr>
        <w:t>.</w:t>
      </w:r>
      <w:r w:rsidR="00F410A9">
        <w:rPr>
          <w:lang w:val="en-GB"/>
        </w:rPr>
        <w:t xml:space="preserve"> </w:t>
      </w:r>
      <w:r w:rsidR="00A6488B">
        <w:rPr>
          <w:lang w:val="en-GB"/>
        </w:rPr>
        <w:t xml:space="preserve">In fact, </w:t>
      </w:r>
      <w:r w:rsidR="00E9649D">
        <w:rPr>
          <w:lang w:val="en-GB"/>
        </w:rPr>
        <w:t xml:space="preserve">most </w:t>
      </w:r>
      <w:r w:rsidR="00B95694">
        <w:rPr>
          <w:lang w:val="en-GB"/>
        </w:rPr>
        <w:t>parameter</w:t>
      </w:r>
      <w:r w:rsidR="00E93132">
        <w:rPr>
          <w:lang w:val="en-GB"/>
        </w:rPr>
        <w:t xml:space="preserve"> estimates </w:t>
      </w:r>
      <w:r w:rsidR="00B95694">
        <w:rPr>
          <w:lang w:val="en-GB"/>
        </w:rPr>
        <w:t xml:space="preserve">did not change </w:t>
      </w:r>
      <w:r w:rsidR="00E36A19">
        <w:rPr>
          <w:lang w:val="en-GB"/>
        </w:rPr>
        <w:t xml:space="preserve">considerably </w:t>
      </w:r>
      <w:r w:rsidR="009774DF">
        <w:rPr>
          <w:lang w:val="en-GB"/>
        </w:rPr>
        <w:t xml:space="preserve">when fitting the condition model to </w:t>
      </w:r>
      <w:r w:rsidR="001455FD">
        <w:rPr>
          <w:lang w:val="en-GB"/>
        </w:rPr>
        <w:t>cod below or above maturation size</w:t>
      </w:r>
      <w:r w:rsidR="00E12329">
        <w:rPr>
          <w:lang w:val="en-GB"/>
        </w:rPr>
        <w:t xml:space="preserve"> </w:t>
      </w:r>
      <w:r w:rsidR="00B24967">
        <w:rPr>
          <w:lang w:val="en-GB"/>
        </w:rPr>
        <w:t>(</w:t>
      </w:r>
      <w:r w:rsidR="00076594" w:rsidRPr="00E21345">
        <w:rPr>
          <w:color w:val="FF0000"/>
          <w:lang w:val="en-GB"/>
        </w:rPr>
        <w:t>Fig. SX</w:t>
      </w:r>
      <w:r w:rsidR="00076594">
        <w:rPr>
          <w:lang w:val="en-GB"/>
        </w:rPr>
        <w:t>)</w:t>
      </w:r>
      <w:r w:rsidR="00671C00">
        <w:rPr>
          <w:lang w:val="en-GB"/>
        </w:rPr>
        <w:t>, and n</w:t>
      </w:r>
      <w:r w:rsidR="00477D5A">
        <w:rPr>
          <w:lang w:val="en-GB"/>
        </w:rPr>
        <w:t xml:space="preserve">either is there a clear relationship between model </w:t>
      </w:r>
      <w:r w:rsidR="00477D5A">
        <w:rPr>
          <w:lang w:val="en-GB"/>
        </w:rPr>
        <w:t xml:space="preserve">residuals </w:t>
      </w:r>
      <w:r w:rsidR="00AB2B8F">
        <w:rPr>
          <w:lang w:val="en-GB"/>
        </w:rPr>
        <w:t xml:space="preserve">and </w:t>
      </w:r>
      <w:r w:rsidR="00477D5A">
        <w:rPr>
          <w:lang w:val="en-GB"/>
        </w:rPr>
        <w:t>length</w:t>
      </w:r>
      <w:r w:rsidR="00983E49">
        <w:rPr>
          <w:lang w:val="en-GB"/>
        </w:rPr>
        <w:t xml:space="preserve">. This </w:t>
      </w:r>
      <w:r w:rsidR="00477D5A">
        <w:rPr>
          <w:lang w:val="en-GB"/>
        </w:rPr>
        <w:t>suggest</w:t>
      </w:r>
      <w:r w:rsidR="00BC2E8F">
        <w:rPr>
          <w:lang w:val="en-GB"/>
        </w:rPr>
        <w:t xml:space="preserve">s </w:t>
      </w:r>
      <w:r w:rsidR="00477D5A">
        <w:rPr>
          <w:lang w:val="en-GB"/>
        </w:rPr>
        <w:t>the length-weight model is appropriate for all lengths of cod</w:t>
      </w:r>
      <w:r w:rsidR="006230F9">
        <w:rPr>
          <w:lang w:val="en-GB"/>
        </w:rPr>
        <w:t xml:space="preserve">, </w:t>
      </w:r>
      <w:r w:rsidR="00477D5A">
        <w:rPr>
          <w:lang w:val="en-GB"/>
        </w:rPr>
        <w:t xml:space="preserve">the changes in the size-distribution of cod </w:t>
      </w:r>
      <w:r w:rsidR="002308CE">
        <w:rPr>
          <w:lang w:val="en-GB"/>
        </w:rPr>
        <w:t>are</w:t>
      </w:r>
      <w:r w:rsidR="00477D5A">
        <w:rPr>
          <w:lang w:val="en-GB"/>
        </w:rPr>
        <w:t xml:space="preserve"> accounted for</w:t>
      </w:r>
      <w:r w:rsidR="00793539">
        <w:rPr>
          <w:lang w:val="en-GB"/>
        </w:rPr>
        <w:t xml:space="preserve"> and </w:t>
      </w:r>
      <w:r w:rsidR="00E228B9">
        <w:rPr>
          <w:lang w:val="en-GB"/>
        </w:rPr>
        <w:t>that the condition factor has declined within the whole cod population.</w:t>
      </w:r>
      <w:r w:rsidR="00477D5A">
        <w:rPr>
          <w:lang w:val="en-GB"/>
        </w:rPr>
        <w:t xml:space="preserve"> </w:t>
      </w:r>
    </w:p>
    <w:p w14:paraId="2977CE03" w14:textId="33771BDB" w:rsidR="0068088F" w:rsidRDefault="0012282D" w:rsidP="0068088F">
      <w:pPr>
        <w:spacing w:line="480" w:lineRule="auto"/>
        <w:ind w:firstLine="284"/>
        <w:contextualSpacing/>
        <w:jc w:val="both"/>
        <w:rPr>
          <w:lang w:val="en-GB"/>
        </w:rPr>
      </w:pPr>
      <w:r>
        <w:rPr>
          <w:lang w:val="en-GB"/>
        </w:rPr>
        <w:lastRenderedPageBreak/>
        <w:t xml:space="preserve">All variables </w:t>
      </w:r>
      <w:r w:rsidR="006E5B41">
        <w:rPr>
          <w:lang w:val="en-GB"/>
        </w:rPr>
        <w:t xml:space="preserve">related to </w:t>
      </w:r>
      <w:r w:rsidR="00E54F01">
        <w:rPr>
          <w:lang w:val="en-GB"/>
        </w:rPr>
        <w:t xml:space="preserve">density </w:t>
      </w:r>
      <w:r w:rsidR="009F47DE">
        <w:rPr>
          <w:lang w:val="en-GB"/>
        </w:rPr>
        <w:t xml:space="preserve">(catch per unit effort of cod and </w:t>
      </w:r>
      <w:r w:rsidR="0068088F">
        <w:rPr>
          <w:lang w:val="en-GB"/>
        </w:rPr>
        <w:t xml:space="preserve">flounder </w:t>
      </w:r>
      <w:r w:rsidR="00055773">
        <w:rPr>
          <w:lang w:val="en-GB"/>
        </w:rPr>
        <w:t xml:space="preserve">by haul and ICES rectangle) </w:t>
      </w:r>
      <w:r w:rsidR="00BE417F">
        <w:rPr>
          <w:lang w:val="en-GB"/>
        </w:rPr>
        <w:t xml:space="preserve">had </w:t>
      </w:r>
      <w:r w:rsidR="00557248">
        <w:rPr>
          <w:lang w:val="en-GB"/>
        </w:rPr>
        <w:t xml:space="preserve">small effect sizes and </w:t>
      </w:r>
      <w:r w:rsidR="00BE417F">
        <w:rPr>
          <w:lang w:val="en-GB"/>
        </w:rPr>
        <w:t>confidence intervals overlapping 0</w:t>
      </w:r>
      <w:r w:rsidR="008E3505">
        <w:rPr>
          <w:lang w:val="en-GB"/>
        </w:rPr>
        <w:t xml:space="preserve">. </w:t>
      </w:r>
    </w:p>
    <w:p w14:paraId="55BFA232" w14:textId="6D94AACB" w:rsidR="009774DF" w:rsidRDefault="009774DF" w:rsidP="00CA6D44">
      <w:pPr>
        <w:spacing w:line="480" w:lineRule="auto"/>
        <w:ind w:firstLine="284"/>
        <w:contextualSpacing/>
        <w:jc w:val="both"/>
        <w:rPr>
          <w:lang w:val="en-GB"/>
        </w:rPr>
      </w:pPr>
    </w:p>
    <w:p w14:paraId="6766A71D" w14:textId="6825E9E3" w:rsidR="00C540A8" w:rsidRDefault="00C540A8" w:rsidP="00CA6D44">
      <w:pPr>
        <w:spacing w:line="480" w:lineRule="auto"/>
        <w:ind w:firstLine="284"/>
        <w:contextualSpacing/>
        <w:jc w:val="both"/>
        <w:rPr>
          <w:lang w:val="en-GB"/>
        </w:rPr>
      </w:pPr>
    </w:p>
    <w:p w14:paraId="4D8B6A8D" w14:textId="7883920A" w:rsidR="00641985" w:rsidRDefault="00641985" w:rsidP="001014C3">
      <w:pPr>
        <w:spacing w:line="480" w:lineRule="auto"/>
        <w:ind w:firstLine="284"/>
        <w:contextualSpacing/>
        <w:jc w:val="both"/>
        <w:rPr>
          <w:lang w:val="en-GB"/>
        </w:rPr>
      </w:pPr>
    </w:p>
    <w:p w14:paraId="38BADCD6" w14:textId="2038FFFA" w:rsidR="00736FF5" w:rsidRPr="00EF580F" w:rsidRDefault="000727E4" w:rsidP="005B4205">
      <w:pPr>
        <w:spacing w:line="480" w:lineRule="auto"/>
        <w:contextualSpacing/>
        <w:jc w:val="center"/>
        <w:rPr>
          <w:lang w:val="en-GB"/>
        </w:rPr>
      </w:pPr>
      <w:r>
        <w:rPr>
          <w:noProof/>
          <w:lang w:val="en-GB"/>
        </w:rPr>
        <w:drawing>
          <wp:inline distT="0" distB="0" distL="0" distR="0" wp14:anchorId="42C54347" wp14:editId="08A7CB00">
            <wp:extent cx="5733159" cy="4173648"/>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3" cstate="print">
                      <a:extLst>
                        <a:ext uri="{28A0092B-C50C-407E-A947-70E740481C1C}">
                          <a14:useLocalDpi xmlns:a14="http://schemas.microsoft.com/office/drawing/2010/main" val="0"/>
                        </a:ext>
                      </a:extLst>
                    </a:blip>
                    <a:srcRect t="13896" b="13306"/>
                    <a:stretch/>
                  </pic:blipFill>
                  <pic:spPr bwMode="auto">
                    <a:xfrm>
                      <a:off x="0" y="0"/>
                      <a:ext cx="5733415" cy="4173834"/>
                    </a:xfrm>
                    <a:prstGeom prst="rect">
                      <a:avLst/>
                    </a:prstGeom>
                    <a:ln>
                      <a:noFill/>
                    </a:ln>
                    <a:extLst>
                      <a:ext uri="{53640926-AAD7-44D8-BBD7-CCE9431645EC}">
                        <a14:shadowObscured xmlns:a14="http://schemas.microsoft.com/office/drawing/2010/main"/>
                      </a:ext>
                    </a:extLst>
                  </pic:spPr>
                </pic:pic>
              </a:graphicData>
            </a:graphic>
          </wp:inline>
        </w:drawing>
      </w:r>
    </w:p>
    <w:p w14:paraId="625E0954" w14:textId="1E269F8C" w:rsidR="0067292D" w:rsidRPr="009D01D1" w:rsidRDefault="0067292D" w:rsidP="0067292D">
      <w:pPr>
        <w:rPr>
          <w:b/>
          <w:bCs/>
          <w:lang w:val="en-GB"/>
        </w:rPr>
      </w:pPr>
      <w:bookmarkStart w:id="7" w:name="_qea8h0e4kq36" w:colFirst="0" w:colLast="0"/>
      <w:bookmarkEnd w:id="7"/>
      <w:r w:rsidRPr="009D01D1">
        <w:rPr>
          <w:b/>
          <w:bCs/>
          <w:lang w:val="en-GB"/>
        </w:rPr>
        <w:t xml:space="preserve">Fig. </w:t>
      </w:r>
      <w:r>
        <w:rPr>
          <w:b/>
          <w:bCs/>
          <w:lang w:val="en-GB"/>
        </w:rPr>
        <w:t>1</w:t>
      </w:r>
      <w:r w:rsidRPr="009D01D1">
        <w:rPr>
          <w:b/>
          <w:bCs/>
          <w:lang w:val="en-GB"/>
        </w:rPr>
        <w:t xml:space="preserve">. </w:t>
      </w:r>
    </w:p>
    <w:p w14:paraId="20678FF1" w14:textId="4009CE38" w:rsidR="0067292D" w:rsidRDefault="0067292D" w:rsidP="008D2782">
      <w:pPr>
        <w:rPr>
          <w:b/>
          <w:bCs/>
          <w:lang w:val="en-GB"/>
        </w:rPr>
      </w:pPr>
    </w:p>
    <w:p w14:paraId="533900A0" w14:textId="4CD9E280" w:rsidR="0067292D" w:rsidRDefault="0067292D" w:rsidP="008D2782">
      <w:pPr>
        <w:rPr>
          <w:b/>
          <w:bCs/>
          <w:lang w:val="en-GB"/>
        </w:rPr>
      </w:pPr>
    </w:p>
    <w:p w14:paraId="5DD32350" w14:textId="07FE939A" w:rsidR="0067292D" w:rsidRDefault="0067292D" w:rsidP="008D2782">
      <w:pPr>
        <w:rPr>
          <w:b/>
          <w:bCs/>
          <w:lang w:val="en-GB"/>
        </w:rPr>
      </w:pPr>
    </w:p>
    <w:p w14:paraId="4DCDD020" w14:textId="6BB639BC" w:rsidR="005B4205" w:rsidRDefault="005B4205" w:rsidP="005B4205">
      <w:pPr>
        <w:rPr>
          <w:lang w:val="en-GB"/>
        </w:rPr>
      </w:pPr>
    </w:p>
    <w:p w14:paraId="48D1C088" w14:textId="77777777" w:rsidR="005B4205" w:rsidRPr="005B4205" w:rsidRDefault="005B4205" w:rsidP="005B4205">
      <w:pPr>
        <w:rPr>
          <w:lang w:val="en-GB"/>
        </w:rPr>
      </w:pPr>
    </w:p>
    <w:p w14:paraId="15AF1C63" w14:textId="21324BCE" w:rsidR="005B4205" w:rsidRDefault="005B4205" w:rsidP="005B4205">
      <w:pPr>
        <w:jc w:val="center"/>
        <w:rPr>
          <w:lang w:val="en-GB"/>
        </w:rPr>
      </w:pPr>
      <w:r>
        <w:rPr>
          <w:noProof/>
          <w:lang w:val="en-GB"/>
        </w:rPr>
        <w:lastRenderedPageBreak/>
        <w:drawing>
          <wp:inline distT="0" distB="0" distL="0" distR="0" wp14:anchorId="2192E4CC" wp14:editId="4CCE9A7A">
            <wp:extent cx="5733212" cy="5241956"/>
            <wp:effectExtent l="0" t="0" r="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rotWithShape="1">
                    <a:blip r:embed="rId14" cstate="print">
                      <a:extLst>
                        <a:ext uri="{28A0092B-C50C-407E-A947-70E740481C1C}">
                          <a14:useLocalDpi xmlns:a14="http://schemas.microsoft.com/office/drawing/2010/main" val="0"/>
                        </a:ext>
                      </a:extLst>
                    </a:blip>
                    <a:srcRect t="4106" b="4463"/>
                    <a:stretch/>
                  </pic:blipFill>
                  <pic:spPr bwMode="auto">
                    <a:xfrm>
                      <a:off x="0" y="0"/>
                      <a:ext cx="5733415" cy="5242142"/>
                    </a:xfrm>
                    <a:prstGeom prst="rect">
                      <a:avLst/>
                    </a:prstGeom>
                    <a:ln>
                      <a:noFill/>
                    </a:ln>
                    <a:extLst>
                      <a:ext uri="{53640926-AAD7-44D8-BBD7-CCE9431645EC}">
                        <a14:shadowObscured xmlns:a14="http://schemas.microsoft.com/office/drawing/2010/main"/>
                      </a:ext>
                    </a:extLst>
                  </pic:spPr>
                </pic:pic>
              </a:graphicData>
            </a:graphic>
          </wp:inline>
        </w:drawing>
      </w:r>
    </w:p>
    <w:p w14:paraId="30587240" w14:textId="12B91FA6" w:rsidR="00A83889" w:rsidRPr="009D01D1" w:rsidRDefault="00A83889" w:rsidP="00A83889">
      <w:pPr>
        <w:rPr>
          <w:b/>
          <w:bCs/>
          <w:lang w:val="en-GB"/>
        </w:rPr>
      </w:pPr>
      <w:r w:rsidRPr="009D01D1">
        <w:rPr>
          <w:b/>
          <w:bCs/>
          <w:lang w:val="en-GB"/>
        </w:rPr>
        <w:t xml:space="preserve">Fig. </w:t>
      </w:r>
      <w:r>
        <w:rPr>
          <w:b/>
          <w:bCs/>
          <w:lang w:val="en-GB"/>
        </w:rPr>
        <w:t>2</w:t>
      </w:r>
      <w:r w:rsidRPr="009D01D1">
        <w:rPr>
          <w:b/>
          <w:bCs/>
          <w:lang w:val="en-GB"/>
        </w:rPr>
        <w:t xml:space="preserve">. </w:t>
      </w:r>
    </w:p>
    <w:p w14:paraId="3E4CAE53" w14:textId="31D3F627" w:rsidR="005B4205" w:rsidRDefault="005B4205" w:rsidP="005B4205">
      <w:pPr>
        <w:rPr>
          <w:lang w:val="en-GB"/>
        </w:rPr>
      </w:pPr>
    </w:p>
    <w:p w14:paraId="2B96FA5B" w14:textId="2D092120" w:rsidR="005B4205" w:rsidRDefault="005B4205" w:rsidP="005B4205">
      <w:pPr>
        <w:rPr>
          <w:lang w:val="en-GB"/>
        </w:rPr>
      </w:pPr>
    </w:p>
    <w:p w14:paraId="52488431" w14:textId="43043526" w:rsidR="005B4205" w:rsidRDefault="005B4205" w:rsidP="005B4205">
      <w:pPr>
        <w:rPr>
          <w:lang w:val="en-GB"/>
        </w:rPr>
      </w:pPr>
    </w:p>
    <w:p w14:paraId="1377DB7C" w14:textId="782BCE01" w:rsidR="005B4205" w:rsidRDefault="005B4205" w:rsidP="005B4205">
      <w:pPr>
        <w:rPr>
          <w:lang w:val="en-GB"/>
        </w:rPr>
      </w:pPr>
    </w:p>
    <w:p w14:paraId="438AF1C7" w14:textId="0CBFD842" w:rsidR="005B4205" w:rsidRDefault="009E4B75" w:rsidP="00075FC9">
      <w:pPr>
        <w:jc w:val="center"/>
        <w:rPr>
          <w:lang w:val="en-GB"/>
        </w:rPr>
      </w:pPr>
      <w:r>
        <w:rPr>
          <w:noProof/>
          <w:lang w:val="en-GB"/>
        </w:rPr>
        <w:lastRenderedPageBreak/>
        <w:drawing>
          <wp:inline distT="0" distB="0" distL="0" distR="0" wp14:anchorId="364738C2" wp14:editId="4B3E7C49">
            <wp:extent cx="2951321" cy="4427145"/>
            <wp:effectExtent l="0" t="0" r="0" b="571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9535" cy="4454467"/>
                    </a:xfrm>
                    <a:prstGeom prst="rect">
                      <a:avLst/>
                    </a:prstGeom>
                  </pic:spPr>
                </pic:pic>
              </a:graphicData>
            </a:graphic>
          </wp:inline>
        </w:drawing>
      </w:r>
    </w:p>
    <w:p w14:paraId="68F2F3D1" w14:textId="009D7297" w:rsidR="009D01D1" w:rsidRDefault="00D065D5" w:rsidP="009D01D1">
      <w:pPr>
        <w:rPr>
          <w:b/>
          <w:bCs/>
          <w:lang w:val="en-GB"/>
        </w:rPr>
      </w:pPr>
      <w:r>
        <w:rPr>
          <w:b/>
          <w:bCs/>
          <w:lang w:val="en-GB"/>
        </w:rPr>
        <w:t>Fig. 3.</w:t>
      </w:r>
    </w:p>
    <w:p w14:paraId="5042113C" w14:textId="77777777" w:rsidR="00D065D5" w:rsidRDefault="00D065D5" w:rsidP="009D01D1">
      <w:pPr>
        <w:rPr>
          <w:b/>
          <w:bCs/>
          <w:lang w:val="en-GB"/>
        </w:rPr>
      </w:pPr>
    </w:p>
    <w:p w14:paraId="394A1F33" w14:textId="77777777" w:rsidR="00D065D5" w:rsidRPr="009D01D1" w:rsidRDefault="00D065D5" w:rsidP="009D01D1">
      <w:pPr>
        <w:rPr>
          <w:b/>
          <w:bCs/>
          <w:lang w:val="en-GB"/>
        </w:rPr>
      </w:pPr>
    </w:p>
    <w:p w14:paraId="14420E0C" w14:textId="1B375E38" w:rsidR="005B4205" w:rsidRDefault="005B4205" w:rsidP="005B4205">
      <w:pPr>
        <w:rPr>
          <w:lang w:val="en-GB"/>
        </w:rPr>
      </w:pPr>
    </w:p>
    <w:p w14:paraId="362651FA" w14:textId="7723B02B" w:rsidR="00694144" w:rsidRDefault="00694144" w:rsidP="005B4205">
      <w:pPr>
        <w:rPr>
          <w:lang w:val="en-GB"/>
        </w:rPr>
      </w:pPr>
    </w:p>
    <w:p w14:paraId="2F2A6559" w14:textId="087EC766" w:rsidR="00694144" w:rsidRDefault="00694144" w:rsidP="005B4205">
      <w:pPr>
        <w:rPr>
          <w:lang w:val="en-GB"/>
        </w:rPr>
      </w:pPr>
    </w:p>
    <w:p w14:paraId="6E0C73DA" w14:textId="77777777" w:rsidR="004619AE" w:rsidRDefault="004619AE" w:rsidP="00BE1EEA">
      <w:pPr>
        <w:jc w:val="center"/>
        <w:rPr>
          <w:lang w:val="en-GB"/>
        </w:rPr>
      </w:pPr>
    </w:p>
    <w:p w14:paraId="2763A925" w14:textId="77777777" w:rsidR="004619AE" w:rsidRDefault="004619AE" w:rsidP="00BE1EEA">
      <w:pPr>
        <w:jc w:val="center"/>
        <w:rPr>
          <w:lang w:val="en-GB"/>
        </w:rPr>
      </w:pPr>
    </w:p>
    <w:p w14:paraId="4333848E" w14:textId="77777777" w:rsidR="004619AE" w:rsidRDefault="004619AE" w:rsidP="00BE1EEA">
      <w:pPr>
        <w:jc w:val="center"/>
        <w:rPr>
          <w:lang w:val="en-GB"/>
        </w:rPr>
      </w:pPr>
    </w:p>
    <w:p w14:paraId="4CDD2476" w14:textId="77777777" w:rsidR="004619AE" w:rsidRDefault="004619AE" w:rsidP="00BE1EEA">
      <w:pPr>
        <w:jc w:val="center"/>
        <w:rPr>
          <w:lang w:val="en-GB"/>
        </w:rPr>
      </w:pPr>
    </w:p>
    <w:p w14:paraId="02B45326" w14:textId="5ACCAC4A" w:rsidR="00694144" w:rsidRDefault="0014130A" w:rsidP="00BE1EEA">
      <w:pPr>
        <w:jc w:val="center"/>
        <w:rPr>
          <w:lang w:val="en-GB"/>
        </w:rPr>
      </w:pPr>
      <w:r>
        <w:rPr>
          <w:noProof/>
          <w:lang w:val="en-GB"/>
        </w:rPr>
        <w:lastRenderedPageBreak/>
        <w:drawing>
          <wp:inline distT="0" distB="0" distL="0" distR="0" wp14:anchorId="7A6047DA" wp14:editId="2EE145D3">
            <wp:extent cx="5733415" cy="57334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8FA8286" w14:textId="7DD99A2B" w:rsidR="004619AE" w:rsidRPr="009D01D1" w:rsidRDefault="009D01D1" w:rsidP="004619AE">
      <w:pPr>
        <w:rPr>
          <w:b/>
          <w:bCs/>
          <w:lang w:val="en-GB"/>
        </w:rPr>
      </w:pPr>
      <w:r w:rsidRPr="009D01D1">
        <w:rPr>
          <w:b/>
          <w:bCs/>
          <w:lang w:val="en-GB"/>
        </w:rPr>
        <w:t xml:space="preserve">Fig. 4. </w:t>
      </w:r>
    </w:p>
    <w:p w14:paraId="49C9DD63" w14:textId="603EEE16" w:rsidR="004619AE" w:rsidRDefault="004619AE" w:rsidP="00BE1EEA">
      <w:pPr>
        <w:jc w:val="center"/>
        <w:rPr>
          <w:lang w:val="en-GB"/>
        </w:rPr>
      </w:pPr>
    </w:p>
    <w:p w14:paraId="6940BB00" w14:textId="77777777" w:rsidR="004619AE" w:rsidRPr="005B4205" w:rsidRDefault="004619AE" w:rsidP="00BE1EEA">
      <w:pPr>
        <w:jc w:val="center"/>
        <w:rPr>
          <w:lang w:val="en-GB"/>
        </w:rPr>
      </w:pPr>
    </w:p>
    <w:p w14:paraId="52505908" w14:textId="6B29EB3B" w:rsidR="00DA0E8F" w:rsidRDefault="00401B29" w:rsidP="00DA0E8F">
      <w:pPr>
        <w:pStyle w:val="Heading1"/>
        <w:spacing w:line="480" w:lineRule="auto"/>
        <w:contextualSpacing/>
        <w:jc w:val="both"/>
        <w:rPr>
          <w:b/>
          <w:sz w:val="28"/>
          <w:szCs w:val="28"/>
          <w:lang w:val="en-GB"/>
        </w:rPr>
      </w:pPr>
      <w:r w:rsidRPr="00EF580F">
        <w:rPr>
          <w:b/>
          <w:sz w:val="28"/>
          <w:szCs w:val="28"/>
          <w:lang w:val="en-GB"/>
        </w:rPr>
        <w:t>Discussion</w:t>
      </w:r>
    </w:p>
    <w:p w14:paraId="498C3FCD" w14:textId="51549870" w:rsidR="00DA0E8F" w:rsidRDefault="00DA0E8F" w:rsidP="00DA0E8F">
      <w:pPr>
        <w:rPr>
          <w:lang w:val="en-GB"/>
        </w:rPr>
      </w:pPr>
      <w:r>
        <w:rPr>
          <w:lang w:val="en-GB"/>
        </w:rPr>
        <w:t>HELLO</w:t>
      </w:r>
    </w:p>
    <w:p w14:paraId="3568D1E9" w14:textId="77777777" w:rsidR="00DA0E8F" w:rsidRPr="00DA0E8F" w:rsidRDefault="00DA0E8F" w:rsidP="00DA0E8F">
      <w:pPr>
        <w:rPr>
          <w:lang w:val="en-GB"/>
        </w:rPr>
      </w:pPr>
    </w:p>
    <w:p w14:paraId="3023DEB0" w14:textId="270051D6" w:rsidR="00D16674" w:rsidRDefault="00D16674" w:rsidP="00DA0E8F">
      <w:pPr>
        <w:spacing w:line="480" w:lineRule="auto"/>
        <w:ind w:firstLine="284"/>
        <w:contextualSpacing/>
        <w:jc w:val="both"/>
        <w:rPr>
          <w:lang w:val="en-GB"/>
        </w:rPr>
      </w:pPr>
      <w:r w:rsidRPr="00EF580F">
        <w:rPr>
          <w:lang w:val="en-GB"/>
        </w:rPr>
        <w:t xml:space="preserve">Despite the concurrent de-oxygenation of coastal ecosystems and the known effects from experimental studies, support for effects of dissolved oxygen on fish condition in field conditions is limited </w:t>
      </w:r>
      <w:r w:rsidRPr="00EF580F">
        <w:rPr>
          <w:lang w:val="en-GB"/>
        </w:rPr>
        <w:fldChar w:fldCharType="begin"/>
      </w:r>
      <w:r w:rsidRPr="00EF580F">
        <w:rPr>
          <w:lang w:val="en-GB"/>
        </w:rPr>
        <w:instrText xml:space="preserve"> ADDIN ZOTERO_ITEM CSL_CITATION {"citationID":"vY0sJ3pZ","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Pr="00EF580F">
        <w:rPr>
          <w:lang w:val="en-GB"/>
        </w:rPr>
        <w:fldChar w:fldCharType="separate"/>
      </w:r>
      <w:r w:rsidRPr="00EF580F">
        <w:rPr>
          <w:lang w:val="en-GB"/>
        </w:rPr>
        <w:t>(Chabot and Dutil, 1999)</w:t>
      </w:r>
      <w:r w:rsidRPr="00EF580F">
        <w:rPr>
          <w:lang w:val="en-GB"/>
        </w:rPr>
        <w:fldChar w:fldCharType="end"/>
      </w:r>
      <w:r w:rsidRPr="00EF580F">
        <w:rPr>
          <w:lang w:val="en-GB"/>
        </w:rPr>
        <w:t xml:space="preserve">. For instance, </w:t>
      </w:r>
      <w:r w:rsidRPr="00EF580F">
        <w:rPr>
          <w:lang w:val="en-GB"/>
        </w:rPr>
        <w:fldChar w:fldCharType="begin"/>
      </w:r>
      <w:r w:rsidRPr="00EF580F">
        <w:rPr>
          <w:lang w:val="en-GB"/>
        </w:rPr>
        <w:instrText xml:space="preserve"> ADDIN ZOTERO_ITEM CSL_CITATION {"citationID":"9OoejP43","properties":{"formattedCitation":"(Cavraro {\\i{}et al.}, 2019)","plainCitation":"(Cavraro et al., 2019)","noteIndex":0},"citationItems":[{"id":2608,"uris":["http://zotero.org/users/6116610/items/2DCQFAMV"],"uri":["http://zotero.org/users/6116610/items/2DCQFAMV"],"itemData":{"id":2608,"type":"article-journal","abstract":"In the last years, increasing interest has been dedicated to the quality assessment of brackish-water systems. Traditionally, fish community is an important biological element used to assess the quality status of transitional water bodies. In this study, we analysed the effect of anthropogenic pressures on the population of a small teleost, the sand smelt Atherina boyeri, in a Mediterranean lagoon by means of body condition. Fish were sampled once a year during the period 2010–2012, in 32 sampling sites, and for each specimen individual body condition factor was estimated. A negative significant correlation was found between condition factor and pressures related to alteration of the hydrographic regime, while a significant positive correlation was found with trophic status indicators and fishery activities. Therefore, morphological and hydrological alteration of coastal lagoons, modifying the quality and the availability of resources, seems to influence the health of resident populations.","container-title":"Aquatic Ecology","DOI":"10.1007/s10452-018-09670-4","ISSN":"1573-5125","issue":"1","journalAbbreviation":"Aquat Ecol","language":"en","page":"21-35","source":"Springer Link","title":"Body condition in fish as a tool to detect the effects of anthropogenic pressures in transitional waters","volume":"53","author":[{"family":"Cavraro","given":"Francesco"},{"family":"Bettoso","given":"Nicola"},{"family":"Zucchetta","given":"Matteo"},{"family":"D’Aietti","given":"Alessandro"},{"family":"Faresi","given":"Lisa"},{"family":"Franzoi","given":"Piero"}],"issued":{"date-parts":[["2019",3,1]]}}}],"schema":"https://github.com/citation-style-language/schema/raw/master/csl-citation.json"} </w:instrText>
      </w:r>
      <w:r w:rsidRPr="00EF580F">
        <w:rPr>
          <w:lang w:val="en-GB"/>
        </w:rPr>
        <w:fldChar w:fldCharType="separate"/>
      </w:r>
      <w:r w:rsidRPr="00EF580F">
        <w:rPr>
          <w:lang w:val="en-GB"/>
        </w:rPr>
        <w:t xml:space="preserve">(Cavraro </w:t>
      </w:r>
      <w:r w:rsidRPr="00EF580F">
        <w:rPr>
          <w:i/>
          <w:iCs/>
          <w:lang w:val="en-GB"/>
        </w:rPr>
        <w:t>et al.</w:t>
      </w:r>
      <w:r w:rsidRPr="00EF580F">
        <w:rPr>
          <w:lang w:val="en-GB"/>
        </w:rPr>
        <w:t>, 2019)</w:t>
      </w:r>
      <w:r w:rsidRPr="00EF580F">
        <w:rPr>
          <w:lang w:val="en-GB"/>
        </w:rPr>
        <w:fldChar w:fldCharType="end"/>
      </w:r>
      <w:r w:rsidRPr="00EF580F">
        <w:rPr>
          <w:lang w:val="en-GB"/>
        </w:rPr>
        <w:t xml:space="preserve"> found no significant effect of dissolved oxygen on the body condition in the sand smelt </w:t>
      </w:r>
      <w:proofErr w:type="spellStart"/>
      <w:r w:rsidRPr="00EF580F">
        <w:rPr>
          <w:i/>
          <w:iCs/>
          <w:lang w:val="en-GB"/>
        </w:rPr>
        <w:t>Atherina</w:t>
      </w:r>
      <w:proofErr w:type="spellEnd"/>
      <w:r w:rsidRPr="00EF580F">
        <w:rPr>
          <w:i/>
          <w:iCs/>
          <w:lang w:val="en-GB"/>
        </w:rPr>
        <w:t xml:space="preserve"> </w:t>
      </w:r>
      <w:proofErr w:type="spellStart"/>
      <w:r w:rsidRPr="00EF580F">
        <w:rPr>
          <w:i/>
          <w:iCs/>
          <w:lang w:val="en-GB"/>
        </w:rPr>
        <w:t>boyeri</w:t>
      </w:r>
      <w:proofErr w:type="spellEnd"/>
      <w:r w:rsidRPr="00EF580F">
        <w:rPr>
          <w:lang w:val="en-GB"/>
        </w:rPr>
        <w:t xml:space="preserve"> </w:t>
      </w:r>
      <w:r w:rsidRPr="00EF580F">
        <w:rPr>
          <w:lang w:val="en-GB"/>
        </w:rPr>
        <w:lastRenderedPageBreak/>
        <w:t>in the Mediterranean, while expansion of hypoxic zones has been linked to the decline in the body condition of Atlantic cod (</w:t>
      </w:r>
      <w:r w:rsidRPr="00EF580F">
        <w:rPr>
          <w:i/>
          <w:lang w:val="en-GB"/>
        </w:rPr>
        <w:t xml:space="preserve">Gadus </w:t>
      </w:r>
      <w:proofErr w:type="spellStart"/>
      <w:r w:rsidRPr="00EF580F">
        <w:rPr>
          <w:i/>
          <w:lang w:val="en-GB"/>
        </w:rPr>
        <w:t>morhua</w:t>
      </w:r>
      <w:proofErr w:type="spellEnd"/>
      <w:r w:rsidRPr="00EF580F">
        <w:rPr>
          <w:lang w:val="en-GB"/>
        </w:rPr>
        <w:t xml:space="preserve">) in the Baltic Sea </w:t>
      </w:r>
      <w:r w:rsidRPr="00EF580F">
        <w:rPr>
          <w:lang w:val="en-GB"/>
        </w:rPr>
        <w:fldChar w:fldCharType="begin"/>
      </w:r>
      <w:r w:rsidRPr="00EF580F">
        <w:rPr>
          <w:lang w:val="en-GB"/>
        </w:rPr>
        <w:instrText xml:space="preserve"> ADDIN ZOTERO_ITEM CSL_CITATION {"citationID":"QNzyXyIB","properties":{"formattedCitation":"(Casini {\\i{}et al.}, 2016a, 2021; Limburg and Casini, 2019)","plainCitation":"(Casini et al., 2016a, 2021; Limburg and Casini,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schema":"https://github.com/citation-style-language/schema/raw/master/csl-citation.json"} </w:instrText>
      </w:r>
      <w:r w:rsidRPr="00EF580F">
        <w:rPr>
          <w:lang w:val="en-GB"/>
        </w:rPr>
        <w:fldChar w:fldCharType="separate"/>
      </w:r>
      <w:r w:rsidRPr="00EF580F">
        <w:rPr>
          <w:lang w:val="en-GB"/>
        </w:rPr>
        <w:t xml:space="preserve">(Casini </w:t>
      </w:r>
      <w:r w:rsidRPr="00EF580F">
        <w:rPr>
          <w:i/>
          <w:iCs/>
          <w:lang w:val="en-GB"/>
        </w:rPr>
        <w:t>et al.</w:t>
      </w:r>
      <w:r w:rsidRPr="00EF580F">
        <w:rPr>
          <w:lang w:val="en-GB"/>
        </w:rPr>
        <w:t>, 2016a, 2021; Limburg and Casini, 2019)</w:t>
      </w:r>
      <w:r w:rsidRPr="00EF580F">
        <w:rPr>
          <w:lang w:val="en-GB"/>
        </w:rPr>
        <w:fldChar w:fldCharType="end"/>
      </w:r>
      <w:r w:rsidRPr="00EF580F">
        <w:rPr>
          <w:lang w:val="en-GB"/>
        </w:rPr>
        <w:t>. Hence, it is critical to understand the impacts of global deoxygenation on the fitness of aquatic organisms.</w:t>
      </w:r>
    </w:p>
    <w:p w14:paraId="3162C49D" w14:textId="1E2C0060" w:rsidR="00F0101E" w:rsidRDefault="00F0101E" w:rsidP="00D16674">
      <w:pPr>
        <w:spacing w:line="480" w:lineRule="auto"/>
        <w:ind w:firstLine="284"/>
        <w:contextualSpacing/>
        <w:jc w:val="both"/>
        <w:rPr>
          <w:lang w:val="en-GB"/>
        </w:rPr>
      </w:pPr>
    </w:p>
    <w:p w14:paraId="19172497" w14:textId="4EA36A30" w:rsidR="00C2694B" w:rsidRDefault="00C2694B" w:rsidP="00D16674">
      <w:pPr>
        <w:spacing w:line="480" w:lineRule="auto"/>
        <w:ind w:firstLine="284"/>
        <w:contextualSpacing/>
        <w:jc w:val="both"/>
        <w:rPr>
          <w:lang w:val="en-GB"/>
        </w:rPr>
      </w:pPr>
      <w:r>
        <w:rPr>
          <w:lang w:val="en-GB"/>
        </w:rPr>
        <w:t>Why deepening?</w:t>
      </w:r>
    </w:p>
    <w:p w14:paraId="6E2D8E2C" w14:textId="4A310EE1" w:rsidR="00C2694B" w:rsidRDefault="00C2694B" w:rsidP="00D16674">
      <w:pPr>
        <w:spacing w:line="480" w:lineRule="auto"/>
        <w:ind w:firstLine="284"/>
        <w:contextualSpacing/>
        <w:jc w:val="both"/>
        <w:rPr>
          <w:lang w:val="en-GB"/>
        </w:rPr>
      </w:pPr>
      <w:r>
        <w:rPr>
          <w:lang w:val="en-GB"/>
        </w:rPr>
        <w:t>Stock population biology</w:t>
      </w:r>
    </w:p>
    <w:p w14:paraId="6897AF46" w14:textId="77777777" w:rsidR="00C2694B" w:rsidRDefault="00C2694B" w:rsidP="00D16674">
      <w:pPr>
        <w:spacing w:line="480" w:lineRule="auto"/>
        <w:ind w:firstLine="284"/>
        <w:contextualSpacing/>
        <w:jc w:val="both"/>
        <w:rPr>
          <w:lang w:val="en-GB"/>
        </w:rPr>
      </w:pPr>
    </w:p>
    <w:p w14:paraId="565C0C22" w14:textId="06D21BCC" w:rsidR="00F0101E" w:rsidRPr="00EF580F" w:rsidRDefault="00F0101E" w:rsidP="00F0101E">
      <w:pPr>
        <w:spacing w:line="480" w:lineRule="auto"/>
        <w:ind w:firstLine="284"/>
        <w:contextualSpacing/>
        <w:jc w:val="both"/>
        <w:rPr>
          <w:lang w:val="en-GB"/>
        </w:rPr>
      </w:pPr>
      <w:r w:rsidRPr="00EF580F">
        <w:rPr>
          <w:lang w:val="en-GB"/>
        </w:rPr>
        <w:t xml:space="preserve">While variables related to the extent of hypoxic areas correlate with a decline in body condition, the story in the Baltic Sea is more complicated than that. In fact, several interlinked density-dependent hypotheses have been put forward to explain the negative trend in body condition and growth starting after the collapse of the Eastern Baltic cod stock in the early 1990’s and the following regime shift </w:t>
      </w:r>
      <w:r w:rsidRPr="00EF580F">
        <w:rPr>
          <w:lang w:val="en-GB"/>
        </w:rPr>
        <w:fldChar w:fldCharType="begin"/>
      </w:r>
      <w:r w:rsidR="000C1AA9">
        <w:rPr>
          <w:lang w:val="en-GB"/>
        </w:rPr>
        <w:instrText xml:space="preserve"> ADDIN ZOTERO_ITEM CSL_CITATION {"citationID":"JjBrKngi","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EF580F">
        <w:rPr>
          <w:lang w:val="en-GB"/>
        </w:rPr>
        <w:fldChar w:fldCharType="separate"/>
      </w:r>
      <w:r w:rsidRPr="00EF580F">
        <w:rPr>
          <w:lang w:val="en-GB"/>
        </w:rPr>
        <w:t xml:space="preserve">(Casini </w:t>
      </w:r>
      <w:r w:rsidRPr="00EF580F">
        <w:rPr>
          <w:i/>
          <w:iCs/>
          <w:lang w:val="en-GB"/>
        </w:rPr>
        <w:t>et al.</w:t>
      </w:r>
      <w:r w:rsidRPr="00EF580F">
        <w:rPr>
          <w:lang w:val="en-GB"/>
        </w:rPr>
        <w:t xml:space="preserve">, 2009; Möllmann </w:t>
      </w:r>
      <w:r w:rsidRPr="00EF580F">
        <w:rPr>
          <w:i/>
          <w:iCs/>
          <w:lang w:val="en-GB"/>
        </w:rPr>
        <w:t>et al.</w:t>
      </w:r>
      <w:r w:rsidRPr="00EF580F">
        <w:rPr>
          <w:lang w:val="en-GB"/>
        </w:rPr>
        <w:t xml:space="preserve">, 2009; Gårdmark </w:t>
      </w:r>
      <w:r w:rsidRPr="00EF580F">
        <w:rPr>
          <w:i/>
          <w:iCs/>
          <w:lang w:val="en-GB"/>
        </w:rPr>
        <w:t>et al.</w:t>
      </w:r>
      <w:r w:rsidRPr="00EF580F">
        <w:rPr>
          <w:lang w:val="en-GB"/>
        </w:rPr>
        <w:t>, 2015)</w:t>
      </w:r>
      <w:r w:rsidRPr="00EF580F">
        <w:rPr>
          <w:lang w:val="en-GB"/>
        </w:rPr>
        <w:fldChar w:fldCharType="end"/>
      </w:r>
      <w:r w:rsidRPr="00EF580F">
        <w:rPr>
          <w:lang w:val="en-GB"/>
        </w:rPr>
        <w:t xml:space="preserve">. These include increased intra- and intraspecific competition for benthic prey, such as the isopod </w:t>
      </w:r>
      <w:proofErr w:type="spellStart"/>
      <w:r w:rsidRPr="00EF580F">
        <w:rPr>
          <w:i/>
          <w:lang w:val="en-GB"/>
        </w:rPr>
        <w:t>Saduria</w:t>
      </w:r>
      <w:proofErr w:type="spellEnd"/>
      <w:r w:rsidRPr="00EF580F">
        <w:rPr>
          <w:i/>
          <w:lang w:val="en-GB"/>
        </w:rPr>
        <w:t xml:space="preserve"> </w:t>
      </w:r>
      <w:proofErr w:type="spellStart"/>
      <w:r w:rsidRPr="00EF580F">
        <w:rPr>
          <w:i/>
          <w:lang w:val="en-GB"/>
        </w:rPr>
        <w:t>entomon</w:t>
      </w:r>
      <w:proofErr w:type="spellEnd"/>
      <w:r w:rsidRPr="00EF580F">
        <w:rPr>
          <w:iCs/>
          <w:lang w:val="en-GB"/>
        </w:rPr>
        <w:t>, and lack of pelagic prey caused by changes in the spatial distribution of sprat (</w:t>
      </w:r>
      <w:r w:rsidRPr="00EF580F">
        <w:rPr>
          <w:i/>
          <w:lang w:val="en-GB"/>
        </w:rPr>
        <w:t>Sprattus sprattus</w:t>
      </w:r>
      <w:r w:rsidRPr="00EF580F">
        <w:rPr>
          <w:iCs/>
          <w:lang w:val="en-GB"/>
        </w:rPr>
        <w:t xml:space="preserve">). The former has been linked to </w:t>
      </w:r>
      <w:r w:rsidRPr="00EF580F">
        <w:rPr>
          <w:lang w:val="en-GB"/>
        </w:rPr>
        <w:t xml:space="preserve">fishery-induced size truncation of the cod stock increasing intraspecific competition </w:t>
      </w:r>
      <w:r w:rsidRPr="00EF580F">
        <w:rPr>
          <w:lang w:val="en-GB"/>
        </w:rPr>
        <w:fldChar w:fldCharType="begin"/>
      </w:r>
      <w:r w:rsidRPr="00EF580F">
        <w:rPr>
          <w:lang w:val="en-GB"/>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EF580F">
        <w:rPr>
          <w:lang w:val="en-GB"/>
        </w:rPr>
        <w:fldChar w:fldCharType="separate"/>
      </w:r>
      <w:r w:rsidRPr="00EF580F">
        <w:rPr>
          <w:lang w:val="en-GB"/>
        </w:rPr>
        <w:t>(Svedäng and Hornborg, 2014)</w:t>
      </w:r>
      <w:r w:rsidRPr="00EF580F">
        <w:rPr>
          <w:lang w:val="en-GB"/>
        </w:rPr>
        <w:fldChar w:fldCharType="end"/>
      </w:r>
      <w:r w:rsidRPr="00EF580F">
        <w:rPr>
          <w:lang w:val="en-GB"/>
        </w:rPr>
        <w:t>, and a hypoxia-driven spatial range contraction causing an increased spatial overlap with the potential competitor European flounder (</w:t>
      </w:r>
      <w:proofErr w:type="spellStart"/>
      <w:r w:rsidRPr="00EF580F">
        <w:rPr>
          <w:i/>
          <w:lang w:val="en-GB"/>
        </w:rPr>
        <w:t>Platichtys</w:t>
      </w:r>
      <w:proofErr w:type="spellEnd"/>
      <w:r w:rsidRPr="00EF580F">
        <w:rPr>
          <w:i/>
          <w:lang w:val="en-GB"/>
        </w:rPr>
        <w:t xml:space="preserve"> </w:t>
      </w:r>
      <w:proofErr w:type="spellStart"/>
      <w:r w:rsidRPr="00EF580F">
        <w:rPr>
          <w:i/>
          <w:lang w:val="en-GB"/>
        </w:rPr>
        <w:t>flesus</w:t>
      </w:r>
      <w:proofErr w:type="spellEnd"/>
      <w:r w:rsidRPr="00EF580F">
        <w:rPr>
          <w:lang w:val="en-GB"/>
        </w:rPr>
        <w:t xml:space="preserve">) </w:t>
      </w:r>
      <w:r w:rsidRPr="00EF580F">
        <w:rPr>
          <w:iCs/>
          <w:lang w:val="en-GB"/>
        </w:rPr>
        <w:fldChar w:fldCharType="begin"/>
      </w:r>
      <w:r w:rsidRPr="00EF580F">
        <w:rPr>
          <w:iCs/>
          <w:lang w:val="en-GB"/>
        </w:rPr>
        <w:instrText xml:space="preserve"> ADDIN ZOTERO_ITEM CSL_CITATION {"citationID":"TlvY5qCF","properties":{"formattedCitation":"(Casini {\\i{}et al.}, 2016a; Orio {\\i{}et al.}, 2019; Neuenfeldt {\\i{}et al.}, 2020)","plainCitation":"(Casini et al., 2016a; Orio et al., 2019; Neuenfeldt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EF580F">
        <w:rPr>
          <w:iCs/>
          <w:lang w:val="en-GB"/>
        </w:rPr>
        <w:fldChar w:fldCharType="separate"/>
      </w:r>
      <w:r w:rsidRPr="00EF580F">
        <w:rPr>
          <w:lang w:val="en-GB"/>
        </w:rPr>
        <w:t>(</w:t>
      </w:r>
      <w:proofErr w:type="spellStart"/>
      <w:r w:rsidRPr="00EF580F">
        <w:rPr>
          <w:lang w:val="en-GB"/>
        </w:rPr>
        <w:t>Casini</w:t>
      </w:r>
      <w:proofErr w:type="spellEnd"/>
      <w:r w:rsidRPr="00EF580F">
        <w:rPr>
          <w:lang w:val="en-GB"/>
        </w:rPr>
        <w:t xml:space="preserve"> </w:t>
      </w:r>
      <w:r w:rsidRPr="00EF580F">
        <w:rPr>
          <w:i/>
          <w:iCs/>
          <w:lang w:val="en-GB"/>
        </w:rPr>
        <w:t>et al.</w:t>
      </w:r>
      <w:r w:rsidRPr="00EF580F">
        <w:rPr>
          <w:lang w:val="en-GB"/>
        </w:rPr>
        <w:t xml:space="preserve">, 2016a; Orio </w:t>
      </w:r>
      <w:r w:rsidRPr="00EF580F">
        <w:rPr>
          <w:i/>
          <w:iCs/>
          <w:lang w:val="en-GB"/>
        </w:rPr>
        <w:t>et al.</w:t>
      </w:r>
      <w:r w:rsidRPr="00EF580F">
        <w:rPr>
          <w:lang w:val="en-GB"/>
        </w:rPr>
        <w:t xml:space="preserve">, 2019; Neuenfeldt </w:t>
      </w:r>
      <w:r w:rsidRPr="00EF580F">
        <w:rPr>
          <w:i/>
          <w:iCs/>
          <w:lang w:val="en-GB"/>
        </w:rPr>
        <w:t>et al.</w:t>
      </w:r>
      <w:r w:rsidRPr="00EF580F">
        <w:rPr>
          <w:lang w:val="en-GB"/>
        </w:rPr>
        <w:t>, 2020)</w:t>
      </w:r>
      <w:r w:rsidRPr="00EF580F">
        <w:rPr>
          <w:iCs/>
          <w:lang w:val="en-GB"/>
        </w:rPr>
        <w:fldChar w:fldCharType="end"/>
      </w:r>
      <w:r w:rsidRPr="00EF580F">
        <w:rPr>
          <w:lang w:val="en-GB"/>
        </w:rPr>
        <w:t xml:space="preserve">. Hypoxia has also been suggested to lower the condition of cod directly via physiological stress, including increased ventilation costs and lower food intake rates </w:t>
      </w:r>
      <w:r w:rsidRPr="00EF580F">
        <w:rPr>
          <w:lang w:val="en-GB"/>
        </w:rPr>
        <w:fldChar w:fldCharType="begin"/>
      </w:r>
      <w:r w:rsidRPr="00EF580F">
        <w:rPr>
          <w:lang w:val="en-GB"/>
        </w:rPr>
        <w:instrText xml:space="preserve"> ADDIN ZOTERO_ITEM CSL_CITATION {"citationID":"LegOvron","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Pr="00EF580F">
        <w:rPr>
          <w:lang w:val="en-GB"/>
        </w:rPr>
        <w:fldChar w:fldCharType="separate"/>
      </w:r>
      <w:r w:rsidRPr="00EF580F">
        <w:rPr>
          <w:lang w:val="en-GB"/>
        </w:rPr>
        <w:t>(Limburg and Casini, 2019; Brander, 2020)</w:t>
      </w:r>
      <w:r w:rsidRPr="00EF580F">
        <w:rPr>
          <w:lang w:val="en-GB"/>
        </w:rPr>
        <w:fldChar w:fldCharType="end"/>
      </w:r>
      <w:r w:rsidRPr="00EF580F">
        <w:rPr>
          <w:lang w:val="en-GB"/>
        </w:rPr>
        <w:t xml:space="preserve">. </w:t>
      </w:r>
    </w:p>
    <w:p w14:paraId="491C1B9C" w14:textId="77777777" w:rsidR="00F0101E" w:rsidRPr="00EF580F" w:rsidRDefault="00F0101E" w:rsidP="00D16674">
      <w:pPr>
        <w:spacing w:line="480" w:lineRule="auto"/>
        <w:ind w:firstLine="284"/>
        <w:contextualSpacing/>
        <w:jc w:val="both"/>
        <w:rPr>
          <w:lang w:val="en-GB"/>
        </w:rPr>
      </w:pPr>
    </w:p>
    <w:p w14:paraId="541F5D16" w14:textId="77777777" w:rsidR="00D16674" w:rsidRDefault="00D16674" w:rsidP="00636A03">
      <w:pPr>
        <w:spacing w:line="480" w:lineRule="auto"/>
        <w:contextualSpacing/>
        <w:rPr>
          <w:lang w:val="en-GB"/>
        </w:rPr>
      </w:pPr>
    </w:p>
    <w:p w14:paraId="6FBC916C" w14:textId="77777777" w:rsidR="00D16674" w:rsidRDefault="00D16674" w:rsidP="00636A03">
      <w:pPr>
        <w:spacing w:line="480" w:lineRule="auto"/>
        <w:contextualSpacing/>
        <w:rPr>
          <w:lang w:val="en-GB"/>
        </w:rPr>
      </w:pPr>
    </w:p>
    <w:p w14:paraId="1B08E935" w14:textId="52430250" w:rsidR="009F7F56" w:rsidRPr="00EF580F" w:rsidRDefault="00106FED" w:rsidP="00636A03">
      <w:pPr>
        <w:spacing w:line="480" w:lineRule="auto"/>
        <w:contextualSpacing/>
        <w:rPr>
          <w:lang w:val="en-GB"/>
        </w:rPr>
      </w:pPr>
      <w:r w:rsidRPr="00EF580F">
        <w:rPr>
          <w:lang w:val="en-GB"/>
        </w:rPr>
        <w:lastRenderedPageBreak/>
        <w:t>Discussion points:</w:t>
      </w:r>
    </w:p>
    <w:p w14:paraId="47378188" w14:textId="4C7527C3" w:rsidR="00BD5CBB" w:rsidRPr="00EF580F" w:rsidRDefault="009860A7" w:rsidP="0071363D">
      <w:pPr>
        <w:pStyle w:val="ListParagraph"/>
        <w:numPr>
          <w:ilvl w:val="0"/>
          <w:numId w:val="5"/>
        </w:numPr>
        <w:spacing w:line="480" w:lineRule="auto"/>
        <w:rPr>
          <w:lang w:val="en-GB"/>
        </w:rPr>
      </w:pPr>
      <w:r w:rsidRPr="00EF580F">
        <w:rPr>
          <w:lang w:val="en-GB"/>
        </w:rPr>
        <w:t>Using a new model, we show that the condition factor of cod in the Baltic Sea has declined with 10%</w:t>
      </w:r>
      <w:r w:rsidR="00956666" w:rsidRPr="00EF580F">
        <w:rPr>
          <w:lang w:val="en-GB"/>
        </w:rPr>
        <w:t xml:space="preserve">. </w:t>
      </w:r>
      <w:r w:rsidR="00432F46" w:rsidRPr="00EF580F">
        <w:rPr>
          <w:lang w:val="en-GB"/>
        </w:rPr>
        <w:t>Of all the considered variables, declines in ambient dissolved oxygen conditions via deoxygenation and deepening</w:t>
      </w:r>
      <w:r w:rsidR="003532F3" w:rsidRPr="00EF580F">
        <w:rPr>
          <w:lang w:val="en-GB"/>
        </w:rPr>
        <w:t xml:space="preserve"> explains most of the change in condition through time, though it explains not all of the effects. </w:t>
      </w:r>
      <w:r w:rsidR="00996FEB" w:rsidRPr="00EF580F">
        <w:rPr>
          <w:lang w:val="en-GB"/>
        </w:rPr>
        <w:t xml:space="preserve">It seems that the positive effect of sprat is a spatial result, because over time, </w:t>
      </w:r>
      <w:proofErr w:type="gramStart"/>
      <w:r w:rsidR="00996FEB" w:rsidRPr="00EF580F">
        <w:rPr>
          <w:lang w:val="en-GB"/>
        </w:rPr>
        <w:t>yes</w:t>
      </w:r>
      <w:proofErr w:type="gramEnd"/>
      <w:r w:rsidR="00996FEB" w:rsidRPr="00EF580F">
        <w:rPr>
          <w:lang w:val="en-GB"/>
        </w:rPr>
        <w:t xml:space="preserve"> the sprat has moved but the cod has also declined, so the sprat per cod is relatively stable over time.</w:t>
      </w:r>
    </w:p>
    <w:p w14:paraId="6D333895" w14:textId="65677C12" w:rsidR="000F15B2" w:rsidRPr="00EF580F" w:rsidRDefault="006512F7" w:rsidP="003F6E19">
      <w:pPr>
        <w:pStyle w:val="ListParagraph"/>
        <w:numPr>
          <w:ilvl w:val="0"/>
          <w:numId w:val="5"/>
        </w:numPr>
        <w:spacing w:line="480" w:lineRule="auto"/>
        <w:rPr>
          <w:lang w:val="en-GB"/>
        </w:rPr>
      </w:pPr>
      <w:r w:rsidRPr="00EF580F">
        <w:rPr>
          <w:lang w:val="en-GB"/>
        </w:rPr>
        <w:t xml:space="preserve">We also calculate the </w:t>
      </w:r>
      <w:r w:rsidR="00BD5CBB" w:rsidRPr="00EF580F">
        <w:rPr>
          <w:lang w:val="en-GB"/>
        </w:rPr>
        <w:t xml:space="preserve">population </w:t>
      </w:r>
      <w:r w:rsidR="00BD5CBB" w:rsidRPr="00EF580F">
        <w:rPr>
          <w:u w:val="single"/>
          <w:lang w:val="en-GB"/>
        </w:rPr>
        <w:t>average</w:t>
      </w:r>
      <w:r w:rsidR="00BD5CBB" w:rsidRPr="00EF580F">
        <w:rPr>
          <w:lang w:val="en-GB"/>
        </w:rPr>
        <w:t xml:space="preserve"> </w:t>
      </w:r>
      <w:r w:rsidR="00797782" w:rsidRPr="00EF580F">
        <w:rPr>
          <w:lang w:val="en-GB"/>
        </w:rPr>
        <w:t xml:space="preserve">ambient oxygen </w:t>
      </w:r>
      <w:r w:rsidR="00901122" w:rsidRPr="00EF580F">
        <w:rPr>
          <w:lang w:val="en-GB"/>
        </w:rPr>
        <w:t>levels</w:t>
      </w:r>
      <w:r w:rsidR="004D7CA6" w:rsidRPr="00EF580F">
        <w:rPr>
          <w:lang w:val="en-GB"/>
        </w:rPr>
        <w:t xml:space="preserve"> (first look at population average experienced oxygen concentration</w:t>
      </w:r>
      <w:r w:rsidR="00A77A42" w:rsidRPr="00EF580F">
        <w:rPr>
          <w:lang w:val="en-GB"/>
        </w:rPr>
        <w:t xml:space="preserve">, </w:t>
      </w:r>
      <w:r w:rsidR="004D7CA6" w:rsidRPr="00EF580F">
        <w:rPr>
          <w:lang w:val="en-GB"/>
        </w:rPr>
        <w:t>instead of looking at depth interval and then looking at oxygen at that depth</w:t>
      </w:r>
      <w:r w:rsidR="00A77A42" w:rsidRPr="00EF580F">
        <w:rPr>
          <w:lang w:val="en-GB"/>
        </w:rPr>
        <w:t xml:space="preserve"> as in </w:t>
      </w:r>
      <w:r w:rsidR="004D7CA6" w:rsidRPr="00EF580F">
        <w:rPr>
          <w:lang w:val="en-GB"/>
        </w:rPr>
        <w:t>Brander</w:t>
      </w:r>
      <w:r w:rsidR="005419C1" w:rsidRPr="00EF580F">
        <w:rPr>
          <w:lang w:val="en-GB"/>
        </w:rPr>
        <w:t xml:space="preserve">, </w:t>
      </w:r>
      <w:r w:rsidR="004D7CA6" w:rsidRPr="00EF580F">
        <w:rPr>
          <w:lang w:val="en-GB"/>
        </w:rPr>
        <w:t>2020</w:t>
      </w:r>
      <w:r w:rsidR="00A77A42" w:rsidRPr="00EF580F">
        <w:rPr>
          <w:lang w:val="en-GB"/>
        </w:rPr>
        <w:t>)</w:t>
      </w:r>
      <w:r w:rsidR="00992C22" w:rsidRPr="00EF580F">
        <w:rPr>
          <w:lang w:val="en-GB"/>
        </w:rPr>
        <w:t xml:space="preserve">. We find that the ambient levels at the end of the time period (now) </w:t>
      </w:r>
      <w:r w:rsidR="00901122" w:rsidRPr="00EF580F">
        <w:rPr>
          <w:lang w:val="en-GB"/>
        </w:rPr>
        <w:t xml:space="preserve">are very </w:t>
      </w:r>
      <w:r w:rsidR="00BD5CBB" w:rsidRPr="00EF580F">
        <w:rPr>
          <w:lang w:val="en-GB"/>
        </w:rPr>
        <w:t>close to what has been found to impact their physiology</w:t>
      </w:r>
      <w:r w:rsidR="00AE5FFA" w:rsidRPr="00EF580F">
        <w:rPr>
          <w:lang w:val="en-GB"/>
        </w:rPr>
        <w:t xml:space="preserve"> and likely many cod do experience oxygen levels below 4.5 ml/l, which has experimental research has shown impacts their physiological performance</w:t>
      </w:r>
      <w:r w:rsidR="00BD5CBB" w:rsidRPr="00EF580F">
        <w:rPr>
          <w:lang w:val="en-GB"/>
        </w:rPr>
        <w:t xml:space="preserve">. We also know that since 2010, the decline in oxygen in </w:t>
      </w:r>
      <w:r w:rsidR="00261E16" w:rsidRPr="00EF580F">
        <w:rPr>
          <w:lang w:val="en-GB"/>
        </w:rPr>
        <w:t>ICES sub</w:t>
      </w:r>
      <w:r w:rsidR="00BB5ABD" w:rsidRPr="00EF580F">
        <w:rPr>
          <w:lang w:val="en-GB"/>
        </w:rPr>
        <w:t>-</w:t>
      </w:r>
      <w:r w:rsidR="00261E16" w:rsidRPr="00EF580F">
        <w:rPr>
          <w:lang w:val="en-GB"/>
        </w:rPr>
        <w:t xml:space="preserve">division 25 in the </w:t>
      </w:r>
      <w:r w:rsidR="00BD5CBB" w:rsidRPr="00EF580F">
        <w:rPr>
          <w:lang w:val="en-GB"/>
        </w:rPr>
        <w:t xml:space="preserve">Baltic is 2 ml/l per decade! </w:t>
      </w:r>
      <w:r w:rsidR="00BB5ABD" w:rsidRPr="00EF580F">
        <w:rPr>
          <w:lang w:val="en-GB"/>
        </w:rPr>
        <w:t xml:space="preserve">Hence, it seems that </w:t>
      </w:r>
      <w:r w:rsidR="001B4404" w:rsidRPr="00EF580F">
        <w:rPr>
          <w:lang w:val="en-GB"/>
        </w:rPr>
        <w:t>they are at the physiological edge in that sub-area</w:t>
      </w:r>
      <w:r w:rsidR="00D34516" w:rsidRPr="00EF580F">
        <w:rPr>
          <w:lang w:val="en-GB"/>
        </w:rPr>
        <w:t>, especially considering that oxygen solubility in water decreases (</w:t>
      </w:r>
      <w:r w:rsidR="00D34516" w:rsidRPr="00EF580F">
        <w:rPr>
          <w:color w:val="FF0000"/>
          <w:lang w:val="en-GB"/>
        </w:rPr>
        <w:t>Benson and Krause,</w:t>
      </w:r>
      <w:r w:rsidR="00E8324F" w:rsidRPr="00EF580F">
        <w:rPr>
          <w:color w:val="FF0000"/>
          <w:lang w:val="en-GB"/>
        </w:rPr>
        <w:t xml:space="preserve"> </w:t>
      </w:r>
      <w:r w:rsidR="00D34516" w:rsidRPr="00EF580F">
        <w:rPr>
          <w:color w:val="FF0000"/>
          <w:lang w:val="en-GB"/>
        </w:rPr>
        <w:t>1984</w:t>
      </w:r>
      <w:r w:rsidR="00D34516" w:rsidRPr="00EF580F">
        <w:rPr>
          <w:lang w:val="en-GB"/>
        </w:rPr>
        <w:t>), whereas fish metabolism increases (</w:t>
      </w:r>
      <w:r w:rsidR="00D34516" w:rsidRPr="00EF580F">
        <w:rPr>
          <w:color w:val="FF0000"/>
          <w:lang w:val="en-GB"/>
        </w:rPr>
        <w:t>Fry, 1971</w:t>
      </w:r>
      <w:r w:rsidR="00D34516" w:rsidRPr="00EF580F">
        <w:rPr>
          <w:lang w:val="en-GB"/>
        </w:rPr>
        <w:t>)</w:t>
      </w:r>
      <w:r w:rsidR="00E8324F" w:rsidRPr="00EF580F">
        <w:rPr>
          <w:lang w:val="en-GB"/>
        </w:rPr>
        <w:t>, and the Baltic Sea is one of the fast</w:t>
      </w:r>
      <w:r w:rsidR="00BB4AA8" w:rsidRPr="00EF580F">
        <w:rPr>
          <w:lang w:val="en-GB"/>
        </w:rPr>
        <w:t>est</w:t>
      </w:r>
      <w:r w:rsidR="00E8324F" w:rsidRPr="00EF580F">
        <w:rPr>
          <w:lang w:val="en-GB"/>
        </w:rPr>
        <w:t xml:space="preserve"> warming ocean regions (</w:t>
      </w:r>
      <w:r w:rsidR="00E8324F" w:rsidRPr="00EF580F">
        <w:rPr>
          <w:color w:val="FF0000"/>
          <w:lang w:val="en-GB"/>
        </w:rPr>
        <w:t>Belkin 2009</w:t>
      </w:r>
      <w:r w:rsidR="00E8324F" w:rsidRPr="00EF580F">
        <w:rPr>
          <w:lang w:val="en-GB"/>
        </w:rPr>
        <w:t>)</w:t>
      </w:r>
    </w:p>
    <w:p w14:paraId="0D29FF58" w14:textId="77777777" w:rsidR="007320F0" w:rsidRPr="00EF580F" w:rsidRDefault="007320F0" w:rsidP="007320F0">
      <w:pPr>
        <w:pStyle w:val="ListParagraph"/>
        <w:numPr>
          <w:ilvl w:val="0"/>
          <w:numId w:val="5"/>
        </w:numPr>
        <w:spacing w:line="480" w:lineRule="auto"/>
        <w:rPr>
          <w:lang w:val="en-GB"/>
        </w:rPr>
      </w:pPr>
      <w:r w:rsidRPr="00EF580F">
        <w:rPr>
          <w:lang w:val="en-GB"/>
        </w:rPr>
        <w:t>Our approach reveals spatial structure in the body condition and change in body condition over time.</w:t>
      </w:r>
    </w:p>
    <w:p w14:paraId="6B8AB623" w14:textId="5F94B46D" w:rsidR="00BD5CBB" w:rsidRPr="00EF580F" w:rsidRDefault="00ED1ED9" w:rsidP="00BE3F6E">
      <w:pPr>
        <w:pStyle w:val="ListParagraph"/>
        <w:numPr>
          <w:ilvl w:val="0"/>
          <w:numId w:val="5"/>
        </w:numPr>
        <w:spacing w:line="480" w:lineRule="auto"/>
        <w:rPr>
          <w:lang w:val="en-GB"/>
        </w:rPr>
      </w:pPr>
      <w:r w:rsidRPr="00EF580F">
        <w:rPr>
          <w:lang w:val="en-GB"/>
        </w:rPr>
        <w:t>How do our findings relate to other studies</w:t>
      </w:r>
      <w:r w:rsidR="00E81B87" w:rsidRPr="00EF580F">
        <w:rPr>
          <w:lang w:val="en-GB"/>
        </w:rPr>
        <w:t xml:space="preserve"> (mostly on growth, so also need to explain that difference</w:t>
      </w:r>
      <w:r w:rsidRPr="00EF580F">
        <w:rPr>
          <w:lang w:val="en-GB"/>
        </w:rPr>
        <w:t>?</w:t>
      </w:r>
    </w:p>
    <w:p w14:paraId="1709F28C" w14:textId="47ADB43A" w:rsidR="00290998" w:rsidRPr="00EF580F" w:rsidRDefault="00290998" w:rsidP="00636A03">
      <w:pPr>
        <w:spacing w:line="480" w:lineRule="auto"/>
        <w:contextualSpacing/>
        <w:rPr>
          <w:lang w:val="en-GB"/>
        </w:rPr>
      </w:pPr>
      <w:proofErr w:type="spellStart"/>
      <w:r w:rsidRPr="00EF580F">
        <w:rPr>
          <w:b/>
          <w:bCs/>
          <w:lang w:val="en-GB"/>
        </w:rPr>
        <w:t>Svedäng</w:t>
      </w:r>
      <w:proofErr w:type="spellEnd"/>
      <w:r w:rsidRPr="00EF580F">
        <w:rPr>
          <w:lang w:val="en-GB"/>
        </w:rPr>
        <w:t xml:space="preserve"> 2020: They eat a lot still, so maybe it’s some kind of vitamin deficiency?</w:t>
      </w:r>
    </w:p>
    <w:p w14:paraId="6DE7E59E" w14:textId="4620BBDD" w:rsidR="00290998" w:rsidRPr="00EF580F" w:rsidRDefault="00290998" w:rsidP="00636A03">
      <w:pPr>
        <w:spacing w:line="480" w:lineRule="auto"/>
        <w:contextualSpacing/>
        <w:rPr>
          <w:lang w:val="en-GB"/>
        </w:rPr>
      </w:pPr>
      <w:proofErr w:type="spellStart"/>
      <w:r w:rsidRPr="00EF580F">
        <w:rPr>
          <w:b/>
          <w:bCs/>
          <w:lang w:val="en-GB"/>
        </w:rPr>
        <w:t>Overgård</w:t>
      </w:r>
      <w:proofErr w:type="spellEnd"/>
      <w:r w:rsidRPr="00EF580F">
        <w:rPr>
          <w:lang w:val="en-GB"/>
        </w:rPr>
        <w:t xml:space="preserve">: If we feed them </w:t>
      </w:r>
      <w:proofErr w:type="gramStart"/>
      <w:r w:rsidRPr="00EF580F">
        <w:rPr>
          <w:lang w:val="en-GB"/>
        </w:rPr>
        <w:t>herring</w:t>
      </w:r>
      <w:proofErr w:type="gramEnd"/>
      <w:r w:rsidRPr="00EF580F">
        <w:rPr>
          <w:lang w:val="en-GB"/>
        </w:rPr>
        <w:t xml:space="preserve"> they growth really well</w:t>
      </w:r>
    </w:p>
    <w:p w14:paraId="70D3E7CC" w14:textId="3BB3EF7E" w:rsidR="00290998" w:rsidRPr="00EF580F" w:rsidRDefault="00290998" w:rsidP="00636A03">
      <w:pPr>
        <w:spacing w:line="480" w:lineRule="auto"/>
        <w:contextualSpacing/>
        <w:rPr>
          <w:lang w:val="en-GB"/>
        </w:rPr>
      </w:pPr>
      <w:proofErr w:type="spellStart"/>
      <w:r w:rsidRPr="00EF580F">
        <w:rPr>
          <w:b/>
          <w:bCs/>
          <w:lang w:val="en-GB"/>
        </w:rPr>
        <w:lastRenderedPageBreak/>
        <w:t>Engelhart</w:t>
      </w:r>
      <w:proofErr w:type="spellEnd"/>
      <w:r w:rsidRPr="00EF580F">
        <w:rPr>
          <w:lang w:val="en-GB"/>
        </w:rPr>
        <w:t xml:space="preserve">: </w:t>
      </w:r>
      <w:proofErr w:type="spellStart"/>
      <w:r w:rsidRPr="00EF580F">
        <w:rPr>
          <w:lang w:val="en-GB"/>
        </w:rPr>
        <w:t>Tiamin</w:t>
      </w:r>
      <w:proofErr w:type="spellEnd"/>
      <w:r w:rsidRPr="00EF580F">
        <w:rPr>
          <w:lang w:val="en-GB"/>
        </w:rPr>
        <w:t xml:space="preserve"> def, but no time series</w:t>
      </w:r>
    </w:p>
    <w:p w14:paraId="00F79A61" w14:textId="7D0E6ADC" w:rsidR="00DF33F3" w:rsidRPr="00EF580F" w:rsidRDefault="00DF33F3" w:rsidP="00636A03">
      <w:pPr>
        <w:spacing w:line="480" w:lineRule="auto"/>
        <w:contextualSpacing/>
        <w:rPr>
          <w:lang w:val="en-GB"/>
        </w:rPr>
      </w:pPr>
      <w:r w:rsidRPr="00EF580F">
        <w:rPr>
          <w:lang w:val="en-GB"/>
        </w:rPr>
        <w:t xml:space="preserve">East-west difference in growth: </w:t>
      </w:r>
      <w:r w:rsidRPr="00EF580F">
        <w:rPr>
          <w:b/>
          <w:bCs/>
          <w:lang w:val="en-GB"/>
        </w:rPr>
        <w:t>McQueen</w:t>
      </w:r>
      <w:r w:rsidR="00DE4450" w:rsidRPr="00EF580F">
        <w:rPr>
          <w:lang w:val="en-GB"/>
        </w:rPr>
        <w:t xml:space="preserve"> (2020)</w:t>
      </w:r>
    </w:p>
    <w:p w14:paraId="7D8C6EBA" w14:textId="28DD8315" w:rsidR="00065234" w:rsidRPr="00EF580F" w:rsidRDefault="00065234" w:rsidP="00636A03">
      <w:pPr>
        <w:spacing w:line="480" w:lineRule="auto"/>
        <w:contextualSpacing/>
        <w:rPr>
          <w:lang w:val="en-GB"/>
        </w:rPr>
      </w:pPr>
      <w:r w:rsidRPr="00EF580F">
        <w:rPr>
          <w:lang w:val="en-GB"/>
        </w:rPr>
        <w:t xml:space="preserve">Long term changes in tagged cod growth: </w:t>
      </w:r>
      <w:proofErr w:type="spellStart"/>
      <w:r w:rsidRPr="00EF580F">
        <w:rPr>
          <w:b/>
          <w:bCs/>
          <w:lang w:val="en-GB"/>
        </w:rPr>
        <w:t>Mion</w:t>
      </w:r>
      <w:proofErr w:type="spellEnd"/>
      <w:r w:rsidRPr="00EF580F">
        <w:rPr>
          <w:lang w:val="en-GB"/>
        </w:rPr>
        <w:t xml:space="preserve"> (soon)</w:t>
      </w:r>
    </w:p>
    <w:p w14:paraId="5E7A4BA0" w14:textId="77777777" w:rsidR="00AF032E" w:rsidRPr="00EF580F" w:rsidRDefault="000F57FF" w:rsidP="00636A03">
      <w:pPr>
        <w:spacing w:line="480" w:lineRule="auto"/>
        <w:contextualSpacing/>
        <w:rPr>
          <w:lang w:val="en-GB"/>
        </w:rPr>
      </w:pPr>
      <w:r w:rsidRPr="00EF580F">
        <w:rPr>
          <w:b/>
          <w:bCs/>
          <w:lang w:val="en-GB"/>
        </w:rPr>
        <w:t>Parasites</w:t>
      </w:r>
      <w:r w:rsidRPr="00EF580F">
        <w:rPr>
          <w:lang w:val="en-GB"/>
        </w:rPr>
        <w:t xml:space="preserve">: </w:t>
      </w:r>
      <w:proofErr w:type="spellStart"/>
      <w:r w:rsidR="00AB5669" w:rsidRPr="00EF580F">
        <w:rPr>
          <w:lang w:val="en-GB"/>
        </w:rPr>
        <w:t>Horbowy</w:t>
      </w:r>
      <w:proofErr w:type="spellEnd"/>
      <w:r w:rsidR="00AB5669" w:rsidRPr="00EF580F">
        <w:rPr>
          <w:lang w:val="en-GB"/>
        </w:rPr>
        <w:t xml:space="preserve"> and/or </w:t>
      </w:r>
      <w:proofErr w:type="spellStart"/>
      <w:r w:rsidRPr="00EF580F">
        <w:rPr>
          <w:lang w:val="en-GB"/>
        </w:rPr>
        <w:t>Ryberg</w:t>
      </w:r>
      <w:proofErr w:type="spellEnd"/>
      <w:r w:rsidRPr="00EF580F">
        <w:rPr>
          <w:lang w:val="en-GB"/>
        </w:rPr>
        <w:t xml:space="preserve"> (see if any interesting there</w:t>
      </w:r>
      <w:r w:rsidR="00CA5063" w:rsidRPr="00EF580F">
        <w:rPr>
          <w:lang w:val="en-GB"/>
        </w:rPr>
        <w:t>)</w:t>
      </w:r>
    </w:p>
    <w:p w14:paraId="45F233EB" w14:textId="214E10CC" w:rsidR="00AF032E" w:rsidRPr="00EF580F" w:rsidRDefault="00AF032E" w:rsidP="00636A03">
      <w:pPr>
        <w:spacing w:line="480" w:lineRule="auto"/>
        <w:contextualSpacing/>
        <w:rPr>
          <w:lang w:val="en-GB"/>
        </w:rPr>
      </w:pPr>
      <w:proofErr w:type="spellStart"/>
      <w:r w:rsidRPr="00EF580F">
        <w:rPr>
          <w:b/>
          <w:bCs/>
          <w:lang w:val="en-GB"/>
        </w:rPr>
        <w:t>Neuenfeldt</w:t>
      </w:r>
      <w:proofErr w:type="spellEnd"/>
      <w:r w:rsidRPr="00EF580F">
        <w:rPr>
          <w:lang w:val="en-GB"/>
        </w:rPr>
        <w:t xml:space="preserve">: If they would be scarce (and limiting), we should find that areas with little more sprat gives higher condition, and less flounder e.g. We also know that </w:t>
      </w:r>
      <w:r w:rsidR="00525AFA" w:rsidRPr="00EF580F">
        <w:rPr>
          <w:lang w:val="en-GB"/>
        </w:rPr>
        <w:t>they undergo strong ontogenetic shifts in diet, so if it was down to a specific prey that should come out as a size-signal.</w:t>
      </w:r>
    </w:p>
    <w:p w14:paraId="27A5DCAE" w14:textId="5BB7E3A7" w:rsidR="00106FED" w:rsidRPr="00EF580F" w:rsidRDefault="00064D7B" w:rsidP="00636A03">
      <w:pPr>
        <w:spacing w:line="480" w:lineRule="auto"/>
        <w:contextualSpacing/>
        <w:rPr>
          <w:lang w:val="en-GB"/>
        </w:rPr>
      </w:pPr>
      <w:r w:rsidRPr="00EF580F">
        <w:rPr>
          <w:b/>
          <w:bCs/>
          <w:lang w:val="en-GB"/>
        </w:rPr>
        <w:t>Chabot</w:t>
      </w:r>
      <w:r w:rsidR="00BB6D1A" w:rsidRPr="00EF580F">
        <w:rPr>
          <w:b/>
          <w:bCs/>
          <w:lang w:val="en-GB"/>
        </w:rPr>
        <w:t xml:space="preserve">, </w:t>
      </w:r>
      <w:proofErr w:type="spellStart"/>
      <w:r w:rsidR="00BB6D1A" w:rsidRPr="00EF580F">
        <w:rPr>
          <w:b/>
          <w:bCs/>
          <w:lang w:val="en-GB"/>
        </w:rPr>
        <w:t>Neuenfeldt</w:t>
      </w:r>
      <w:proofErr w:type="spellEnd"/>
      <w:r w:rsidR="00BB6D1A" w:rsidRPr="00EF580F">
        <w:rPr>
          <w:b/>
          <w:bCs/>
          <w:lang w:val="en-GB"/>
        </w:rPr>
        <w:t xml:space="preserve"> &amp; Brander</w:t>
      </w:r>
      <w:r w:rsidR="00BB6D1A" w:rsidRPr="00EF580F">
        <w:rPr>
          <w:lang w:val="en-GB"/>
        </w:rPr>
        <w:t xml:space="preserve">: </w:t>
      </w:r>
      <w:proofErr w:type="spellStart"/>
      <w:r w:rsidR="00BB6D1A" w:rsidRPr="00EF580F">
        <w:rPr>
          <w:lang w:val="en-GB"/>
        </w:rPr>
        <w:t>Neuen</w:t>
      </w:r>
      <w:proofErr w:type="spellEnd"/>
      <w:r w:rsidR="00BB6D1A" w:rsidRPr="00EF580F">
        <w:rPr>
          <w:lang w:val="en-GB"/>
        </w:rPr>
        <w:t xml:space="preserve"> get stuck on extrapolating the specific</w:t>
      </w:r>
      <w:r w:rsidR="00457416" w:rsidRPr="00EF580F">
        <w:rPr>
          <w:lang w:val="en-GB"/>
        </w:rPr>
        <w:t xml:space="preserve">, missing the overall </w:t>
      </w:r>
      <w:r w:rsidR="00B63611" w:rsidRPr="00EF580F">
        <w:rPr>
          <w:lang w:val="en-GB"/>
        </w:rPr>
        <w:t>effects o</w:t>
      </w:r>
      <w:r w:rsidR="00457416" w:rsidRPr="00EF580F">
        <w:rPr>
          <w:lang w:val="en-GB"/>
        </w:rPr>
        <w:t>f</w:t>
      </w:r>
      <w:r w:rsidR="00B63611" w:rsidRPr="00EF580F">
        <w:rPr>
          <w:lang w:val="en-GB"/>
        </w:rPr>
        <w:t xml:space="preserve"> hypoxia</w:t>
      </w:r>
      <w:r w:rsidR="00457416" w:rsidRPr="00EF580F">
        <w:rPr>
          <w:lang w:val="en-GB"/>
        </w:rPr>
        <w:t xml:space="preserve"> (can’t extrapolate from these different ecosystems exact numbers). Further, if competition, we should see negative effects of density (or the rescaled variable)</w:t>
      </w:r>
      <w:r w:rsidR="000565BA" w:rsidRPr="00EF580F">
        <w:rPr>
          <w:lang w:val="en-GB"/>
        </w:rPr>
        <w:t>. Moreover, we do not find a clear size-based difference, because there’s no pattern in the residuals</w:t>
      </w:r>
      <w:r w:rsidR="003E1B76" w:rsidRPr="00EF580F">
        <w:rPr>
          <w:lang w:val="en-GB"/>
        </w:rPr>
        <w:t xml:space="preserve"> (indicating it’s not related to ontogenetic niche shift)</w:t>
      </w:r>
      <w:r w:rsidR="000565BA" w:rsidRPr="00EF580F">
        <w:rPr>
          <w:lang w:val="en-GB"/>
        </w:rPr>
        <w:t xml:space="preserve">. </w:t>
      </w:r>
      <w:r w:rsidR="003E1B76" w:rsidRPr="00EF580F">
        <w:rPr>
          <w:lang w:val="en-GB"/>
        </w:rPr>
        <w:t xml:space="preserve">Could be a result stemming from NOT using </w:t>
      </w:r>
      <w:proofErr w:type="spellStart"/>
      <w:r w:rsidR="003E1B76" w:rsidRPr="00EF580F">
        <w:rPr>
          <w:lang w:val="en-GB"/>
        </w:rPr>
        <w:t>Fultons</w:t>
      </w:r>
      <w:proofErr w:type="spellEnd"/>
      <w:r w:rsidR="003E1B76" w:rsidRPr="00EF580F">
        <w:rPr>
          <w:lang w:val="en-GB"/>
        </w:rPr>
        <w:t xml:space="preserve">, but </w:t>
      </w:r>
      <w:proofErr w:type="spellStart"/>
      <w:r w:rsidR="003E1B76" w:rsidRPr="00EF580F">
        <w:rPr>
          <w:lang w:val="en-GB"/>
        </w:rPr>
        <w:t>Neuendfeldt</w:t>
      </w:r>
      <w:proofErr w:type="spellEnd"/>
      <w:r w:rsidR="003E1B76" w:rsidRPr="00EF580F">
        <w:rPr>
          <w:lang w:val="en-GB"/>
        </w:rPr>
        <w:t xml:space="preserve"> uses growth though. </w:t>
      </w:r>
      <w:r w:rsidR="0017603B" w:rsidRPr="00EF580F">
        <w:rPr>
          <w:lang w:val="en-GB"/>
        </w:rPr>
        <w:t xml:space="preserve">This is in line with </w:t>
      </w:r>
      <w:proofErr w:type="spellStart"/>
      <w:r w:rsidR="0017603B" w:rsidRPr="00EF580F">
        <w:rPr>
          <w:lang w:val="en-GB"/>
        </w:rPr>
        <w:t>Mion</w:t>
      </w:r>
      <w:proofErr w:type="spellEnd"/>
      <w:r w:rsidR="0017603B" w:rsidRPr="00EF580F">
        <w:rPr>
          <w:lang w:val="en-GB"/>
        </w:rPr>
        <w:t xml:space="preserve"> (et al) in prep, which show </w:t>
      </w:r>
      <w:r w:rsidR="00524E1B" w:rsidRPr="00EF580F">
        <w:rPr>
          <w:lang w:val="en-GB"/>
        </w:rPr>
        <w:t>negative declines for all sizes</w:t>
      </w:r>
      <w:r w:rsidR="00866DC8" w:rsidRPr="00EF580F">
        <w:rPr>
          <w:lang w:val="en-GB"/>
        </w:rPr>
        <w:t>.</w:t>
      </w:r>
      <w:r w:rsidR="00CF2555" w:rsidRPr="00EF580F">
        <w:rPr>
          <w:lang w:val="en-GB"/>
        </w:rPr>
        <w:t xml:space="preserve"> </w:t>
      </w:r>
    </w:p>
    <w:p w14:paraId="136A3138" w14:textId="6EC3C56D" w:rsidR="008C7666" w:rsidRPr="00EF580F" w:rsidRDefault="008C7666" w:rsidP="00636A03">
      <w:pPr>
        <w:spacing w:line="480" w:lineRule="auto"/>
        <w:contextualSpacing/>
        <w:rPr>
          <w:lang w:val="en-GB"/>
        </w:rPr>
      </w:pPr>
      <w:proofErr w:type="spellStart"/>
      <w:r w:rsidRPr="00EF580F">
        <w:rPr>
          <w:b/>
          <w:bCs/>
          <w:lang w:val="en-GB"/>
        </w:rPr>
        <w:t>Haase</w:t>
      </w:r>
      <w:proofErr w:type="spellEnd"/>
      <w:r w:rsidRPr="00EF580F">
        <w:rPr>
          <w:b/>
          <w:bCs/>
          <w:lang w:val="en-GB"/>
        </w:rPr>
        <w:t xml:space="preserve">: </w:t>
      </w:r>
      <w:r w:rsidRPr="00EF580F">
        <w:rPr>
          <w:lang w:val="en-GB"/>
        </w:rPr>
        <w:t>even in the title we see flounder stealing food…</w:t>
      </w:r>
    </w:p>
    <w:p w14:paraId="478D1B31" w14:textId="77777777" w:rsidR="00834B9C" w:rsidRPr="00EF580F" w:rsidRDefault="00834B9C" w:rsidP="00834B9C">
      <w:pPr>
        <w:spacing w:line="480" w:lineRule="auto"/>
        <w:contextualSpacing/>
        <w:rPr>
          <w:lang w:val="en-GB"/>
        </w:rPr>
      </w:pPr>
      <w:proofErr w:type="spellStart"/>
      <w:r w:rsidRPr="00EF580F">
        <w:rPr>
          <w:b/>
          <w:bCs/>
          <w:lang w:val="en-GB"/>
        </w:rPr>
        <w:t>Saduria</w:t>
      </w:r>
      <w:proofErr w:type="spellEnd"/>
      <w:r w:rsidRPr="00EF580F">
        <w:rPr>
          <w:b/>
          <w:bCs/>
          <w:lang w:val="en-GB"/>
        </w:rPr>
        <w:t>?</w:t>
      </w:r>
      <w:r w:rsidRPr="00EF580F">
        <w:rPr>
          <w:lang w:val="en-GB"/>
        </w:rPr>
        <w:t xml:space="preserve"> In discussion point: assuming they haven’t changed their distribution (tough assumption but we can’t overcome it right now), we can extract the raster value for </w:t>
      </w:r>
      <w:proofErr w:type="spellStart"/>
      <w:r w:rsidRPr="00EF580F">
        <w:rPr>
          <w:lang w:val="en-GB"/>
        </w:rPr>
        <w:t>saduria</w:t>
      </w:r>
      <w:proofErr w:type="spellEnd"/>
      <w:r w:rsidRPr="00EF580F">
        <w:rPr>
          <w:lang w:val="en-GB"/>
        </w:rPr>
        <w:t xml:space="preserve"> from </w:t>
      </w:r>
      <w:proofErr w:type="spellStart"/>
      <w:r w:rsidRPr="00EF580F">
        <w:rPr>
          <w:lang w:val="en-GB"/>
        </w:rPr>
        <w:t>Gogina</w:t>
      </w:r>
      <w:proofErr w:type="spellEnd"/>
      <w:r w:rsidRPr="00EF580F">
        <w:rPr>
          <w:lang w:val="en-GB"/>
        </w:rPr>
        <w:t xml:space="preserve"> each </w:t>
      </w:r>
      <w:proofErr w:type="gramStart"/>
      <w:r w:rsidRPr="00EF580F">
        <w:rPr>
          <w:lang w:val="en-GB"/>
        </w:rPr>
        <w:t>year, and</w:t>
      </w:r>
      <w:proofErr w:type="gramEnd"/>
      <w:r w:rsidRPr="00EF580F">
        <w:rPr>
          <w:lang w:val="en-GB"/>
        </w:rPr>
        <w:t xml:space="preserve"> see if the average overlap has changed. For that we would need a cod-distribution map, which we could easily do. Then the question is: can we assume </w:t>
      </w:r>
      <w:proofErr w:type="spellStart"/>
      <w:r w:rsidRPr="00EF580F">
        <w:rPr>
          <w:lang w:val="en-GB"/>
        </w:rPr>
        <w:t>saduria</w:t>
      </w:r>
      <w:proofErr w:type="spellEnd"/>
      <w:r w:rsidRPr="00EF580F">
        <w:rPr>
          <w:lang w:val="en-GB"/>
        </w:rPr>
        <w:t xml:space="preserve"> hasn’t changed their distribution? Not really…  Without invoking all this, we can use the verbal argument that cod are now in deeper areas and there there’s no flounder nor </w:t>
      </w:r>
      <w:proofErr w:type="spellStart"/>
      <w:r w:rsidRPr="00EF580F">
        <w:rPr>
          <w:lang w:val="en-GB"/>
        </w:rPr>
        <w:t>saduria</w:t>
      </w:r>
      <w:proofErr w:type="spellEnd"/>
      <w:r w:rsidRPr="00EF580F">
        <w:rPr>
          <w:lang w:val="en-GB"/>
        </w:rPr>
        <w:t xml:space="preserve"> (AND THE POINT ABOUT NOT BLAMING FLOUNDER! IDENTIFY THAT AS A KNOWLEDGE GAP… BASICALLY; SPATIOTEMPORAL HAASE MODEL). </w:t>
      </w:r>
      <w:r w:rsidRPr="00EF580F">
        <w:rPr>
          <w:lang w:val="en-GB"/>
        </w:rPr>
        <w:lastRenderedPageBreak/>
        <w:t xml:space="preserve">SUMMARY: can we use the </w:t>
      </w:r>
      <w:proofErr w:type="spellStart"/>
      <w:r w:rsidRPr="00EF580F">
        <w:rPr>
          <w:lang w:val="en-GB"/>
        </w:rPr>
        <w:t>Gogina</w:t>
      </w:r>
      <w:proofErr w:type="spellEnd"/>
      <w:r w:rsidRPr="00EF580F">
        <w:rPr>
          <w:lang w:val="en-GB"/>
        </w:rPr>
        <w:t xml:space="preserve"> map as a raster to see how much cod has moved into average </w:t>
      </w:r>
      <w:proofErr w:type="spellStart"/>
      <w:r w:rsidRPr="00EF580F">
        <w:rPr>
          <w:lang w:val="en-GB"/>
        </w:rPr>
        <w:t>saduria</w:t>
      </w:r>
      <w:proofErr w:type="spellEnd"/>
      <w:r w:rsidRPr="00EF580F">
        <w:rPr>
          <w:lang w:val="en-GB"/>
        </w:rPr>
        <w:t xml:space="preserve"> habitat?</w:t>
      </w:r>
    </w:p>
    <w:p w14:paraId="0B590477" w14:textId="77777777" w:rsidR="00834B9C" w:rsidRPr="00EF580F" w:rsidRDefault="00834B9C" w:rsidP="00834B9C">
      <w:pPr>
        <w:spacing w:line="480" w:lineRule="auto"/>
        <w:contextualSpacing/>
        <w:rPr>
          <w:lang w:val="en-GB"/>
        </w:rPr>
      </w:pPr>
      <w:r w:rsidRPr="00EF580F">
        <w:rPr>
          <w:lang w:val="en-GB"/>
        </w:rPr>
        <w:t xml:space="preserve">Re. </w:t>
      </w:r>
      <w:proofErr w:type="spellStart"/>
      <w:r w:rsidRPr="00EF580F">
        <w:rPr>
          <w:lang w:val="en-GB"/>
        </w:rPr>
        <w:t>Saduria</w:t>
      </w:r>
      <w:proofErr w:type="spellEnd"/>
      <w:r w:rsidRPr="00EF580F">
        <w:rPr>
          <w:lang w:val="en-GB"/>
        </w:rPr>
        <w:t xml:space="preserve"> data. We don’t really know if it even has decreased… The master’s thesis used BITS data, which aren’t reliable before 2013 (</w:t>
      </w:r>
      <w:proofErr w:type="spellStart"/>
      <w:r w:rsidRPr="00EF580F">
        <w:rPr>
          <w:lang w:val="en-GB"/>
        </w:rPr>
        <w:t>pers</w:t>
      </w:r>
      <w:proofErr w:type="spellEnd"/>
      <w:r w:rsidRPr="00EF580F">
        <w:rPr>
          <w:lang w:val="en-GB"/>
        </w:rPr>
        <w:t xml:space="preserve"> comm </w:t>
      </w:r>
      <w:proofErr w:type="spellStart"/>
      <w:r w:rsidRPr="00EF580F">
        <w:rPr>
          <w:lang w:val="en-GB"/>
        </w:rPr>
        <w:t>mich</w:t>
      </w:r>
      <w:proofErr w:type="spellEnd"/>
      <w:r w:rsidRPr="00EF580F">
        <w:rPr>
          <w:lang w:val="en-GB"/>
        </w:rPr>
        <w:t xml:space="preserve">). So not really sampled properly. That data </w:t>
      </w:r>
      <w:proofErr w:type="gramStart"/>
      <w:r w:rsidRPr="00EF580F">
        <w:rPr>
          <w:lang w:val="en-GB"/>
        </w:rPr>
        <w:t>are</w:t>
      </w:r>
      <w:proofErr w:type="gramEnd"/>
      <w:r w:rsidRPr="00EF580F">
        <w:rPr>
          <w:lang w:val="en-GB"/>
        </w:rPr>
        <w:t xml:space="preserve"> also available on ICES ecosystem services. SMHI has too few sample stations per year, and the data from Mattias </w:t>
      </w:r>
      <w:proofErr w:type="spellStart"/>
      <w:r w:rsidRPr="00EF580F">
        <w:rPr>
          <w:lang w:val="en-GB"/>
        </w:rPr>
        <w:t>Sköld</w:t>
      </w:r>
      <w:proofErr w:type="spellEnd"/>
      <w:r w:rsidRPr="00EF580F">
        <w:rPr>
          <w:lang w:val="en-GB"/>
        </w:rPr>
        <w:t xml:space="preserve"> is only coastal basically. One option is to ask about the </w:t>
      </w:r>
      <w:proofErr w:type="spellStart"/>
      <w:r w:rsidRPr="00EF580F">
        <w:rPr>
          <w:lang w:val="en-GB"/>
        </w:rPr>
        <w:t>Gogina</w:t>
      </w:r>
      <w:proofErr w:type="spellEnd"/>
      <w:r w:rsidRPr="00EF580F">
        <w:rPr>
          <w:lang w:val="en-GB"/>
        </w:rPr>
        <w:t xml:space="preserve"> paper. BUT! </w:t>
      </w:r>
      <w:proofErr w:type="spellStart"/>
      <w:r w:rsidRPr="00EF580F">
        <w:rPr>
          <w:lang w:val="en-GB"/>
        </w:rPr>
        <w:t>Saduria</w:t>
      </w:r>
      <w:proofErr w:type="spellEnd"/>
      <w:r w:rsidRPr="00EF580F">
        <w:rPr>
          <w:lang w:val="en-GB"/>
        </w:rPr>
        <w:t xml:space="preserve"> doesn’t </w:t>
      </w:r>
      <w:proofErr w:type="spellStart"/>
      <w:r w:rsidRPr="00EF580F">
        <w:rPr>
          <w:lang w:val="en-GB"/>
        </w:rPr>
        <w:t>exsist</w:t>
      </w:r>
      <w:proofErr w:type="spellEnd"/>
      <w:r w:rsidRPr="00EF580F">
        <w:rPr>
          <w:lang w:val="en-GB"/>
        </w:rPr>
        <w:t xml:space="preserve"> in the Western Baltic Sea - too salty! So, if we can get a hold of </w:t>
      </w:r>
      <w:proofErr w:type="spellStart"/>
      <w:r w:rsidRPr="00EF580F">
        <w:rPr>
          <w:lang w:val="en-GB"/>
        </w:rPr>
        <w:t>Saduria</w:t>
      </w:r>
      <w:proofErr w:type="spellEnd"/>
      <w:r w:rsidRPr="00EF580F">
        <w:rPr>
          <w:lang w:val="en-GB"/>
        </w:rPr>
        <w:t xml:space="preserve">, that would mean we should probably focus our efforts on that part (also remove barrier </w:t>
      </w:r>
      <w:proofErr w:type="spellStart"/>
      <w:r w:rsidRPr="00EF580F">
        <w:rPr>
          <w:lang w:val="en-GB"/>
        </w:rPr>
        <w:t>spde</w:t>
      </w:r>
      <w:proofErr w:type="spellEnd"/>
      <w:r w:rsidRPr="00EF580F">
        <w:rPr>
          <w:lang w:val="en-GB"/>
        </w:rPr>
        <w:t xml:space="preserve">). But if we find similar declines in condition also there, that implies the </w:t>
      </w:r>
      <w:proofErr w:type="spellStart"/>
      <w:r w:rsidRPr="00EF580F">
        <w:rPr>
          <w:lang w:val="en-GB"/>
        </w:rPr>
        <w:t>Saduria</w:t>
      </w:r>
      <w:proofErr w:type="spellEnd"/>
      <w:r w:rsidRPr="00EF580F">
        <w:rPr>
          <w:lang w:val="en-GB"/>
        </w:rPr>
        <w:t>-effect isn’t likely the main effect!</w:t>
      </w:r>
    </w:p>
    <w:p w14:paraId="22FC7613" w14:textId="77777777" w:rsidR="00ED1ED9" w:rsidRPr="00EF580F" w:rsidRDefault="00ED1ED9" w:rsidP="00636A03">
      <w:pPr>
        <w:spacing w:line="480" w:lineRule="auto"/>
        <w:contextualSpacing/>
        <w:rPr>
          <w:lang w:val="en-GB"/>
        </w:rPr>
      </w:pPr>
    </w:p>
    <w:p w14:paraId="1BFE31A8" w14:textId="3011D377" w:rsidR="00554463" w:rsidRPr="00EF580F" w:rsidRDefault="00EF3BFC" w:rsidP="00D70925">
      <w:pPr>
        <w:pStyle w:val="ListParagraph"/>
        <w:numPr>
          <w:ilvl w:val="0"/>
          <w:numId w:val="5"/>
        </w:numPr>
        <w:spacing w:line="480" w:lineRule="auto"/>
        <w:rPr>
          <w:lang w:val="en-GB"/>
        </w:rPr>
      </w:pPr>
      <w:r w:rsidRPr="00EF580F">
        <w:rPr>
          <w:lang w:val="en-GB"/>
        </w:rPr>
        <w:t>Management implications? Could mean that suggest spatial fisheries of sprat and herring would be limited</w:t>
      </w:r>
      <w:r w:rsidR="00692C10" w:rsidRPr="00EF580F">
        <w:rPr>
          <w:lang w:val="en-GB"/>
        </w:rPr>
        <w:t xml:space="preserve"> in effect</w:t>
      </w:r>
      <w:r w:rsidR="00D1590F" w:rsidRPr="00EF580F">
        <w:rPr>
          <w:lang w:val="en-GB"/>
        </w:rPr>
        <w:t xml:space="preserve"> (</w:t>
      </w:r>
      <w:proofErr w:type="spellStart"/>
      <w:r w:rsidR="00D1590F" w:rsidRPr="00EF580F">
        <w:rPr>
          <w:lang w:val="en-GB"/>
        </w:rPr>
        <w:t>Eero</w:t>
      </w:r>
      <w:proofErr w:type="spellEnd"/>
      <w:r w:rsidR="00D1590F" w:rsidRPr="00EF580F">
        <w:rPr>
          <w:lang w:val="en-GB"/>
        </w:rPr>
        <w:t xml:space="preserve"> &amp; Cardinale open for that)</w:t>
      </w:r>
      <w:r w:rsidR="00471488" w:rsidRPr="00EF580F">
        <w:rPr>
          <w:lang w:val="en-GB"/>
        </w:rPr>
        <w:t xml:space="preserve">. Could cite </w:t>
      </w:r>
      <w:proofErr w:type="spellStart"/>
      <w:r w:rsidR="00471488" w:rsidRPr="00EF580F">
        <w:rPr>
          <w:lang w:val="en-GB"/>
        </w:rPr>
        <w:t>Mion</w:t>
      </w:r>
      <w:proofErr w:type="spellEnd"/>
      <w:r w:rsidR="00471488" w:rsidRPr="00EF580F">
        <w:rPr>
          <w:lang w:val="en-GB"/>
        </w:rPr>
        <w:t xml:space="preserve"> and </w:t>
      </w:r>
      <w:proofErr w:type="spellStart"/>
      <w:r w:rsidR="00471488" w:rsidRPr="00EF580F">
        <w:rPr>
          <w:lang w:val="en-GB"/>
        </w:rPr>
        <w:t>Casini</w:t>
      </w:r>
      <w:proofErr w:type="spellEnd"/>
      <w:r w:rsidR="00471488" w:rsidRPr="00EF580F">
        <w:rPr>
          <w:lang w:val="en-GB"/>
        </w:rPr>
        <w:t xml:space="preserve"> 2016 on inclusion of biological knowledge for assessment.</w:t>
      </w:r>
    </w:p>
    <w:p w14:paraId="3D88E334" w14:textId="47B735FC" w:rsidR="009671CB" w:rsidRPr="00EF580F" w:rsidRDefault="005C5C14" w:rsidP="00D70925">
      <w:pPr>
        <w:pStyle w:val="ListParagraph"/>
        <w:numPr>
          <w:ilvl w:val="0"/>
          <w:numId w:val="5"/>
        </w:numPr>
        <w:spacing w:line="480" w:lineRule="auto"/>
        <w:rPr>
          <w:lang w:val="en-GB"/>
        </w:rPr>
      </w:pPr>
      <w:r w:rsidRPr="00EF580F">
        <w:rPr>
          <w:lang w:val="en-GB"/>
        </w:rPr>
        <w:t xml:space="preserve">Implications and </w:t>
      </w:r>
      <w:proofErr w:type="spellStart"/>
      <w:r w:rsidRPr="00EF580F">
        <w:rPr>
          <w:lang w:val="en-GB"/>
        </w:rPr>
        <w:t>outloot</w:t>
      </w:r>
      <w:proofErr w:type="spellEnd"/>
      <w:r w:rsidRPr="00EF580F">
        <w:rPr>
          <w:lang w:val="en-GB"/>
        </w:rPr>
        <w:t>: it’s not looking great from physiological standpoint (oxygen and temperature) with the ongoing climate change.</w:t>
      </w:r>
    </w:p>
    <w:p w14:paraId="4CEF4E5C" w14:textId="77777777" w:rsidR="00554463" w:rsidRPr="00EF580F" w:rsidRDefault="00554463" w:rsidP="00ED1ED9">
      <w:pPr>
        <w:spacing w:line="480" w:lineRule="auto"/>
        <w:ind w:left="720"/>
        <w:contextualSpacing/>
        <w:rPr>
          <w:lang w:val="en-GB"/>
        </w:rPr>
      </w:pPr>
    </w:p>
    <w:p w14:paraId="1998027C" w14:textId="77777777" w:rsidR="00EC19CE" w:rsidRPr="00EF580F" w:rsidRDefault="00EC19CE" w:rsidP="00EC19CE">
      <w:pPr>
        <w:spacing w:line="480" w:lineRule="auto"/>
        <w:contextualSpacing/>
        <w:rPr>
          <w:lang w:val="en-GB"/>
        </w:rPr>
      </w:pPr>
    </w:p>
    <w:p w14:paraId="09593778" w14:textId="77777777" w:rsidR="006A4E64" w:rsidRPr="00EF580F" w:rsidRDefault="006A4E64" w:rsidP="006A4E64">
      <w:pPr>
        <w:spacing w:line="480" w:lineRule="auto"/>
        <w:contextualSpacing/>
        <w:rPr>
          <w:rStyle w:val="Hyperlink"/>
          <w:lang w:val="en-GB"/>
        </w:rPr>
      </w:pPr>
      <w:r w:rsidRPr="00EF580F">
        <w:rPr>
          <w:lang w:val="en-GB"/>
        </w:rPr>
        <w:t xml:space="preserve">Read how oxygen affects metabolism, </w:t>
      </w:r>
      <w:proofErr w:type="gramStart"/>
      <w:r w:rsidRPr="00EF580F">
        <w:rPr>
          <w:lang w:val="en-GB"/>
        </w:rPr>
        <w:t>e.g.</w:t>
      </w:r>
      <w:proofErr w:type="gramEnd"/>
      <w:r w:rsidRPr="00EF580F">
        <w:rPr>
          <w:lang w:val="en-GB"/>
        </w:rPr>
        <w:t xml:space="preserve"> here: </w:t>
      </w:r>
      <w:hyperlink r:id="rId17" w:history="1">
        <w:r w:rsidRPr="00EF580F">
          <w:rPr>
            <w:rStyle w:val="Hyperlink"/>
            <w:lang w:val="en-GB"/>
          </w:rPr>
          <w:t>https://www.sciencedirect.com/science/article/pii/S1546509808000101</w:t>
        </w:r>
      </w:hyperlink>
    </w:p>
    <w:p w14:paraId="44A7ECC6" w14:textId="10EF888F" w:rsidR="00736FF5" w:rsidRPr="00EF580F" w:rsidRDefault="00401B29" w:rsidP="00636A03">
      <w:pPr>
        <w:pStyle w:val="Heading1"/>
        <w:spacing w:line="480" w:lineRule="auto"/>
        <w:contextualSpacing/>
        <w:jc w:val="both"/>
        <w:rPr>
          <w:b/>
          <w:sz w:val="28"/>
          <w:szCs w:val="28"/>
          <w:lang w:val="en-GB"/>
        </w:rPr>
      </w:pPr>
      <w:r w:rsidRPr="00EF580F">
        <w:rPr>
          <w:b/>
          <w:sz w:val="28"/>
          <w:szCs w:val="28"/>
          <w:lang w:val="en-GB"/>
        </w:rPr>
        <w:t>Acknowledgements</w:t>
      </w:r>
    </w:p>
    <w:p w14:paraId="79332F2F" w14:textId="50170BB7" w:rsidR="00736FF5" w:rsidRPr="00EF580F" w:rsidRDefault="00401B29" w:rsidP="00636A03">
      <w:pPr>
        <w:spacing w:line="480" w:lineRule="auto"/>
        <w:contextualSpacing/>
        <w:jc w:val="both"/>
        <w:rPr>
          <w:lang w:val="en-GB"/>
        </w:rPr>
      </w:pPr>
      <w:r w:rsidRPr="00EF580F">
        <w:rPr>
          <w:lang w:val="en-GB"/>
        </w:rPr>
        <w:t>J</w:t>
      </w:r>
      <w:r w:rsidR="00847EBB">
        <w:rPr>
          <w:lang w:val="en-GB"/>
        </w:rPr>
        <w:t>a</w:t>
      </w:r>
      <w:r w:rsidRPr="00EF580F">
        <w:rPr>
          <w:lang w:val="en-GB"/>
        </w:rPr>
        <w:t>m</w:t>
      </w:r>
      <w:r w:rsidR="00847EBB">
        <w:rPr>
          <w:lang w:val="en-GB"/>
        </w:rPr>
        <w:t>es</w:t>
      </w:r>
      <w:r w:rsidRPr="00EF580F">
        <w:rPr>
          <w:lang w:val="en-GB"/>
        </w:rPr>
        <w:t xml:space="preserve"> Thorson, Martin Hansson </w:t>
      </w:r>
      <w:r w:rsidR="004E5ED1" w:rsidRPr="00EF580F">
        <w:rPr>
          <w:lang w:val="en-GB"/>
        </w:rPr>
        <w:t xml:space="preserve">and Elin </w:t>
      </w:r>
      <w:proofErr w:type="spellStart"/>
      <w:r w:rsidR="004E5ED1" w:rsidRPr="00EF580F">
        <w:rPr>
          <w:lang w:val="en-GB"/>
        </w:rPr>
        <w:t>Almroth</w:t>
      </w:r>
      <w:proofErr w:type="spellEnd"/>
      <w:r w:rsidR="004E5ED1" w:rsidRPr="00EF580F">
        <w:rPr>
          <w:lang w:val="en-GB"/>
        </w:rPr>
        <w:t xml:space="preserve"> </w:t>
      </w:r>
      <w:proofErr w:type="spellStart"/>
      <w:r w:rsidR="004E5ED1" w:rsidRPr="00EF580F">
        <w:rPr>
          <w:lang w:val="en-GB"/>
        </w:rPr>
        <w:t>Rosell</w:t>
      </w:r>
      <w:proofErr w:type="spellEnd"/>
      <w:r w:rsidR="004E5ED1" w:rsidRPr="00EF580F">
        <w:rPr>
          <w:lang w:val="en-GB"/>
        </w:rPr>
        <w:t xml:space="preserve"> </w:t>
      </w:r>
      <w:r w:rsidRPr="00EF580F">
        <w:rPr>
          <w:lang w:val="en-GB"/>
        </w:rPr>
        <w:t>at SMHI</w:t>
      </w:r>
      <w:r w:rsidR="004C64F3" w:rsidRPr="00EF580F">
        <w:rPr>
          <w:lang w:val="en-GB"/>
        </w:rPr>
        <w:t xml:space="preserve">, </w:t>
      </w:r>
      <w:proofErr w:type="spellStart"/>
      <w:r w:rsidR="004C64F3" w:rsidRPr="00EF580F">
        <w:rPr>
          <w:lang w:val="en-GB"/>
        </w:rPr>
        <w:t>Olavi</w:t>
      </w:r>
      <w:proofErr w:type="spellEnd"/>
      <w:r w:rsidR="004C64F3" w:rsidRPr="00EF580F">
        <w:rPr>
          <w:lang w:val="en-GB"/>
        </w:rPr>
        <w:t xml:space="preserve"> </w:t>
      </w:r>
      <w:proofErr w:type="spellStart"/>
      <w:r w:rsidR="004C64F3" w:rsidRPr="00EF580F">
        <w:rPr>
          <w:lang w:val="en-GB"/>
        </w:rPr>
        <w:t>Kaljuste</w:t>
      </w:r>
      <w:proofErr w:type="spellEnd"/>
      <w:r w:rsidR="004C64F3" w:rsidRPr="00EF580F">
        <w:rPr>
          <w:lang w:val="en-GB"/>
        </w:rPr>
        <w:t xml:space="preserve"> for </w:t>
      </w:r>
      <w:r w:rsidR="006E48F0" w:rsidRPr="00EF580F">
        <w:rPr>
          <w:lang w:val="en-GB"/>
        </w:rPr>
        <w:t>providing</w:t>
      </w:r>
      <w:r w:rsidR="004C64F3" w:rsidRPr="00EF580F">
        <w:rPr>
          <w:lang w:val="en-GB"/>
        </w:rPr>
        <w:t xml:space="preserve"> </w:t>
      </w:r>
      <w:r w:rsidR="00B93F39" w:rsidRPr="00EF580F">
        <w:rPr>
          <w:lang w:val="en-GB"/>
        </w:rPr>
        <w:t xml:space="preserve">pelagic data, </w:t>
      </w:r>
      <w:r w:rsidR="007C5EF9" w:rsidRPr="00EF580F">
        <w:rPr>
          <w:lang w:val="en-GB"/>
        </w:rPr>
        <w:t xml:space="preserve">staff involved in sampling </w:t>
      </w:r>
    </w:p>
    <w:p w14:paraId="3BA61450" w14:textId="77777777" w:rsidR="00736FF5" w:rsidRPr="00EF580F" w:rsidRDefault="00736FF5" w:rsidP="00636A03">
      <w:pPr>
        <w:spacing w:line="480" w:lineRule="auto"/>
        <w:contextualSpacing/>
        <w:jc w:val="both"/>
        <w:rPr>
          <w:lang w:val="en-GB"/>
        </w:rPr>
      </w:pPr>
    </w:p>
    <w:p w14:paraId="683C0072" w14:textId="5F8791D5" w:rsidR="00736FF5" w:rsidRPr="00EF580F" w:rsidRDefault="00401B29" w:rsidP="00636A03">
      <w:pPr>
        <w:pStyle w:val="Heading1"/>
        <w:spacing w:line="480" w:lineRule="auto"/>
        <w:contextualSpacing/>
        <w:jc w:val="both"/>
        <w:rPr>
          <w:b/>
          <w:sz w:val="28"/>
          <w:szCs w:val="28"/>
          <w:lang w:val="en-GB"/>
        </w:rPr>
      </w:pPr>
      <w:bookmarkStart w:id="8" w:name="_jwygf3u2rl9s" w:colFirst="0" w:colLast="0"/>
      <w:bookmarkEnd w:id="8"/>
      <w:r w:rsidRPr="00EF580F">
        <w:rPr>
          <w:b/>
          <w:sz w:val="28"/>
          <w:szCs w:val="28"/>
          <w:lang w:val="en-GB"/>
        </w:rPr>
        <w:lastRenderedPageBreak/>
        <w:t>Literature cited</w:t>
      </w:r>
    </w:p>
    <w:p w14:paraId="500EF9F6" w14:textId="77777777" w:rsidR="00671C00" w:rsidRPr="00671C00" w:rsidRDefault="00C20AB4" w:rsidP="00671C00">
      <w:pPr>
        <w:pStyle w:val="Bibliography"/>
        <w:rPr>
          <w:lang w:val="en-GB"/>
        </w:rPr>
      </w:pPr>
      <w:r w:rsidRPr="00EF580F">
        <w:rPr>
          <w:lang w:val="en-GB"/>
        </w:rPr>
        <w:fldChar w:fldCharType="begin"/>
      </w:r>
      <w:r w:rsidR="00C5067E" w:rsidRPr="00EF580F">
        <w:rPr>
          <w:lang w:val="en-GB"/>
        </w:rPr>
        <w:instrText xml:space="preserve"> ADDIN ZOTERO_BIBL {"uncited":[],"omitted":[],"custom":[]} CSL_BIBLIOGRAPHY </w:instrText>
      </w:r>
      <w:r w:rsidRPr="00EF580F">
        <w:rPr>
          <w:lang w:val="en-GB"/>
        </w:rPr>
        <w:fldChar w:fldCharType="separate"/>
      </w:r>
      <w:proofErr w:type="spellStart"/>
      <w:r w:rsidR="00671C00" w:rsidRPr="00671C00">
        <w:rPr>
          <w:lang w:val="en-GB"/>
        </w:rPr>
        <w:t>Almroth-Rosell</w:t>
      </w:r>
      <w:proofErr w:type="spellEnd"/>
      <w:r w:rsidR="00671C00" w:rsidRPr="00671C00">
        <w:rPr>
          <w:lang w:val="en-GB"/>
        </w:rPr>
        <w:t xml:space="preserve">, E., </w:t>
      </w:r>
      <w:proofErr w:type="spellStart"/>
      <w:r w:rsidR="00671C00" w:rsidRPr="00671C00">
        <w:rPr>
          <w:lang w:val="en-GB"/>
        </w:rPr>
        <w:t>Eilola</w:t>
      </w:r>
      <w:proofErr w:type="spellEnd"/>
      <w:r w:rsidR="00671C00" w:rsidRPr="00671C00">
        <w:rPr>
          <w:lang w:val="en-GB"/>
        </w:rPr>
        <w:t xml:space="preserve">, K., </w:t>
      </w:r>
      <w:proofErr w:type="spellStart"/>
      <w:r w:rsidR="00671C00" w:rsidRPr="00671C00">
        <w:rPr>
          <w:lang w:val="en-GB"/>
        </w:rPr>
        <w:t>Hordoir</w:t>
      </w:r>
      <w:proofErr w:type="spellEnd"/>
      <w:r w:rsidR="00671C00" w:rsidRPr="00671C00">
        <w:rPr>
          <w:lang w:val="en-GB"/>
        </w:rPr>
        <w:t>, R., Meier, H. E. M., and Hall, P. O. J. 2011. Transport of fresh and resuspended particulate organic material in the Baltic Sea — a model study. Journal of Marine Systems, 87: 1–12.</w:t>
      </w:r>
    </w:p>
    <w:p w14:paraId="69983053" w14:textId="77777777" w:rsidR="00671C00" w:rsidRPr="00671C00" w:rsidRDefault="00671C00" w:rsidP="00671C00">
      <w:pPr>
        <w:pStyle w:val="Bibliography"/>
        <w:rPr>
          <w:lang w:val="en-GB"/>
        </w:rPr>
      </w:pPr>
      <w:r w:rsidRPr="00671C00">
        <w:rPr>
          <w:lang w:val="en-GB"/>
        </w:rPr>
        <w:t xml:space="preserve">Andersen, S. C., Keppel, E. A., and Edwards, A. M. 2019. A reproducible data synopsis for over 100 species of British Columbia groundfish. Doc. 2019/041. DFO Can. Sci. </w:t>
      </w:r>
      <w:proofErr w:type="spellStart"/>
      <w:r w:rsidRPr="00671C00">
        <w:rPr>
          <w:lang w:val="en-GB"/>
        </w:rPr>
        <w:t>Advis</w:t>
      </w:r>
      <w:proofErr w:type="spellEnd"/>
      <w:r w:rsidRPr="00671C00">
        <w:rPr>
          <w:lang w:val="en-GB"/>
        </w:rPr>
        <w:t>. Sec. Res. &lt;www.dfo-mpo.gc.ca/csas-sccs/Publications/ResDocs-DocRech/2019/2019_041-eng.html&gt;.</w:t>
      </w:r>
    </w:p>
    <w:p w14:paraId="0E82D7D1" w14:textId="77777777" w:rsidR="00671C00" w:rsidRPr="00671C00" w:rsidRDefault="00671C00" w:rsidP="00671C00">
      <w:pPr>
        <w:pStyle w:val="Bibliography"/>
        <w:rPr>
          <w:lang w:val="en-GB"/>
        </w:rPr>
      </w:pPr>
      <w:r w:rsidRPr="00671C00">
        <w:rPr>
          <w:lang w:val="en-GB"/>
        </w:rPr>
        <w:t xml:space="preserve">Anderson, S. C., and Ward, E. J. 2019. Black swans in space: </w:t>
      </w:r>
      <w:proofErr w:type="spellStart"/>
      <w:r w:rsidRPr="00671C00">
        <w:rPr>
          <w:lang w:val="en-GB"/>
        </w:rPr>
        <w:t>modeling</w:t>
      </w:r>
      <w:proofErr w:type="spellEnd"/>
      <w:r w:rsidRPr="00671C00">
        <w:rPr>
          <w:lang w:val="en-GB"/>
        </w:rPr>
        <w:t xml:space="preserve"> spatiotemporal processes with extremes. Ecology, 100: e02403.</w:t>
      </w:r>
    </w:p>
    <w:p w14:paraId="4C9E2379" w14:textId="77777777" w:rsidR="00671C00" w:rsidRPr="00671C00" w:rsidRDefault="00671C00" w:rsidP="00671C00">
      <w:pPr>
        <w:pStyle w:val="Bibliography"/>
        <w:rPr>
          <w:lang w:val="en-GB"/>
        </w:rPr>
      </w:pPr>
      <w:r w:rsidRPr="00671C00">
        <w:rPr>
          <w:lang w:val="en-GB"/>
        </w:rPr>
        <w:t xml:space="preserve">Anderson, S. C., Ward, E. J., Barnett, L. A. K., and English, P. A. 2021. </w:t>
      </w:r>
      <w:proofErr w:type="spellStart"/>
      <w:r w:rsidRPr="00671C00">
        <w:rPr>
          <w:lang w:val="en-GB"/>
        </w:rPr>
        <w:t>sdmTMB</w:t>
      </w:r>
      <w:proofErr w:type="spellEnd"/>
      <w:r w:rsidRPr="00671C00">
        <w:rPr>
          <w:lang w:val="en-GB"/>
        </w:rPr>
        <w:t>: spatiotemporal species distribution GLMMs with ‘TMB’. https://github.com/seananderson/sdmTMB.</w:t>
      </w:r>
    </w:p>
    <w:p w14:paraId="69C3BBC9" w14:textId="77777777" w:rsidR="00671C00" w:rsidRPr="00671C00" w:rsidRDefault="00671C00" w:rsidP="00671C00">
      <w:pPr>
        <w:pStyle w:val="Bibliography"/>
        <w:rPr>
          <w:lang w:val="en-GB"/>
        </w:rPr>
      </w:pPr>
      <w:proofErr w:type="spellStart"/>
      <w:r w:rsidRPr="00671C00">
        <w:rPr>
          <w:lang w:val="en-GB"/>
        </w:rPr>
        <w:t>Aro</w:t>
      </w:r>
      <w:proofErr w:type="spellEnd"/>
      <w:r w:rsidRPr="00671C00">
        <w:rPr>
          <w:lang w:val="en-GB"/>
        </w:rPr>
        <w:t xml:space="preserve">, E. 1989. A review of fish migration patterns in the Baltic. Rap. Proc.-verb. Re. Cons. Int. </w:t>
      </w:r>
      <w:proofErr w:type="spellStart"/>
      <w:r w:rsidRPr="00671C00">
        <w:rPr>
          <w:lang w:val="en-GB"/>
        </w:rPr>
        <w:t>Explor</w:t>
      </w:r>
      <w:proofErr w:type="spellEnd"/>
      <w:r w:rsidRPr="00671C00">
        <w:rPr>
          <w:lang w:val="en-GB"/>
        </w:rPr>
        <w:t>. Mer, 190: 72–96.</w:t>
      </w:r>
    </w:p>
    <w:p w14:paraId="1507FE44" w14:textId="77777777" w:rsidR="00671C00" w:rsidRPr="00671C00" w:rsidRDefault="00671C00" w:rsidP="00671C00">
      <w:pPr>
        <w:pStyle w:val="Bibliography"/>
        <w:rPr>
          <w:lang w:val="en-GB"/>
        </w:rPr>
      </w:pPr>
      <w:proofErr w:type="spellStart"/>
      <w:r w:rsidRPr="00671C00">
        <w:rPr>
          <w:lang w:val="en-GB"/>
        </w:rPr>
        <w:t>Bakka</w:t>
      </w:r>
      <w:proofErr w:type="spellEnd"/>
      <w:r w:rsidRPr="00671C00">
        <w:rPr>
          <w:lang w:val="en-GB"/>
        </w:rPr>
        <w:t xml:space="preserve">, H., </w:t>
      </w:r>
      <w:proofErr w:type="spellStart"/>
      <w:r w:rsidRPr="00671C00">
        <w:rPr>
          <w:lang w:val="en-GB"/>
        </w:rPr>
        <w:t>Vanhatalo</w:t>
      </w:r>
      <w:proofErr w:type="spellEnd"/>
      <w:r w:rsidRPr="00671C00">
        <w:rPr>
          <w:lang w:val="en-GB"/>
        </w:rPr>
        <w:t xml:space="preserve">, J., </w:t>
      </w:r>
      <w:proofErr w:type="spellStart"/>
      <w:r w:rsidRPr="00671C00">
        <w:rPr>
          <w:lang w:val="en-GB"/>
        </w:rPr>
        <w:t>Illian</w:t>
      </w:r>
      <w:proofErr w:type="spellEnd"/>
      <w:r w:rsidRPr="00671C00">
        <w:rPr>
          <w:lang w:val="en-GB"/>
        </w:rPr>
        <w:t>, J., Simpson, D., and Rue, H. 2019. Non-stationary Gaussian models with physical barriers. arXiv:1608.03787 [stat]. http://arxiv.org/abs/1608.03787 (Accessed 31 March 2021).</w:t>
      </w:r>
    </w:p>
    <w:p w14:paraId="6EB22DEC" w14:textId="77777777" w:rsidR="00671C00" w:rsidRPr="00671C00" w:rsidRDefault="00671C00" w:rsidP="00671C00">
      <w:pPr>
        <w:pStyle w:val="Bibliography"/>
        <w:rPr>
          <w:lang w:val="en-GB"/>
        </w:rPr>
      </w:pPr>
      <w:r w:rsidRPr="00671C00">
        <w:rPr>
          <w:lang w:val="en-GB"/>
        </w:rPr>
        <w:t xml:space="preserve">Barnett, L. A. K., Ward, E. J., and Anderson, S. C. 2021. Improving estimates of species distribution change by incorporating local trends. </w:t>
      </w:r>
      <w:proofErr w:type="spellStart"/>
      <w:r w:rsidRPr="00671C00">
        <w:rPr>
          <w:lang w:val="en-GB"/>
        </w:rPr>
        <w:t>Ecography</w:t>
      </w:r>
      <w:proofErr w:type="spellEnd"/>
      <w:r w:rsidRPr="00671C00">
        <w:rPr>
          <w:lang w:val="en-GB"/>
        </w:rPr>
        <w:t>, 44: 427–439.</w:t>
      </w:r>
    </w:p>
    <w:p w14:paraId="4498B1EB" w14:textId="77777777" w:rsidR="00671C00" w:rsidRPr="00671C00" w:rsidRDefault="00671C00" w:rsidP="00671C00">
      <w:pPr>
        <w:pStyle w:val="Bibliography"/>
        <w:rPr>
          <w:lang w:val="en-GB"/>
        </w:rPr>
      </w:pPr>
      <w:r w:rsidRPr="00671C00">
        <w:rPr>
          <w:lang w:val="en-GB"/>
        </w:rPr>
        <w:t>Brander, K. 2020. Reduced growth in Baltic Sea cod may be due to mild hypoxia. ICES Journal of Marine Science, 77: 2003–2005. Oxford Academic.</w:t>
      </w:r>
    </w:p>
    <w:p w14:paraId="30EE4F87" w14:textId="77777777" w:rsidR="00671C00" w:rsidRPr="00671C00" w:rsidRDefault="00671C00" w:rsidP="00671C00">
      <w:pPr>
        <w:pStyle w:val="Bibliography"/>
        <w:rPr>
          <w:lang w:val="en-GB"/>
        </w:rPr>
      </w:pPr>
      <w:proofErr w:type="spellStart"/>
      <w:r w:rsidRPr="00671C00">
        <w:rPr>
          <w:lang w:val="en-GB"/>
        </w:rPr>
        <w:t>Breitburg</w:t>
      </w:r>
      <w:proofErr w:type="spellEnd"/>
      <w:r w:rsidRPr="00671C00">
        <w:rPr>
          <w:lang w:val="en-GB"/>
        </w:rPr>
        <w:t>, D. 2002. Effects of hypoxia, and the balance between hypoxia and enrichment, on coastal fishes and fisheries. Estuaries, 25: 767–781.</w:t>
      </w:r>
    </w:p>
    <w:p w14:paraId="416DA8A3" w14:textId="77777777" w:rsidR="00671C00" w:rsidRPr="00671C00" w:rsidRDefault="00671C00" w:rsidP="00671C00">
      <w:pPr>
        <w:pStyle w:val="Bibliography"/>
        <w:rPr>
          <w:lang w:val="en-GB"/>
        </w:rPr>
      </w:pPr>
      <w:r w:rsidRPr="00671C00">
        <w:rPr>
          <w:lang w:val="en-GB"/>
        </w:rPr>
        <w:t xml:space="preserve">Cardinale, M., and Arrhenius, F. 2000. Decreasing weight-at-age of Atlantic herring (Clupea </w:t>
      </w:r>
      <w:proofErr w:type="spellStart"/>
      <w:r w:rsidRPr="00671C00">
        <w:rPr>
          <w:lang w:val="en-GB"/>
        </w:rPr>
        <w:t>harengus</w:t>
      </w:r>
      <w:proofErr w:type="spellEnd"/>
      <w:r w:rsidRPr="00671C00">
        <w:rPr>
          <w:lang w:val="en-GB"/>
        </w:rPr>
        <w:t>) from the Baltic Sea between 1986 and 1996: a statistical analysis. ICES Journal of Marine Science, 57: 882–893. Oxford Academic.</w:t>
      </w:r>
    </w:p>
    <w:p w14:paraId="26EB50B4" w14:textId="77777777" w:rsidR="00671C00" w:rsidRPr="00671C00" w:rsidRDefault="00671C00" w:rsidP="00671C00">
      <w:pPr>
        <w:pStyle w:val="Bibliography"/>
        <w:rPr>
          <w:lang w:val="en-GB"/>
        </w:rPr>
      </w:pPr>
      <w:r w:rsidRPr="00671C00">
        <w:rPr>
          <w:lang w:val="en-GB"/>
        </w:rPr>
        <w:t>Carstensen, J., Andersen, J. H., Gustafsson, B. G., and Conley, D. J. 2014. Deoxygenation of the Baltic Sea during the last century. Proceedings of the National Academy of Sciences, 111: 5628–5633. National Academy of Sciences.</w:t>
      </w:r>
    </w:p>
    <w:p w14:paraId="2C83DAEA" w14:textId="77777777" w:rsidR="00671C00" w:rsidRPr="00671C00" w:rsidRDefault="00671C00" w:rsidP="00671C00">
      <w:pPr>
        <w:pStyle w:val="Bibliography"/>
        <w:rPr>
          <w:lang w:val="en-GB"/>
        </w:rPr>
      </w:pPr>
      <w:proofErr w:type="spellStart"/>
      <w:r w:rsidRPr="00671C00">
        <w:rPr>
          <w:lang w:val="en-GB"/>
        </w:rPr>
        <w:t>Casini</w:t>
      </w:r>
      <w:proofErr w:type="spellEnd"/>
      <w:r w:rsidRPr="00671C00">
        <w:rPr>
          <w:lang w:val="en-GB"/>
        </w:rPr>
        <w:t xml:space="preserve">, M., Cardinale, M., and </w:t>
      </w:r>
      <w:proofErr w:type="spellStart"/>
      <w:r w:rsidRPr="00671C00">
        <w:rPr>
          <w:lang w:val="en-GB"/>
        </w:rPr>
        <w:t>Hjelm</w:t>
      </w:r>
      <w:proofErr w:type="spellEnd"/>
      <w:r w:rsidRPr="00671C00">
        <w:rPr>
          <w:lang w:val="en-GB"/>
        </w:rPr>
        <w:t xml:space="preserve">, J. 2006. Inter-annual variation in herring, Clupea </w:t>
      </w:r>
      <w:proofErr w:type="spellStart"/>
      <w:r w:rsidRPr="00671C00">
        <w:rPr>
          <w:lang w:val="en-GB"/>
        </w:rPr>
        <w:t>harengus</w:t>
      </w:r>
      <w:proofErr w:type="spellEnd"/>
      <w:r w:rsidRPr="00671C00">
        <w:rPr>
          <w:lang w:val="en-GB"/>
        </w:rPr>
        <w:t xml:space="preserve">, and sprat, Sprattus </w:t>
      </w:r>
      <w:proofErr w:type="spellStart"/>
      <w:r w:rsidRPr="00671C00">
        <w:rPr>
          <w:lang w:val="en-GB"/>
        </w:rPr>
        <w:t>sprattus</w:t>
      </w:r>
      <w:proofErr w:type="spellEnd"/>
      <w:r w:rsidRPr="00671C00">
        <w:rPr>
          <w:lang w:val="en-GB"/>
        </w:rPr>
        <w:t>, condition in the central Baltic Sea: what gives the tune? Oikos, 112: 638–650.</w:t>
      </w:r>
    </w:p>
    <w:p w14:paraId="59720E76" w14:textId="77777777" w:rsidR="00671C00" w:rsidRPr="00671C00" w:rsidRDefault="00671C00" w:rsidP="00671C00">
      <w:pPr>
        <w:pStyle w:val="Bibliography"/>
        <w:rPr>
          <w:lang w:val="en-GB"/>
        </w:rPr>
      </w:pPr>
      <w:proofErr w:type="spellStart"/>
      <w:r w:rsidRPr="00671C00">
        <w:rPr>
          <w:lang w:val="en-GB"/>
        </w:rPr>
        <w:t>Casini</w:t>
      </w:r>
      <w:proofErr w:type="spellEnd"/>
      <w:r w:rsidRPr="00671C00">
        <w:rPr>
          <w:lang w:val="en-GB"/>
        </w:rPr>
        <w:t xml:space="preserve">, M., </w:t>
      </w:r>
      <w:proofErr w:type="spellStart"/>
      <w:r w:rsidRPr="00671C00">
        <w:rPr>
          <w:lang w:val="en-GB"/>
        </w:rPr>
        <w:t>Hjelm</w:t>
      </w:r>
      <w:proofErr w:type="spellEnd"/>
      <w:r w:rsidRPr="00671C00">
        <w:rPr>
          <w:lang w:val="en-GB"/>
        </w:rPr>
        <w:t xml:space="preserve">, J., </w:t>
      </w:r>
      <w:proofErr w:type="spellStart"/>
      <w:r w:rsidRPr="00671C00">
        <w:rPr>
          <w:lang w:val="en-GB"/>
        </w:rPr>
        <w:t>Molinero</w:t>
      </w:r>
      <w:proofErr w:type="spellEnd"/>
      <w:r w:rsidRPr="00671C00">
        <w:rPr>
          <w:lang w:val="en-GB"/>
        </w:rPr>
        <w:t xml:space="preserve">, J.-C., </w:t>
      </w:r>
      <w:proofErr w:type="spellStart"/>
      <w:r w:rsidRPr="00671C00">
        <w:rPr>
          <w:lang w:val="en-GB"/>
        </w:rPr>
        <w:t>Lövgren</w:t>
      </w:r>
      <w:proofErr w:type="spellEnd"/>
      <w:r w:rsidRPr="00671C00">
        <w:rPr>
          <w:lang w:val="en-GB"/>
        </w:rPr>
        <w:t xml:space="preserve">, J., Cardinale, M., </w:t>
      </w:r>
      <w:proofErr w:type="spellStart"/>
      <w:r w:rsidRPr="00671C00">
        <w:rPr>
          <w:lang w:val="en-GB"/>
        </w:rPr>
        <w:t>Bartolino</w:t>
      </w:r>
      <w:proofErr w:type="spellEnd"/>
      <w:r w:rsidRPr="00671C00">
        <w:rPr>
          <w:lang w:val="en-GB"/>
        </w:rPr>
        <w:t xml:space="preserve">, V., Belgrano, A., </w:t>
      </w:r>
      <w:r w:rsidRPr="00671C00">
        <w:rPr>
          <w:i/>
          <w:iCs/>
          <w:lang w:val="en-GB"/>
        </w:rPr>
        <w:t>et al.</w:t>
      </w:r>
      <w:r w:rsidRPr="00671C00">
        <w:rPr>
          <w:lang w:val="en-GB"/>
        </w:rPr>
        <w:t xml:space="preserve"> 2009. Trophic cascades promote threshold-like shifts in pelagic marine ecosystems. Proceedings of the National Academy of Sciences, USA, 106: 197–202.</w:t>
      </w:r>
    </w:p>
    <w:p w14:paraId="07A19B57" w14:textId="77777777" w:rsidR="00671C00" w:rsidRPr="00671C00" w:rsidRDefault="00671C00" w:rsidP="00671C00">
      <w:pPr>
        <w:pStyle w:val="Bibliography"/>
        <w:rPr>
          <w:lang w:val="en-GB"/>
        </w:rPr>
      </w:pPr>
      <w:proofErr w:type="spellStart"/>
      <w:r w:rsidRPr="00671C00">
        <w:rPr>
          <w:lang w:val="en-GB"/>
        </w:rPr>
        <w:t>Casini</w:t>
      </w:r>
      <w:proofErr w:type="spellEnd"/>
      <w:r w:rsidRPr="00671C00">
        <w:rPr>
          <w:lang w:val="en-GB"/>
        </w:rPr>
        <w:t xml:space="preserve">, M., </w:t>
      </w:r>
      <w:proofErr w:type="spellStart"/>
      <w:r w:rsidRPr="00671C00">
        <w:rPr>
          <w:lang w:val="en-GB"/>
        </w:rPr>
        <w:t>Käll</w:t>
      </w:r>
      <w:proofErr w:type="spellEnd"/>
      <w:r w:rsidRPr="00671C00">
        <w:rPr>
          <w:lang w:val="en-GB"/>
        </w:rPr>
        <w:t xml:space="preserve">, F., Hansson, M., </w:t>
      </w:r>
      <w:proofErr w:type="spellStart"/>
      <w:r w:rsidRPr="00671C00">
        <w:rPr>
          <w:lang w:val="en-GB"/>
        </w:rPr>
        <w:t>Plikshs</w:t>
      </w:r>
      <w:proofErr w:type="spellEnd"/>
      <w:r w:rsidRPr="00671C00">
        <w:rPr>
          <w:lang w:val="en-GB"/>
        </w:rPr>
        <w:t xml:space="preserve">, M., Baranova, T., Karlsson, O., Lundström, K., </w:t>
      </w:r>
      <w:r w:rsidRPr="00671C00">
        <w:rPr>
          <w:i/>
          <w:iCs/>
          <w:lang w:val="en-GB"/>
        </w:rPr>
        <w:t>et al.</w:t>
      </w:r>
      <w:r w:rsidRPr="00671C00">
        <w:rPr>
          <w:lang w:val="en-GB"/>
        </w:rPr>
        <w:t xml:space="preserve"> 2016a. Hypoxic areas, density-dependence and food limitation drive the body condition of a heavily exploited marine fish predator. Royal Society Open Science, 3: 160416.</w:t>
      </w:r>
    </w:p>
    <w:p w14:paraId="5DD0FD3E" w14:textId="77777777" w:rsidR="00671C00" w:rsidRPr="00671C00" w:rsidRDefault="00671C00" w:rsidP="00671C00">
      <w:pPr>
        <w:pStyle w:val="Bibliography"/>
        <w:rPr>
          <w:lang w:val="en-GB"/>
        </w:rPr>
      </w:pPr>
      <w:proofErr w:type="spellStart"/>
      <w:r w:rsidRPr="00671C00">
        <w:rPr>
          <w:lang w:val="en-GB"/>
        </w:rPr>
        <w:t>Casini</w:t>
      </w:r>
      <w:proofErr w:type="spellEnd"/>
      <w:r w:rsidRPr="00671C00">
        <w:rPr>
          <w:lang w:val="en-GB"/>
        </w:rPr>
        <w:t xml:space="preserve">, M., </w:t>
      </w:r>
      <w:proofErr w:type="spellStart"/>
      <w:r w:rsidRPr="00671C00">
        <w:rPr>
          <w:lang w:val="en-GB"/>
        </w:rPr>
        <w:t>Eero</w:t>
      </w:r>
      <w:proofErr w:type="spellEnd"/>
      <w:r w:rsidRPr="00671C00">
        <w:rPr>
          <w:lang w:val="en-GB"/>
        </w:rPr>
        <w:t xml:space="preserve">, M., </w:t>
      </w:r>
      <w:proofErr w:type="spellStart"/>
      <w:r w:rsidRPr="00671C00">
        <w:rPr>
          <w:lang w:val="en-GB"/>
        </w:rPr>
        <w:t>Carlshamre</w:t>
      </w:r>
      <w:proofErr w:type="spellEnd"/>
      <w:r w:rsidRPr="00671C00">
        <w:rPr>
          <w:lang w:val="en-GB"/>
        </w:rPr>
        <w:t xml:space="preserve">, S., and </w:t>
      </w:r>
      <w:proofErr w:type="spellStart"/>
      <w:r w:rsidRPr="00671C00">
        <w:rPr>
          <w:lang w:val="en-GB"/>
        </w:rPr>
        <w:t>Lövgren</w:t>
      </w:r>
      <w:proofErr w:type="spellEnd"/>
      <w:r w:rsidRPr="00671C00">
        <w:rPr>
          <w:lang w:val="en-GB"/>
        </w:rPr>
        <w:t>, J. 2016b. Using alternative biological information in stock assessment: condition-corrected natural mortality of Eastern Baltic cod. ICES Journal of Marine Science, 73: 2625–2631. Oxford Academic.</w:t>
      </w:r>
    </w:p>
    <w:p w14:paraId="35902CE9" w14:textId="77777777" w:rsidR="00671C00" w:rsidRPr="00671C00" w:rsidRDefault="00671C00" w:rsidP="00671C00">
      <w:pPr>
        <w:pStyle w:val="Bibliography"/>
        <w:rPr>
          <w:lang w:val="en-GB"/>
        </w:rPr>
      </w:pPr>
      <w:proofErr w:type="spellStart"/>
      <w:r w:rsidRPr="00671C00">
        <w:rPr>
          <w:lang w:val="en-GB"/>
        </w:rPr>
        <w:t>Casini</w:t>
      </w:r>
      <w:proofErr w:type="spellEnd"/>
      <w:r w:rsidRPr="00671C00">
        <w:rPr>
          <w:lang w:val="en-GB"/>
        </w:rPr>
        <w:t>, M., Hansson, M., Orio, A., and Limburg, K. 2021. Changes in population depth distribution and oxygen stratification are involved in the current low condition of the eastern Baltic Sea cod (</w:t>
      </w:r>
      <w:r w:rsidRPr="00671C00">
        <w:rPr>
          <w:i/>
          <w:iCs/>
          <w:lang w:val="en-GB"/>
        </w:rPr>
        <w:t xml:space="preserve">Gadus </w:t>
      </w:r>
      <w:proofErr w:type="spellStart"/>
      <w:r w:rsidRPr="00671C00">
        <w:rPr>
          <w:i/>
          <w:iCs/>
          <w:lang w:val="en-GB"/>
        </w:rPr>
        <w:t>morhua</w:t>
      </w:r>
      <w:proofErr w:type="spellEnd"/>
      <w:r w:rsidRPr="00671C00">
        <w:rPr>
          <w:lang w:val="en-GB"/>
        </w:rPr>
        <w:t xml:space="preserve">). </w:t>
      </w:r>
      <w:proofErr w:type="spellStart"/>
      <w:r w:rsidRPr="00671C00">
        <w:rPr>
          <w:lang w:val="en-GB"/>
        </w:rPr>
        <w:t>Biogeosciences</w:t>
      </w:r>
      <w:proofErr w:type="spellEnd"/>
      <w:r w:rsidRPr="00671C00">
        <w:rPr>
          <w:lang w:val="en-GB"/>
        </w:rPr>
        <w:t>, 18: 1321–1331. Copernicus GmbH.</w:t>
      </w:r>
    </w:p>
    <w:p w14:paraId="7717A402" w14:textId="77777777" w:rsidR="00671C00" w:rsidRPr="00671C00" w:rsidRDefault="00671C00" w:rsidP="00671C00">
      <w:pPr>
        <w:pStyle w:val="Bibliography"/>
        <w:rPr>
          <w:lang w:val="en-GB"/>
        </w:rPr>
      </w:pPr>
      <w:proofErr w:type="spellStart"/>
      <w:r w:rsidRPr="00671C00">
        <w:rPr>
          <w:lang w:val="en-GB"/>
        </w:rPr>
        <w:lastRenderedPageBreak/>
        <w:t>Cavraro</w:t>
      </w:r>
      <w:proofErr w:type="spellEnd"/>
      <w:r w:rsidRPr="00671C00">
        <w:rPr>
          <w:lang w:val="en-GB"/>
        </w:rPr>
        <w:t xml:space="preserve">, F., </w:t>
      </w:r>
      <w:proofErr w:type="spellStart"/>
      <w:r w:rsidRPr="00671C00">
        <w:rPr>
          <w:lang w:val="en-GB"/>
        </w:rPr>
        <w:t>Bettoso</w:t>
      </w:r>
      <w:proofErr w:type="spellEnd"/>
      <w:r w:rsidRPr="00671C00">
        <w:rPr>
          <w:lang w:val="en-GB"/>
        </w:rPr>
        <w:t xml:space="preserve">, N., </w:t>
      </w:r>
      <w:proofErr w:type="spellStart"/>
      <w:r w:rsidRPr="00671C00">
        <w:rPr>
          <w:lang w:val="en-GB"/>
        </w:rPr>
        <w:t>Zucchetta</w:t>
      </w:r>
      <w:proofErr w:type="spellEnd"/>
      <w:r w:rsidRPr="00671C00">
        <w:rPr>
          <w:lang w:val="en-GB"/>
        </w:rPr>
        <w:t xml:space="preserve">, M., </w:t>
      </w:r>
      <w:proofErr w:type="spellStart"/>
      <w:r w:rsidRPr="00671C00">
        <w:rPr>
          <w:lang w:val="en-GB"/>
        </w:rPr>
        <w:t>D’Aietti</w:t>
      </w:r>
      <w:proofErr w:type="spellEnd"/>
      <w:r w:rsidRPr="00671C00">
        <w:rPr>
          <w:lang w:val="en-GB"/>
        </w:rPr>
        <w:t xml:space="preserve">, A., </w:t>
      </w:r>
      <w:proofErr w:type="spellStart"/>
      <w:r w:rsidRPr="00671C00">
        <w:rPr>
          <w:lang w:val="en-GB"/>
        </w:rPr>
        <w:t>Faresi</w:t>
      </w:r>
      <w:proofErr w:type="spellEnd"/>
      <w:r w:rsidRPr="00671C00">
        <w:rPr>
          <w:lang w:val="en-GB"/>
        </w:rPr>
        <w:t xml:space="preserve">, L., and </w:t>
      </w:r>
      <w:proofErr w:type="spellStart"/>
      <w:r w:rsidRPr="00671C00">
        <w:rPr>
          <w:lang w:val="en-GB"/>
        </w:rPr>
        <w:t>Franzoi</w:t>
      </w:r>
      <w:proofErr w:type="spellEnd"/>
      <w:r w:rsidRPr="00671C00">
        <w:rPr>
          <w:lang w:val="en-GB"/>
        </w:rPr>
        <w:t>, P. 2019. Body condition in fish as a tool to detect the effects of anthropogenic pressures in transitional waters. Aquatic Ecology, 53: 21–35.</w:t>
      </w:r>
    </w:p>
    <w:p w14:paraId="60FBD7DC" w14:textId="77777777" w:rsidR="00671C00" w:rsidRPr="00671C00" w:rsidRDefault="00671C00" w:rsidP="00671C00">
      <w:pPr>
        <w:pStyle w:val="Bibliography"/>
        <w:rPr>
          <w:lang w:val="en-GB"/>
        </w:rPr>
      </w:pPr>
      <w:r w:rsidRPr="00671C00">
        <w:rPr>
          <w:lang w:val="en-GB"/>
        </w:rPr>
        <w:t xml:space="preserve">Chabot, D., and </w:t>
      </w:r>
      <w:proofErr w:type="spellStart"/>
      <w:r w:rsidRPr="00671C00">
        <w:rPr>
          <w:lang w:val="en-GB"/>
        </w:rPr>
        <w:t>Dutil</w:t>
      </w:r>
      <w:proofErr w:type="spellEnd"/>
      <w:r w:rsidRPr="00671C00">
        <w:rPr>
          <w:lang w:val="en-GB"/>
        </w:rPr>
        <w:t>, J.-D. 1999. Reduced growth of Atlantic cod in non-lethal hypoxic conditions. Journal of Fish Biology, 55: 472–491.</w:t>
      </w:r>
    </w:p>
    <w:p w14:paraId="38950BEF" w14:textId="77777777" w:rsidR="00671C00" w:rsidRPr="00671C00" w:rsidRDefault="00671C00" w:rsidP="00671C00">
      <w:pPr>
        <w:pStyle w:val="Bibliography"/>
        <w:rPr>
          <w:lang w:val="en-GB"/>
        </w:rPr>
      </w:pPr>
      <w:proofErr w:type="spellStart"/>
      <w:r w:rsidRPr="00671C00">
        <w:rPr>
          <w:lang w:val="en-GB"/>
        </w:rPr>
        <w:t>Claireaux</w:t>
      </w:r>
      <w:proofErr w:type="spellEnd"/>
      <w:r w:rsidRPr="00671C00">
        <w:rPr>
          <w:lang w:val="en-GB"/>
        </w:rPr>
        <w:t xml:space="preserve">, G., Webber, D. M., </w:t>
      </w:r>
      <w:proofErr w:type="spellStart"/>
      <w:r w:rsidRPr="00671C00">
        <w:rPr>
          <w:lang w:val="en-GB"/>
        </w:rPr>
        <w:t>Lagardère</w:t>
      </w:r>
      <w:proofErr w:type="spellEnd"/>
      <w:r w:rsidRPr="00671C00">
        <w:rPr>
          <w:lang w:val="en-GB"/>
        </w:rPr>
        <w:t xml:space="preserve">, J.-P., and Kerr, S. R. 2000. Influence of water temperature and oxygenation on the aerobic metabolic scope of Atlantic cod (Gadus </w:t>
      </w:r>
      <w:proofErr w:type="spellStart"/>
      <w:r w:rsidRPr="00671C00">
        <w:rPr>
          <w:lang w:val="en-GB"/>
        </w:rPr>
        <w:t>morhua</w:t>
      </w:r>
      <w:proofErr w:type="spellEnd"/>
      <w:r w:rsidRPr="00671C00">
        <w:rPr>
          <w:lang w:val="en-GB"/>
        </w:rPr>
        <w:t>). Journal of Sea Research, 44: 257–265.</w:t>
      </w:r>
    </w:p>
    <w:p w14:paraId="48F790B6" w14:textId="77777777" w:rsidR="00671C00" w:rsidRPr="00671C00" w:rsidRDefault="00671C00" w:rsidP="00671C00">
      <w:pPr>
        <w:pStyle w:val="Bibliography"/>
        <w:rPr>
          <w:lang w:val="en-GB"/>
        </w:rPr>
      </w:pPr>
      <w:proofErr w:type="spellStart"/>
      <w:r w:rsidRPr="00671C00">
        <w:rPr>
          <w:lang w:val="en-GB"/>
        </w:rPr>
        <w:t>Cressie</w:t>
      </w:r>
      <w:proofErr w:type="spellEnd"/>
      <w:r w:rsidRPr="00671C00">
        <w:rPr>
          <w:lang w:val="en-GB"/>
        </w:rPr>
        <w:t xml:space="preserve">, N., and </w:t>
      </w:r>
      <w:proofErr w:type="spellStart"/>
      <w:r w:rsidRPr="00671C00">
        <w:rPr>
          <w:lang w:val="en-GB"/>
        </w:rPr>
        <w:t>Wikle</w:t>
      </w:r>
      <w:proofErr w:type="spellEnd"/>
      <w:r w:rsidRPr="00671C00">
        <w:rPr>
          <w:lang w:val="en-GB"/>
        </w:rPr>
        <w:t xml:space="preserve">, C. K. 2015. Statistics for </w:t>
      </w:r>
      <w:proofErr w:type="spellStart"/>
      <w:r w:rsidRPr="00671C00">
        <w:rPr>
          <w:lang w:val="en-GB"/>
        </w:rPr>
        <w:t>Spatio</w:t>
      </w:r>
      <w:proofErr w:type="spellEnd"/>
      <w:r w:rsidRPr="00671C00">
        <w:rPr>
          <w:lang w:val="en-GB"/>
        </w:rPr>
        <w:t>-Temporal Data. John Wiley &amp; Sons. 612 pp.</w:t>
      </w:r>
    </w:p>
    <w:p w14:paraId="5C777B7E" w14:textId="77777777" w:rsidR="00671C00" w:rsidRPr="00671C00" w:rsidRDefault="00671C00" w:rsidP="00671C00">
      <w:pPr>
        <w:pStyle w:val="Bibliography"/>
        <w:rPr>
          <w:lang w:val="en-GB"/>
        </w:rPr>
      </w:pPr>
      <w:r w:rsidRPr="00671C00">
        <w:rPr>
          <w:lang w:val="en-GB"/>
        </w:rPr>
        <w:t>Diaz, R. J. 2001. Overview of Hypoxia around the World. Journal of Environmental Quality, 30: 275–281.</w:t>
      </w:r>
    </w:p>
    <w:p w14:paraId="6EC987C2" w14:textId="77777777" w:rsidR="00671C00" w:rsidRPr="00671C00" w:rsidRDefault="00671C00" w:rsidP="00671C00">
      <w:pPr>
        <w:pStyle w:val="Bibliography"/>
        <w:rPr>
          <w:lang w:val="en-GB"/>
        </w:rPr>
      </w:pPr>
      <w:r w:rsidRPr="00671C00">
        <w:rPr>
          <w:lang w:val="en-GB"/>
        </w:rPr>
        <w:t>Diaz, R. J., and Rosenberg, R. 2008. Spreading Dead Zones and Consequences for Marine Ecosystems. Science, 321: 926–929. American Association for the Advancement of Science.</w:t>
      </w:r>
    </w:p>
    <w:p w14:paraId="446A0866" w14:textId="77777777" w:rsidR="00671C00" w:rsidRPr="00671C00" w:rsidRDefault="00671C00" w:rsidP="00671C00">
      <w:pPr>
        <w:pStyle w:val="Bibliography"/>
        <w:rPr>
          <w:lang w:val="en-GB"/>
        </w:rPr>
      </w:pPr>
      <w:proofErr w:type="spellStart"/>
      <w:r w:rsidRPr="00671C00">
        <w:rPr>
          <w:lang w:val="en-GB"/>
        </w:rPr>
        <w:t>Dutil</w:t>
      </w:r>
      <w:proofErr w:type="spellEnd"/>
      <w:r w:rsidRPr="00671C00">
        <w:rPr>
          <w:lang w:val="en-GB"/>
        </w:rPr>
        <w:t xml:space="preserve">, J.-D., and Lambert, Y. 2000. Natural mortality from poor condition in Atlantic cod (Gadus </w:t>
      </w:r>
      <w:proofErr w:type="spellStart"/>
      <w:r w:rsidRPr="00671C00">
        <w:rPr>
          <w:lang w:val="en-GB"/>
        </w:rPr>
        <w:t>morhua</w:t>
      </w:r>
      <w:proofErr w:type="spellEnd"/>
      <w:r w:rsidRPr="00671C00">
        <w:rPr>
          <w:lang w:val="en-GB"/>
        </w:rPr>
        <w:t>). Canadian Journal of Fisheries and Aquatic Sciences. NRC Research Press Ottawa, Canada. https://cdnsciencepub.com/doi/abs/10.1139/f00-023 (Accessed 8 October 2020).</w:t>
      </w:r>
    </w:p>
    <w:p w14:paraId="32D112B0" w14:textId="77777777" w:rsidR="00671C00" w:rsidRPr="00671C00" w:rsidRDefault="00671C00" w:rsidP="00671C00">
      <w:pPr>
        <w:pStyle w:val="Bibliography"/>
        <w:rPr>
          <w:lang w:val="en-GB"/>
        </w:rPr>
      </w:pPr>
      <w:proofErr w:type="spellStart"/>
      <w:r w:rsidRPr="00671C00">
        <w:rPr>
          <w:lang w:val="en-GB"/>
        </w:rPr>
        <w:t>Eilola</w:t>
      </w:r>
      <w:proofErr w:type="spellEnd"/>
      <w:r w:rsidRPr="00671C00">
        <w:rPr>
          <w:lang w:val="en-GB"/>
        </w:rPr>
        <w:t xml:space="preserve">, K., Meier, H. E. M., and </w:t>
      </w:r>
      <w:proofErr w:type="spellStart"/>
      <w:r w:rsidRPr="00671C00">
        <w:rPr>
          <w:lang w:val="en-GB"/>
        </w:rPr>
        <w:t>Almroth</w:t>
      </w:r>
      <w:proofErr w:type="spellEnd"/>
      <w:r w:rsidRPr="00671C00">
        <w:rPr>
          <w:lang w:val="en-GB"/>
        </w:rPr>
        <w:t>, E. 2009. On the dynamics of oxygen, phosphorus and cyanobacteria in the Baltic Sea; A model study. Journal of Marine Systems, 75: 163–184.</w:t>
      </w:r>
    </w:p>
    <w:p w14:paraId="19C6B76A" w14:textId="77777777" w:rsidR="00671C00" w:rsidRPr="00671C00" w:rsidRDefault="00671C00" w:rsidP="00671C00">
      <w:pPr>
        <w:pStyle w:val="Bibliography"/>
        <w:rPr>
          <w:lang w:val="en-GB"/>
        </w:rPr>
      </w:pPr>
      <w:r w:rsidRPr="00671C00">
        <w:rPr>
          <w:lang w:val="en-GB"/>
        </w:rPr>
        <w:t>Froese, R., Thorson, J. T., and Reyes, R. B. 2014. A Bayesian approach for estimating length-weight relationships in fishes. Journal of Applied Ichthyology, 30: 78–85.</w:t>
      </w:r>
    </w:p>
    <w:p w14:paraId="7777304D" w14:textId="77777777" w:rsidR="00671C00" w:rsidRPr="00671C00" w:rsidRDefault="00671C00" w:rsidP="00671C00">
      <w:pPr>
        <w:pStyle w:val="Bibliography"/>
        <w:rPr>
          <w:lang w:val="en-GB"/>
        </w:rPr>
      </w:pPr>
      <w:proofErr w:type="spellStart"/>
      <w:r w:rsidRPr="00671C00">
        <w:rPr>
          <w:lang w:val="en-GB"/>
        </w:rPr>
        <w:t>Gårdmark</w:t>
      </w:r>
      <w:proofErr w:type="spellEnd"/>
      <w:r w:rsidRPr="00671C00">
        <w:rPr>
          <w:lang w:val="en-GB"/>
        </w:rPr>
        <w:t xml:space="preserve">, A., </w:t>
      </w:r>
      <w:proofErr w:type="spellStart"/>
      <w:r w:rsidRPr="00671C00">
        <w:rPr>
          <w:lang w:val="en-GB"/>
        </w:rPr>
        <w:t>Casini</w:t>
      </w:r>
      <w:proofErr w:type="spellEnd"/>
      <w:r w:rsidRPr="00671C00">
        <w:rPr>
          <w:lang w:val="en-GB"/>
        </w:rPr>
        <w:t xml:space="preserve">, M., Huss, M., van Leeuwen, A., </w:t>
      </w:r>
      <w:proofErr w:type="spellStart"/>
      <w:r w:rsidRPr="00671C00">
        <w:rPr>
          <w:lang w:val="en-GB"/>
        </w:rPr>
        <w:t>Hjelm</w:t>
      </w:r>
      <w:proofErr w:type="spellEnd"/>
      <w:r w:rsidRPr="00671C00">
        <w:rPr>
          <w:lang w:val="en-GB"/>
        </w:rPr>
        <w:t xml:space="preserve">, J., Persson, L., and de </w:t>
      </w:r>
      <w:proofErr w:type="spellStart"/>
      <w:r w:rsidRPr="00671C00">
        <w:rPr>
          <w:lang w:val="en-GB"/>
        </w:rPr>
        <w:t>Roos</w:t>
      </w:r>
      <w:proofErr w:type="spellEnd"/>
      <w:r w:rsidRPr="00671C00">
        <w:rPr>
          <w:lang w:val="en-GB"/>
        </w:rPr>
        <w:t>, A. M. 2015. Regime shifts in exploited marine food webs: detecting mechanisms underlying alternative stable states using size-structured community dynamics theory. Philosophical Transactions of the Royal Society B: Biological Sciences, 370: 20130262.</w:t>
      </w:r>
    </w:p>
    <w:p w14:paraId="3284EF29" w14:textId="77777777" w:rsidR="00671C00" w:rsidRPr="00671C00" w:rsidRDefault="00671C00" w:rsidP="00671C00">
      <w:pPr>
        <w:pStyle w:val="Bibliography"/>
        <w:rPr>
          <w:lang w:val="en-GB"/>
        </w:rPr>
      </w:pPr>
      <w:proofErr w:type="spellStart"/>
      <w:r w:rsidRPr="00671C00">
        <w:rPr>
          <w:lang w:val="en-GB"/>
        </w:rPr>
        <w:t>Gogina</w:t>
      </w:r>
      <w:proofErr w:type="spellEnd"/>
      <w:r w:rsidRPr="00671C00">
        <w:rPr>
          <w:lang w:val="en-GB"/>
        </w:rPr>
        <w:t xml:space="preserve">, M., </w:t>
      </w:r>
      <w:proofErr w:type="spellStart"/>
      <w:r w:rsidRPr="00671C00">
        <w:rPr>
          <w:lang w:val="en-GB"/>
        </w:rPr>
        <w:t>Zettler</w:t>
      </w:r>
      <w:proofErr w:type="spellEnd"/>
      <w:r w:rsidRPr="00671C00">
        <w:rPr>
          <w:lang w:val="en-GB"/>
        </w:rPr>
        <w:t xml:space="preserve">, M. L., </w:t>
      </w:r>
      <w:proofErr w:type="spellStart"/>
      <w:r w:rsidRPr="00671C00">
        <w:rPr>
          <w:lang w:val="en-GB"/>
        </w:rPr>
        <w:t>Wåhlström</w:t>
      </w:r>
      <w:proofErr w:type="spellEnd"/>
      <w:r w:rsidRPr="00671C00">
        <w:rPr>
          <w:lang w:val="en-GB"/>
        </w:rPr>
        <w:t xml:space="preserve">, I., Andersson, H., Radtke, H., </w:t>
      </w:r>
      <w:proofErr w:type="spellStart"/>
      <w:r w:rsidRPr="00671C00">
        <w:rPr>
          <w:lang w:val="en-GB"/>
        </w:rPr>
        <w:t>Kuznetsov</w:t>
      </w:r>
      <w:proofErr w:type="spellEnd"/>
      <w:r w:rsidRPr="00671C00">
        <w:rPr>
          <w:lang w:val="en-GB"/>
        </w:rPr>
        <w:t xml:space="preserve">, I., and </w:t>
      </w:r>
      <w:proofErr w:type="spellStart"/>
      <w:r w:rsidRPr="00671C00">
        <w:rPr>
          <w:lang w:val="en-GB"/>
        </w:rPr>
        <w:t>MacKenzie</w:t>
      </w:r>
      <w:proofErr w:type="spellEnd"/>
      <w:r w:rsidRPr="00671C00">
        <w:rPr>
          <w:lang w:val="en-GB"/>
        </w:rPr>
        <w:t>,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30D7D508" w14:textId="77777777" w:rsidR="00671C00" w:rsidRPr="00671C00" w:rsidRDefault="00671C00" w:rsidP="00671C00">
      <w:pPr>
        <w:pStyle w:val="Bibliography"/>
        <w:rPr>
          <w:lang w:val="en-GB"/>
        </w:rPr>
      </w:pPr>
      <w:proofErr w:type="spellStart"/>
      <w:r w:rsidRPr="00671C00">
        <w:rPr>
          <w:lang w:val="en-GB"/>
        </w:rPr>
        <w:t>Grüss</w:t>
      </w:r>
      <w:proofErr w:type="spellEnd"/>
      <w:r w:rsidRPr="00671C00">
        <w:rPr>
          <w:lang w:val="en-GB"/>
        </w:rPr>
        <w:t xml:space="preserve">, A., Gao, J., Thorson, J., </w:t>
      </w:r>
      <w:proofErr w:type="spellStart"/>
      <w:r w:rsidRPr="00671C00">
        <w:rPr>
          <w:lang w:val="en-GB"/>
        </w:rPr>
        <w:t>Rooper</w:t>
      </w:r>
      <w:proofErr w:type="spellEnd"/>
      <w:r w:rsidRPr="00671C00">
        <w:rPr>
          <w:lang w:val="en-GB"/>
        </w:rPr>
        <w:t xml:space="preserve">, C., Thompson, G., Boldt, J., and </w:t>
      </w:r>
      <w:proofErr w:type="spellStart"/>
      <w:r w:rsidRPr="00671C00">
        <w:rPr>
          <w:lang w:val="en-GB"/>
        </w:rPr>
        <w:t>Lauth</w:t>
      </w:r>
      <w:proofErr w:type="spellEnd"/>
      <w:r w:rsidRPr="00671C00">
        <w:rPr>
          <w:lang w:val="en-GB"/>
        </w:rPr>
        <w:t>, R. 2020. Estimating synchronous changes in condition and density in eastern Bering Sea fishes. Marine Ecology Progress Series, 635: 169–185.</w:t>
      </w:r>
    </w:p>
    <w:p w14:paraId="63146547" w14:textId="77777777" w:rsidR="00671C00" w:rsidRPr="00671C00" w:rsidRDefault="00671C00" w:rsidP="00671C00">
      <w:pPr>
        <w:pStyle w:val="Bibliography"/>
        <w:rPr>
          <w:lang w:val="en-GB"/>
        </w:rPr>
      </w:pPr>
      <w:r w:rsidRPr="00671C00">
        <w:rPr>
          <w:lang w:val="en-GB"/>
        </w:rPr>
        <w:t xml:space="preserve">Hislop, J. R. G., Robb, A. P., and </w:t>
      </w:r>
      <w:proofErr w:type="spellStart"/>
      <w:r w:rsidRPr="00671C00">
        <w:rPr>
          <w:lang w:val="en-GB"/>
        </w:rPr>
        <w:t>Gauld</w:t>
      </w:r>
      <w:proofErr w:type="spellEnd"/>
      <w:r w:rsidRPr="00671C00">
        <w:rPr>
          <w:lang w:val="en-GB"/>
        </w:rPr>
        <w:t>, J. A. 1978. Observations on effects of feeding level on growth and reproduction in haddock, Melanogrammus aeglefinus (L.) in captivity. Journal of Fish Biology, 13: 85–98.</w:t>
      </w:r>
    </w:p>
    <w:p w14:paraId="207E38AD" w14:textId="77777777" w:rsidR="00671C00" w:rsidRPr="00671C00" w:rsidRDefault="00671C00" w:rsidP="00671C00">
      <w:pPr>
        <w:pStyle w:val="Bibliography"/>
        <w:rPr>
          <w:lang w:val="en-GB"/>
        </w:rPr>
      </w:pPr>
      <w:proofErr w:type="spellStart"/>
      <w:r w:rsidRPr="00671C00">
        <w:rPr>
          <w:lang w:val="en-GB"/>
        </w:rPr>
        <w:t>Hordoir</w:t>
      </w:r>
      <w:proofErr w:type="spellEnd"/>
      <w:r w:rsidRPr="00671C00">
        <w:rPr>
          <w:lang w:val="en-GB"/>
        </w:rPr>
        <w:t xml:space="preserve">, R., </w:t>
      </w:r>
      <w:proofErr w:type="spellStart"/>
      <w:r w:rsidRPr="00671C00">
        <w:rPr>
          <w:lang w:val="en-GB"/>
        </w:rPr>
        <w:t>Axell</w:t>
      </w:r>
      <w:proofErr w:type="spellEnd"/>
      <w:r w:rsidRPr="00671C00">
        <w:rPr>
          <w:lang w:val="en-GB"/>
        </w:rPr>
        <w:t xml:space="preserve">, L., </w:t>
      </w:r>
      <w:proofErr w:type="spellStart"/>
      <w:r w:rsidRPr="00671C00">
        <w:rPr>
          <w:lang w:val="en-GB"/>
        </w:rPr>
        <w:t>Höglund</w:t>
      </w:r>
      <w:proofErr w:type="spellEnd"/>
      <w:r w:rsidRPr="00671C00">
        <w:rPr>
          <w:lang w:val="en-GB"/>
        </w:rPr>
        <w:t xml:space="preserve">, A., Dieterich, C., </w:t>
      </w:r>
      <w:proofErr w:type="spellStart"/>
      <w:r w:rsidRPr="00671C00">
        <w:rPr>
          <w:lang w:val="en-GB"/>
        </w:rPr>
        <w:t>Fransner</w:t>
      </w:r>
      <w:proofErr w:type="spellEnd"/>
      <w:r w:rsidRPr="00671C00">
        <w:rPr>
          <w:lang w:val="en-GB"/>
        </w:rPr>
        <w:t xml:space="preserve">, F., </w:t>
      </w:r>
      <w:proofErr w:type="spellStart"/>
      <w:r w:rsidRPr="00671C00">
        <w:rPr>
          <w:lang w:val="en-GB"/>
        </w:rPr>
        <w:t>Gröger</w:t>
      </w:r>
      <w:proofErr w:type="spellEnd"/>
      <w:r w:rsidRPr="00671C00">
        <w:rPr>
          <w:lang w:val="en-GB"/>
        </w:rPr>
        <w:t xml:space="preserve">, M., Liu, Y., </w:t>
      </w:r>
      <w:r w:rsidRPr="00671C00">
        <w:rPr>
          <w:i/>
          <w:iCs/>
          <w:lang w:val="en-GB"/>
        </w:rPr>
        <w:t>et al.</w:t>
      </w:r>
      <w:r w:rsidRPr="00671C00">
        <w:rPr>
          <w:lang w:val="en-GB"/>
        </w:rPr>
        <w:t xml:space="preserve"> 2019. Nemo-Nordic 1.0: a NEMO-based ocean model for the Baltic and North seas – research and operational applications. Geoscientific Model Development, 12: 363–386. Copernicus GmbH.</w:t>
      </w:r>
    </w:p>
    <w:p w14:paraId="2550FD32" w14:textId="77777777" w:rsidR="00671C00" w:rsidRPr="00671C00" w:rsidRDefault="00671C00" w:rsidP="00671C00">
      <w:pPr>
        <w:pStyle w:val="Bibliography"/>
        <w:rPr>
          <w:lang w:val="en-GB"/>
        </w:rPr>
      </w:pPr>
      <w:proofErr w:type="spellStart"/>
      <w:r w:rsidRPr="00671C00">
        <w:rPr>
          <w:lang w:val="en-GB"/>
        </w:rPr>
        <w:t>Hrycik</w:t>
      </w:r>
      <w:proofErr w:type="spellEnd"/>
      <w:r w:rsidRPr="00671C00">
        <w:rPr>
          <w:lang w:val="en-GB"/>
        </w:rPr>
        <w:t xml:space="preserve">, A. R., Almeida, L. Z., and </w:t>
      </w:r>
      <w:proofErr w:type="spellStart"/>
      <w:r w:rsidRPr="00671C00">
        <w:rPr>
          <w:lang w:val="en-GB"/>
        </w:rPr>
        <w:t>Höök</w:t>
      </w:r>
      <w:proofErr w:type="spellEnd"/>
      <w:r w:rsidRPr="00671C00">
        <w:rPr>
          <w:lang w:val="en-GB"/>
        </w:rPr>
        <w:t xml:space="preserve">, T. O. 2017. Sub-lethal effects on fish provide insight into a </w:t>
      </w:r>
      <w:proofErr w:type="gramStart"/>
      <w:r w:rsidRPr="00671C00">
        <w:rPr>
          <w:lang w:val="en-GB"/>
        </w:rPr>
        <w:t>biologically-relevant</w:t>
      </w:r>
      <w:proofErr w:type="gramEnd"/>
      <w:r w:rsidRPr="00671C00">
        <w:rPr>
          <w:lang w:val="en-GB"/>
        </w:rPr>
        <w:t xml:space="preserve"> threshold of hypoxia. Oikos, 126: 307–317.</w:t>
      </w:r>
    </w:p>
    <w:p w14:paraId="2F0E316B" w14:textId="77777777" w:rsidR="00671C00" w:rsidRPr="00671C00" w:rsidRDefault="00671C00" w:rsidP="00671C00">
      <w:pPr>
        <w:pStyle w:val="Bibliography"/>
        <w:rPr>
          <w:lang w:val="en-GB"/>
        </w:rPr>
      </w:pPr>
      <w:proofErr w:type="spellStart"/>
      <w:r w:rsidRPr="00671C00">
        <w:rPr>
          <w:lang w:val="en-GB"/>
        </w:rPr>
        <w:t>Jørgensen</w:t>
      </w:r>
      <w:proofErr w:type="spellEnd"/>
      <w:r w:rsidRPr="00671C00">
        <w:rPr>
          <w:lang w:val="en-GB"/>
        </w:rPr>
        <w:t xml:space="preserve">, C., </w:t>
      </w:r>
      <w:proofErr w:type="spellStart"/>
      <w:r w:rsidRPr="00671C00">
        <w:rPr>
          <w:lang w:val="en-GB"/>
        </w:rPr>
        <w:t>Ernande</w:t>
      </w:r>
      <w:proofErr w:type="spellEnd"/>
      <w:r w:rsidRPr="00671C00">
        <w:rPr>
          <w:lang w:val="en-GB"/>
        </w:rPr>
        <w:t xml:space="preserve">, B., </w:t>
      </w:r>
      <w:proofErr w:type="spellStart"/>
      <w:r w:rsidRPr="00671C00">
        <w:rPr>
          <w:lang w:val="en-GB"/>
        </w:rPr>
        <w:t>Fiksen</w:t>
      </w:r>
      <w:proofErr w:type="spellEnd"/>
      <w:r w:rsidRPr="00671C00">
        <w:rPr>
          <w:lang w:val="en-GB"/>
        </w:rPr>
        <w:t xml:space="preserve">, Ø., and </w:t>
      </w:r>
      <w:proofErr w:type="spellStart"/>
      <w:r w:rsidRPr="00671C00">
        <w:rPr>
          <w:lang w:val="en-GB"/>
        </w:rPr>
        <w:t>Dieckmann</w:t>
      </w:r>
      <w:proofErr w:type="spellEnd"/>
      <w:r w:rsidRPr="00671C00">
        <w:rPr>
          <w:lang w:val="en-GB"/>
        </w:rPr>
        <w:t>, U. 2006. The logic of skipped spawning in fish. Canadian Journal of Fisheries and Aquatic Sciences, 63: 200–211. NRC Research Press.</w:t>
      </w:r>
    </w:p>
    <w:p w14:paraId="4E8AAFEF" w14:textId="77777777" w:rsidR="00671C00" w:rsidRPr="00671C00" w:rsidRDefault="00671C00" w:rsidP="00671C00">
      <w:pPr>
        <w:pStyle w:val="Bibliography"/>
        <w:rPr>
          <w:lang w:val="en-GB"/>
        </w:rPr>
      </w:pPr>
      <w:r w:rsidRPr="00671C00">
        <w:rPr>
          <w:lang w:val="en-GB"/>
        </w:rPr>
        <w:lastRenderedPageBreak/>
        <w:t xml:space="preserve">Kramer, D. L. 1987. Dissolved oxygen and fish </w:t>
      </w:r>
      <w:proofErr w:type="spellStart"/>
      <w:r w:rsidRPr="00671C00">
        <w:rPr>
          <w:lang w:val="en-GB"/>
        </w:rPr>
        <w:t>behavior</w:t>
      </w:r>
      <w:proofErr w:type="spellEnd"/>
      <w:r w:rsidRPr="00671C00">
        <w:rPr>
          <w:lang w:val="en-GB"/>
        </w:rPr>
        <w:t>. Environmental Biology of Fishes, 18: 81–92.</w:t>
      </w:r>
    </w:p>
    <w:p w14:paraId="398C4A67" w14:textId="77777777" w:rsidR="00671C00" w:rsidRPr="00671C00" w:rsidRDefault="00671C00" w:rsidP="00671C00">
      <w:pPr>
        <w:pStyle w:val="Bibliography"/>
        <w:rPr>
          <w:lang w:val="en-GB"/>
        </w:rPr>
      </w:pPr>
      <w:r w:rsidRPr="00671C00">
        <w:rPr>
          <w:lang w:val="en-GB"/>
        </w:rPr>
        <w:t xml:space="preserve">Kristensen, K., Nielsen, A., Berg, C. W., </w:t>
      </w:r>
      <w:proofErr w:type="spellStart"/>
      <w:r w:rsidRPr="00671C00">
        <w:rPr>
          <w:lang w:val="en-GB"/>
        </w:rPr>
        <w:t>Skaug</w:t>
      </w:r>
      <w:proofErr w:type="spellEnd"/>
      <w:r w:rsidRPr="00671C00">
        <w:rPr>
          <w:lang w:val="en-GB"/>
        </w:rPr>
        <w:t>, H., and Bell, B. M. 2016. TMB: Automatic Differentiation and Laplace Approximation. Journal of Statistical Software, 70: 1–21.</w:t>
      </w:r>
    </w:p>
    <w:p w14:paraId="560F1E71" w14:textId="77777777" w:rsidR="00671C00" w:rsidRPr="00671C00" w:rsidRDefault="00671C00" w:rsidP="00671C00">
      <w:pPr>
        <w:pStyle w:val="Bibliography"/>
        <w:rPr>
          <w:lang w:val="en-GB"/>
        </w:rPr>
      </w:pPr>
      <w:r w:rsidRPr="00671C00">
        <w:rPr>
          <w:lang w:val="en-GB"/>
        </w:rPr>
        <w:t xml:space="preserve">Latimer, A. M., Banerjee, S., Jr, H. S., Mosher, E. S., and Jr, J. A. S. 2009. Hierarchical models facilitate spatial analysis of large data sets: a case study on invasive plant species in the </w:t>
      </w:r>
      <w:proofErr w:type="spellStart"/>
      <w:r w:rsidRPr="00671C00">
        <w:rPr>
          <w:lang w:val="en-GB"/>
        </w:rPr>
        <w:t>northeastern</w:t>
      </w:r>
      <w:proofErr w:type="spellEnd"/>
      <w:r w:rsidRPr="00671C00">
        <w:rPr>
          <w:lang w:val="en-GB"/>
        </w:rPr>
        <w:t xml:space="preserve"> United States. Ecology Letters, 12: 144–154.</w:t>
      </w:r>
    </w:p>
    <w:p w14:paraId="1D0FCAC4" w14:textId="77777777" w:rsidR="00671C00" w:rsidRPr="00671C00" w:rsidRDefault="00671C00" w:rsidP="00671C00">
      <w:pPr>
        <w:pStyle w:val="Bibliography"/>
        <w:rPr>
          <w:lang w:val="en-GB"/>
        </w:rPr>
      </w:pPr>
      <w:r w:rsidRPr="00671C00">
        <w:rPr>
          <w:lang w:val="en-GB"/>
        </w:rPr>
        <w:t xml:space="preserve">Le </w:t>
      </w:r>
      <w:proofErr w:type="spellStart"/>
      <w:r w:rsidRPr="00671C00">
        <w:rPr>
          <w:lang w:val="en-GB"/>
        </w:rPr>
        <w:t>Cren</w:t>
      </w:r>
      <w:proofErr w:type="spellEnd"/>
      <w:r w:rsidRPr="00671C00">
        <w:rPr>
          <w:lang w:val="en-GB"/>
        </w:rPr>
        <w:t>, E. D. 1951. The Length-Weight Relationship and Seasonal Cycle in Gonad Weight and Condition in the Perch (</w:t>
      </w:r>
      <w:proofErr w:type="spellStart"/>
      <w:r w:rsidRPr="00671C00">
        <w:rPr>
          <w:lang w:val="en-GB"/>
        </w:rPr>
        <w:t>Perca</w:t>
      </w:r>
      <w:proofErr w:type="spellEnd"/>
      <w:r w:rsidRPr="00671C00">
        <w:rPr>
          <w:lang w:val="en-GB"/>
        </w:rPr>
        <w:t xml:space="preserve"> </w:t>
      </w:r>
      <w:proofErr w:type="spellStart"/>
      <w:r w:rsidRPr="00671C00">
        <w:rPr>
          <w:lang w:val="en-GB"/>
        </w:rPr>
        <w:t>fluviatilis</w:t>
      </w:r>
      <w:proofErr w:type="spellEnd"/>
      <w:r w:rsidRPr="00671C00">
        <w:rPr>
          <w:lang w:val="en-GB"/>
        </w:rPr>
        <w:t>). Journal of Animal Ecology, 20: 201–219. [Wiley, British Ecological Society].</w:t>
      </w:r>
    </w:p>
    <w:p w14:paraId="01E28265" w14:textId="77777777" w:rsidR="00671C00" w:rsidRPr="00671C00" w:rsidRDefault="00671C00" w:rsidP="00671C00">
      <w:pPr>
        <w:pStyle w:val="Bibliography"/>
        <w:rPr>
          <w:lang w:val="en-GB"/>
        </w:rPr>
      </w:pPr>
      <w:r w:rsidRPr="00671C00">
        <w:rPr>
          <w:lang w:val="en-GB"/>
        </w:rPr>
        <w:t xml:space="preserve">Limburg, K. E., and </w:t>
      </w:r>
      <w:proofErr w:type="spellStart"/>
      <w:r w:rsidRPr="00671C00">
        <w:rPr>
          <w:lang w:val="en-GB"/>
        </w:rPr>
        <w:t>Casini</w:t>
      </w:r>
      <w:proofErr w:type="spellEnd"/>
      <w:r w:rsidRPr="00671C00">
        <w:rPr>
          <w:lang w:val="en-GB"/>
        </w:rPr>
        <w:t>, M. 2019. Otolith chemistry indicates recent worsened Baltic cod condition is linked to hypoxia exposure. Biology Letters, 15: 20190352. Royal Society.</w:t>
      </w:r>
    </w:p>
    <w:p w14:paraId="69B11137" w14:textId="77777777" w:rsidR="00671C00" w:rsidRPr="00671C00" w:rsidRDefault="00671C00" w:rsidP="00671C00">
      <w:pPr>
        <w:pStyle w:val="Bibliography"/>
        <w:rPr>
          <w:lang w:val="en-GB"/>
        </w:rPr>
      </w:pPr>
      <w:r w:rsidRPr="00671C00">
        <w:rPr>
          <w:lang w:val="en-GB"/>
        </w:rPr>
        <w:t xml:space="preserve">Lindgren, F., Rue, H., and </w:t>
      </w:r>
      <w:proofErr w:type="spellStart"/>
      <w:r w:rsidRPr="00671C00">
        <w:rPr>
          <w:lang w:val="en-GB"/>
        </w:rPr>
        <w:t>Lindström</w:t>
      </w:r>
      <w:proofErr w:type="spellEnd"/>
      <w:r w:rsidRPr="00671C00">
        <w:rPr>
          <w:lang w:val="en-GB"/>
        </w:rPr>
        <w:t>, J. 2011. An explicit link between Gaussian fields and Gaussian Markov random fields: the stochastic partial differential equation approach. Journal of the Royal Statistical Society: Series B (Statistical Methodology), 73: 423–498.</w:t>
      </w:r>
    </w:p>
    <w:p w14:paraId="48EE517C" w14:textId="77777777" w:rsidR="00671C00" w:rsidRPr="00671C00" w:rsidRDefault="00671C00" w:rsidP="00671C00">
      <w:pPr>
        <w:pStyle w:val="Bibliography"/>
        <w:rPr>
          <w:lang w:val="en-GB"/>
        </w:rPr>
      </w:pPr>
      <w:r w:rsidRPr="00671C00">
        <w:rPr>
          <w:lang w:val="en-GB"/>
        </w:rPr>
        <w:t>Marshall, C. T., and Frank, K. T. 1999. The effect of interannual variation in growth and condition on haddock recruitment. Canadian Journal of Fisheries and Aquatic Sciences, 56: 347–355. NRC Research Press.</w:t>
      </w:r>
    </w:p>
    <w:p w14:paraId="79B8DF1B" w14:textId="77777777" w:rsidR="00671C00" w:rsidRPr="00671C00" w:rsidRDefault="00671C00" w:rsidP="00671C00">
      <w:pPr>
        <w:pStyle w:val="Bibliography"/>
        <w:rPr>
          <w:lang w:val="en-GB"/>
        </w:rPr>
      </w:pPr>
      <w:proofErr w:type="spellStart"/>
      <w:r w:rsidRPr="00671C00">
        <w:rPr>
          <w:lang w:val="en-GB"/>
        </w:rPr>
        <w:t>Mion</w:t>
      </w:r>
      <w:proofErr w:type="spellEnd"/>
      <w:r w:rsidRPr="00671C00">
        <w:rPr>
          <w:lang w:val="en-GB"/>
        </w:rPr>
        <w:t xml:space="preserve">, M., Thorsen, A., Vitale, F., Dierking, J., Herrmann, J. P., </w:t>
      </w:r>
      <w:proofErr w:type="spellStart"/>
      <w:r w:rsidRPr="00671C00">
        <w:rPr>
          <w:lang w:val="en-GB"/>
        </w:rPr>
        <w:t>Huwer</w:t>
      </w:r>
      <w:proofErr w:type="spellEnd"/>
      <w:r w:rsidRPr="00671C00">
        <w:rPr>
          <w:lang w:val="en-GB"/>
        </w:rPr>
        <w:t xml:space="preserve">, B., von </w:t>
      </w:r>
      <w:proofErr w:type="spellStart"/>
      <w:r w:rsidRPr="00671C00">
        <w:rPr>
          <w:lang w:val="en-GB"/>
        </w:rPr>
        <w:t>Dewitz</w:t>
      </w:r>
      <w:proofErr w:type="spellEnd"/>
      <w:r w:rsidRPr="00671C00">
        <w:rPr>
          <w:lang w:val="en-GB"/>
        </w:rPr>
        <w:t xml:space="preserve">, B., </w:t>
      </w:r>
      <w:r w:rsidRPr="00671C00">
        <w:rPr>
          <w:i/>
          <w:iCs/>
          <w:lang w:val="en-GB"/>
        </w:rPr>
        <w:t>et al.</w:t>
      </w:r>
      <w:r w:rsidRPr="00671C00">
        <w:rPr>
          <w:lang w:val="en-GB"/>
        </w:rPr>
        <w:t xml:space="preserve"> 2018. Effect of fish length and nutritional condition on the fecundity of distressed Atlantic cod </w:t>
      </w:r>
      <w:r w:rsidRPr="00671C00">
        <w:rPr>
          <w:i/>
          <w:iCs/>
          <w:lang w:val="en-GB"/>
        </w:rPr>
        <w:t xml:space="preserve">Gadus </w:t>
      </w:r>
      <w:proofErr w:type="spellStart"/>
      <w:r w:rsidRPr="00671C00">
        <w:rPr>
          <w:i/>
          <w:iCs/>
          <w:lang w:val="en-GB"/>
        </w:rPr>
        <w:t>morhua</w:t>
      </w:r>
      <w:proofErr w:type="spellEnd"/>
      <w:r w:rsidRPr="00671C00">
        <w:rPr>
          <w:lang w:val="en-GB"/>
        </w:rPr>
        <w:t xml:space="preserve"> from the Baltic Sea: POTENTIAL FECUNDITY OF BALTIC </w:t>
      </w:r>
      <w:r w:rsidRPr="00671C00">
        <w:rPr>
          <w:i/>
          <w:iCs/>
          <w:lang w:val="en-GB"/>
        </w:rPr>
        <w:t>G. MORHUA</w:t>
      </w:r>
      <w:r w:rsidRPr="00671C00">
        <w:rPr>
          <w:lang w:val="en-GB"/>
        </w:rPr>
        <w:t>. Journal of Fish Biology, 92: 1016–1034.</w:t>
      </w:r>
    </w:p>
    <w:p w14:paraId="4453FF93" w14:textId="77777777" w:rsidR="00671C00" w:rsidRPr="00671C00" w:rsidRDefault="00671C00" w:rsidP="00671C00">
      <w:pPr>
        <w:pStyle w:val="Bibliography"/>
        <w:rPr>
          <w:lang w:val="en-GB"/>
        </w:rPr>
      </w:pPr>
      <w:proofErr w:type="spellStart"/>
      <w:r w:rsidRPr="00671C00">
        <w:rPr>
          <w:lang w:val="en-GB"/>
        </w:rPr>
        <w:t>Möllmann</w:t>
      </w:r>
      <w:proofErr w:type="spellEnd"/>
      <w:r w:rsidRPr="00671C00">
        <w:rPr>
          <w:lang w:val="en-GB"/>
        </w:rPr>
        <w:t xml:space="preserve">, C., </w:t>
      </w:r>
      <w:proofErr w:type="spellStart"/>
      <w:r w:rsidRPr="00671C00">
        <w:rPr>
          <w:lang w:val="en-GB"/>
        </w:rPr>
        <w:t>Kornilovs</w:t>
      </w:r>
      <w:proofErr w:type="spellEnd"/>
      <w:r w:rsidRPr="00671C00">
        <w:rPr>
          <w:lang w:val="en-GB"/>
        </w:rPr>
        <w:t xml:space="preserve">, G., Fetter, M., </w:t>
      </w:r>
      <w:proofErr w:type="spellStart"/>
      <w:r w:rsidRPr="00671C00">
        <w:rPr>
          <w:lang w:val="en-GB"/>
        </w:rPr>
        <w:t>Köster</w:t>
      </w:r>
      <w:proofErr w:type="spellEnd"/>
      <w:r w:rsidRPr="00671C00">
        <w:rPr>
          <w:lang w:val="en-GB"/>
        </w:rPr>
        <w:t xml:space="preserve">, F. W., and </w:t>
      </w:r>
      <w:proofErr w:type="spellStart"/>
      <w:r w:rsidRPr="00671C00">
        <w:rPr>
          <w:lang w:val="en-GB"/>
        </w:rPr>
        <w:t>Hinrichsen</w:t>
      </w:r>
      <w:proofErr w:type="spellEnd"/>
      <w:r w:rsidRPr="00671C00">
        <w:rPr>
          <w:lang w:val="en-GB"/>
        </w:rPr>
        <w:t xml:space="preserve">, H.-H. 2003. The marine copepod, </w:t>
      </w:r>
      <w:proofErr w:type="spellStart"/>
      <w:r w:rsidRPr="00671C00">
        <w:rPr>
          <w:lang w:val="en-GB"/>
        </w:rPr>
        <w:t>Pseudocalanus</w:t>
      </w:r>
      <w:proofErr w:type="spellEnd"/>
      <w:r w:rsidRPr="00671C00">
        <w:rPr>
          <w:lang w:val="en-GB"/>
        </w:rPr>
        <w:t xml:space="preserve"> elongatus, as a mediator between climate variability and fisheries in the Central Baltic Sea. Fisheries Oceanography, 12: 360–368.</w:t>
      </w:r>
    </w:p>
    <w:p w14:paraId="6580927A" w14:textId="77777777" w:rsidR="00671C00" w:rsidRPr="00671C00" w:rsidRDefault="00671C00" w:rsidP="00671C00">
      <w:pPr>
        <w:pStyle w:val="Bibliography"/>
        <w:rPr>
          <w:lang w:val="en-GB"/>
        </w:rPr>
      </w:pPr>
      <w:proofErr w:type="spellStart"/>
      <w:r w:rsidRPr="00671C00">
        <w:rPr>
          <w:lang w:val="en-GB"/>
        </w:rPr>
        <w:t>Möllmann</w:t>
      </w:r>
      <w:proofErr w:type="spellEnd"/>
      <w:r w:rsidRPr="00671C00">
        <w:rPr>
          <w:lang w:val="en-GB"/>
        </w:rPr>
        <w:t xml:space="preserve">, C., </w:t>
      </w:r>
      <w:proofErr w:type="spellStart"/>
      <w:r w:rsidRPr="00671C00">
        <w:rPr>
          <w:lang w:val="en-GB"/>
        </w:rPr>
        <w:t>Diekmann</w:t>
      </w:r>
      <w:proofErr w:type="spellEnd"/>
      <w:r w:rsidRPr="00671C00">
        <w:rPr>
          <w:lang w:val="en-GB"/>
        </w:rPr>
        <w:t>, R., Müller‐</w:t>
      </w:r>
      <w:proofErr w:type="spellStart"/>
      <w:r w:rsidRPr="00671C00">
        <w:rPr>
          <w:lang w:val="en-GB"/>
        </w:rPr>
        <w:t>Karulis</w:t>
      </w:r>
      <w:proofErr w:type="spellEnd"/>
      <w:r w:rsidRPr="00671C00">
        <w:rPr>
          <w:lang w:val="en-GB"/>
        </w:rPr>
        <w:t xml:space="preserve">, B., </w:t>
      </w:r>
      <w:proofErr w:type="spellStart"/>
      <w:r w:rsidRPr="00671C00">
        <w:rPr>
          <w:lang w:val="en-GB"/>
        </w:rPr>
        <w:t>Kornilovs</w:t>
      </w:r>
      <w:proofErr w:type="spellEnd"/>
      <w:r w:rsidRPr="00671C00">
        <w:rPr>
          <w:lang w:val="en-GB"/>
        </w:rPr>
        <w:t xml:space="preserve">, G., </w:t>
      </w:r>
      <w:proofErr w:type="spellStart"/>
      <w:r w:rsidRPr="00671C00">
        <w:rPr>
          <w:lang w:val="en-GB"/>
        </w:rPr>
        <w:t>Plikshs</w:t>
      </w:r>
      <w:proofErr w:type="spellEnd"/>
      <w:r w:rsidRPr="00671C00">
        <w:rPr>
          <w:lang w:val="en-GB"/>
        </w:rPr>
        <w:t>, M., and Axe, P. 2009. Reorganization of a large marine ecosystem due to atmospheric and anthropogenic pressure: a discontinuous regime shift in the Central Baltic Sea. Global Change Biology, 15: 1377–1393.</w:t>
      </w:r>
    </w:p>
    <w:p w14:paraId="108037A0" w14:textId="77777777" w:rsidR="00671C00" w:rsidRPr="00671C00" w:rsidRDefault="00671C00" w:rsidP="00671C00">
      <w:pPr>
        <w:pStyle w:val="Bibliography"/>
        <w:rPr>
          <w:lang w:val="en-GB"/>
        </w:rPr>
      </w:pPr>
      <w:r w:rsidRPr="00671C00">
        <w:rPr>
          <w:lang w:val="en-GB"/>
        </w:rPr>
        <w:t xml:space="preserve">Morgan, M. J., Rideout, R. M., and </w:t>
      </w:r>
      <w:proofErr w:type="spellStart"/>
      <w:r w:rsidRPr="00671C00">
        <w:rPr>
          <w:lang w:val="en-GB"/>
        </w:rPr>
        <w:t>Colbourne</w:t>
      </w:r>
      <w:proofErr w:type="spellEnd"/>
      <w:r w:rsidRPr="00671C00">
        <w:rPr>
          <w:lang w:val="en-GB"/>
        </w:rPr>
        <w:t xml:space="preserve">, E. B. 2010. Impact of environmental temperature on Atlantic cod Gadus </w:t>
      </w:r>
      <w:proofErr w:type="spellStart"/>
      <w:r w:rsidRPr="00671C00">
        <w:rPr>
          <w:lang w:val="en-GB"/>
        </w:rPr>
        <w:t>morhua</w:t>
      </w:r>
      <w:proofErr w:type="spellEnd"/>
      <w:r w:rsidRPr="00671C00">
        <w:rPr>
          <w:lang w:val="en-GB"/>
        </w:rPr>
        <w:t xml:space="preserve"> energy allocation to growth, condition and reproduction. Marine Ecology Progress Series, 404: 185–195.</w:t>
      </w:r>
    </w:p>
    <w:p w14:paraId="21E2BEC8" w14:textId="77777777" w:rsidR="00671C00" w:rsidRPr="00671C00" w:rsidRDefault="00671C00" w:rsidP="00671C00">
      <w:pPr>
        <w:pStyle w:val="Bibliography"/>
        <w:rPr>
          <w:lang w:val="en-GB"/>
        </w:rPr>
      </w:pPr>
      <w:r w:rsidRPr="00671C00">
        <w:rPr>
          <w:lang w:val="en-GB"/>
        </w:rPr>
        <w:t xml:space="preserve">Nash, R., Valencia, A., and Geffen, A. 2006. The origin of </w:t>
      </w:r>
      <w:proofErr w:type="spellStart"/>
      <w:r w:rsidRPr="00671C00">
        <w:rPr>
          <w:lang w:val="en-GB"/>
        </w:rPr>
        <w:t>fulton’s</w:t>
      </w:r>
      <w:proofErr w:type="spellEnd"/>
      <w:r w:rsidRPr="00671C00">
        <w:rPr>
          <w:lang w:val="en-GB"/>
        </w:rPr>
        <w:t xml:space="preserve"> condition </w:t>
      </w:r>
      <w:proofErr w:type="gramStart"/>
      <w:r w:rsidRPr="00671C00">
        <w:rPr>
          <w:lang w:val="en-GB"/>
        </w:rPr>
        <w:t>factor :</w:t>
      </w:r>
      <w:proofErr w:type="gramEnd"/>
      <w:r w:rsidRPr="00671C00">
        <w:rPr>
          <w:lang w:val="en-GB"/>
        </w:rPr>
        <w:t xml:space="preserve"> Setting the record straight. Fisheries, 31: 236–238.</w:t>
      </w:r>
    </w:p>
    <w:p w14:paraId="12BDC757" w14:textId="77777777" w:rsidR="00671C00" w:rsidRPr="00671C00" w:rsidRDefault="00671C00" w:rsidP="00671C00">
      <w:pPr>
        <w:pStyle w:val="Bibliography"/>
        <w:rPr>
          <w:lang w:val="en-GB"/>
        </w:rPr>
      </w:pPr>
      <w:proofErr w:type="spellStart"/>
      <w:r w:rsidRPr="00671C00">
        <w:rPr>
          <w:lang w:val="en-GB"/>
        </w:rPr>
        <w:t>Neuenfeldt</w:t>
      </w:r>
      <w:proofErr w:type="spellEnd"/>
      <w:r w:rsidRPr="00671C00">
        <w:rPr>
          <w:lang w:val="en-GB"/>
        </w:rPr>
        <w:t xml:space="preserve">, S., </w:t>
      </w:r>
      <w:proofErr w:type="spellStart"/>
      <w:r w:rsidRPr="00671C00">
        <w:rPr>
          <w:lang w:val="en-GB"/>
        </w:rPr>
        <w:t>Bartolino</w:t>
      </w:r>
      <w:proofErr w:type="spellEnd"/>
      <w:r w:rsidRPr="00671C00">
        <w:rPr>
          <w:lang w:val="en-GB"/>
        </w:rPr>
        <w:t xml:space="preserve">, V., Orio, A., Andersen, K. H., Andersen, N. G., </w:t>
      </w:r>
      <w:proofErr w:type="spellStart"/>
      <w:r w:rsidRPr="00671C00">
        <w:rPr>
          <w:lang w:val="en-GB"/>
        </w:rPr>
        <w:t>Niiranen</w:t>
      </w:r>
      <w:proofErr w:type="spellEnd"/>
      <w:r w:rsidRPr="00671C00">
        <w:rPr>
          <w:lang w:val="en-GB"/>
        </w:rPr>
        <w:t xml:space="preserve">, S., </w:t>
      </w:r>
      <w:proofErr w:type="spellStart"/>
      <w:r w:rsidRPr="00671C00">
        <w:rPr>
          <w:lang w:val="en-GB"/>
        </w:rPr>
        <w:t>Bergström</w:t>
      </w:r>
      <w:proofErr w:type="spellEnd"/>
      <w:r w:rsidRPr="00671C00">
        <w:rPr>
          <w:lang w:val="en-GB"/>
        </w:rPr>
        <w:t xml:space="preserve">, U., </w:t>
      </w:r>
      <w:r w:rsidRPr="00671C00">
        <w:rPr>
          <w:i/>
          <w:iCs/>
          <w:lang w:val="en-GB"/>
        </w:rPr>
        <w:t>et al.</w:t>
      </w:r>
      <w:r w:rsidRPr="00671C00">
        <w:rPr>
          <w:lang w:val="en-GB"/>
        </w:rPr>
        <w:t xml:space="preserve"> 2020. Feeding and growth of Atlantic cod (</w:t>
      </w:r>
      <w:r w:rsidRPr="00671C00">
        <w:rPr>
          <w:i/>
          <w:iCs/>
          <w:lang w:val="en-GB"/>
        </w:rPr>
        <w:t xml:space="preserve">Gadus </w:t>
      </w:r>
      <w:proofErr w:type="spellStart"/>
      <w:r w:rsidRPr="00671C00">
        <w:rPr>
          <w:i/>
          <w:iCs/>
          <w:lang w:val="en-GB"/>
        </w:rPr>
        <w:t>morhua</w:t>
      </w:r>
      <w:proofErr w:type="spellEnd"/>
      <w:r w:rsidRPr="00671C00">
        <w:rPr>
          <w:lang w:val="en-GB"/>
        </w:rPr>
        <w:t xml:space="preserve"> L.) in the eastern Baltic Sea under environmental change. ICES Journal of Marine Science, 77: 624–632.</w:t>
      </w:r>
    </w:p>
    <w:p w14:paraId="15950F6D" w14:textId="77777777" w:rsidR="00671C00" w:rsidRPr="00671C00" w:rsidRDefault="00671C00" w:rsidP="00671C00">
      <w:pPr>
        <w:pStyle w:val="Bibliography"/>
        <w:rPr>
          <w:lang w:val="en-GB"/>
        </w:rPr>
      </w:pPr>
      <w:proofErr w:type="spellStart"/>
      <w:r w:rsidRPr="00671C00">
        <w:rPr>
          <w:lang w:val="en-GB"/>
        </w:rPr>
        <w:t>Niiranen</w:t>
      </w:r>
      <w:proofErr w:type="spellEnd"/>
      <w:r w:rsidRPr="00671C00">
        <w:rPr>
          <w:lang w:val="en-GB"/>
        </w:rPr>
        <w:t xml:space="preserve">, S., Orio, A., </w:t>
      </w:r>
      <w:proofErr w:type="spellStart"/>
      <w:r w:rsidRPr="00671C00">
        <w:rPr>
          <w:lang w:val="en-GB"/>
        </w:rPr>
        <w:t>Bartolino</w:t>
      </w:r>
      <w:proofErr w:type="spellEnd"/>
      <w:r w:rsidRPr="00671C00">
        <w:rPr>
          <w:lang w:val="en-GB"/>
        </w:rPr>
        <w:t xml:space="preserve">, V., </w:t>
      </w:r>
      <w:proofErr w:type="spellStart"/>
      <w:r w:rsidRPr="00671C00">
        <w:rPr>
          <w:lang w:val="en-GB"/>
        </w:rPr>
        <w:t>Bergström</w:t>
      </w:r>
      <w:proofErr w:type="spellEnd"/>
      <w:r w:rsidRPr="00671C00">
        <w:rPr>
          <w:lang w:val="en-GB"/>
        </w:rPr>
        <w:t xml:space="preserve">, U., </w:t>
      </w:r>
      <w:proofErr w:type="spellStart"/>
      <w:r w:rsidRPr="00671C00">
        <w:rPr>
          <w:lang w:val="en-GB"/>
        </w:rPr>
        <w:t>Kallasvuo</w:t>
      </w:r>
      <w:proofErr w:type="spellEnd"/>
      <w:r w:rsidRPr="00671C00">
        <w:rPr>
          <w:lang w:val="en-GB"/>
        </w:rPr>
        <w:t xml:space="preserve">, M., </w:t>
      </w:r>
      <w:proofErr w:type="spellStart"/>
      <w:r w:rsidRPr="00671C00">
        <w:rPr>
          <w:lang w:val="en-GB"/>
        </w:rPr>
        <w:t>Neuenfeldt</w:t>
      </w:r>
      <w:proofErr w:type="spellEnd"/>
      <w:r w:rsidRPr="00671C00">
        <w:rPr>
          <w:lang w:val="en-GB"/>
        </w:rPr>
        <w:t xml:space="preserve">, S., </w:t>
      </w:r>
      <w:proofErr w:type="spellStart"/>
      <w:r w:rsidRPr="00671C00">
        <w:rPr>
          <w:lang w:val="en-GB"/>
        </w:rPr>
        <w:t>Ustups</w:t>
      </w:r>
      <w:proofErr w:type="spellEnd"/>
      <w:r w:rsidRPr="00671C00">
        <w:rPr>
          <w:lang w:val="en-GB"/>
        </w:rPr>
        <w:t xml:space="preserve">, D., </w:t>
      </w:r>
      <w:r w:rsidRPr="00671C00">
        <w:rPr>
          <w:i/>
          <w:iCs/>
          <w:lang w:val="en-GB"/>
        </w:rPr>
        <w:t>et al.</w:t>
      </w:r>
      <w:r w:rsidRPr="00671C00">
        <w:rPr>
          <w:lang w:val="en-GB"/>
        </w:rPr>
        <w:t xml:space="preserve"> 2019. Predator-prey body size relationships of cod in a low-diversity marine system. Marine Ecology Progress Series, 627: 201–206.</w:t>
      </w:r>
    </w:p>
    <w:p w14:paraId="127D92A1" w14:textId="77777777" w:rsidR="00671C00" w:rsidRPr="00671C00" w:rsidRDefault="00671C00" w:rsidP="00671C00">
      <w:pPr>
        <w:pStyle w:val="Bibliography"/>
        <w:rPr>
          <w:lang w:val="en-GB"/>
        </w:rPr>
      </w:pPr>
      <w:r w:rsidRPr="00671C00">
        <w:rPr>
          <w:lang w:val="en-GB"/>
        </w:rPr>
        <w:t xml:space="preserve">Orio, A., </w:t>
      </w:r>
      <w:proofErr w:type="spellStart"/>
      <w:r w:rsidRPr="00671C00">
        <w:rPr>
          <w:lang w:val="en-GB"/>
        </w:rPr>
        <w:t>Bergström</w:t>
      </w:r>
      <w:proofErr w:type="spellEnd"/>
      <w:r w:rsidRPr="00671C00">
        <w:rPr>
          <w:lang w:val="en-GB"/>
        </w:rPr>
        <w:t xml:space="preserve">, U., Florin, A.-B., Lehmann, A., </w:t>
      </w:r>
      <w:proofErr w:type="spellStart"/>
      <w:r w:rsidRPr="00671C00">
        <w:rPr>
          <w:lang w:val="en-GB"/>
        </w:rPr>
        <w:t>Šics</w:t>
      </w:r>
      <w:proofErr w:type="spellEnd"/>
      <w:r w:rsidRPr="00671C00">
        <w:rPr>
          <w:lang w:val="en-GB"/>
        </w:rPr>
        <w:t xml:space="preserve">, I., and </w:t>
      </w:r>
      <w:proofErr w:type="spellStart"/>
      <w:r w:rsidRPr="00671C00">
        <w:rPr>
          <w:lang w:val="en-GB"/>
        </w:rPr>
        <w:t>Casini</w:t>
      </w:r>
      <w:proofErr w:type="spellEnd"/>
      <w:r w:rsidRPr="00671C00">
        <w:rPr>
          <w:lang w:val="en-GB"/>
        </w:rPr>
        <w:t>, M. 2019. Spatial contraction of demersal fish populations in a large marine ecosystem. Journal of Biogeography, 46: 633–645. John Wiley &amp; Sons, Ltd.</w:t>
      </w:r>
    </w:p>
    <w:p w14:paraId="766EEFA5" w14:textId="77777777" w:rsidR="00671C00" w:rsidRPr="00671C00" w:rsidRDefault="00671C00" w:rsidP="00671C00">
      <w:pPr>
        <w:pStyle w:val="Bibliography"/>
        <w:rPr>
          <w:lang w:val="en-GB"/>
        </w:rPr>
      </w:pPr>
      <w:r w:rsidRPr="00671C00">
        <w:rPr>
          <w:lang w:val="en-GB"/>
        </w:rPr>
        <w:t>Ricker, W. E. 1975. Computation and interpretation of biological statistics of fish populations. Bulletin of the Fisheries Research Board of Canada, 191: 1–382.</w:t>
      </w:r>
    </w:p>
    <w:p w14:paraId="18EC7FE2" w14:textId="77777777" w:rsidR="00671C00" w:rsidRPr="00671C00" w:rsidRDefault="00671C00" w:rsidP="00671C00">
      <w:pPr>
        <w:pStyle w:val="Bibliography"/>
        <w:rPr>
          <w:lang w:val="en-GB"/>
        </w:rPr>
      </w:pPr>
      <w:r w:rsidRPr="00671C00">
        <w:rPr>
          <w:lang w:val="en-GB"/>
        </w:rPr>
        <w:lastRenderedPageBreak/>
        <w:t>Rue, H., Martino, S., and Chopin, N. 2009. Approximate Bayesian inference for latent Gaussian models by using integrated nested Laplace approximations. Journal of the Royal Statistical Society: Series B (Statistical Methodology), 71: 319–392.</w:t>
      </w:r>
    </w:p>
    <w:p w14:paraId="43F2CD27" w14:textId="77777777" w:rsidR="00671C00" w:rsidRPr="00671C00" w:rsidRDefault="00671C00" w:rsidP="00671C00">
      <w:pPr>
        <w:pStyle w:val="Bibliography"/>
        <w:rPr>
          <w:lang w:val="en-GB"/>
        </w:rPr>
      </w:pPr>
      <w:r w:rsidRPr="00671C00">
        <w:rPr>
          <w:lang w:val="en-GB"/>
        </w:rPr>
        <w:t xml:space="preserve">Sampaio, E., Santos, C., Rosa, I. C., Ferreira, V., </w:t>
      </w:r>
      <w:proofErr w:type="spellStart"/>
      <w:r w:rsidRPr="00671C00">
        <w:rPr>
          <w:lang w:val="en-GB"/>
        </w:rPr>
        <w:t>Pörtner</w:t>
      </w:r>
      <w:proofErr w:type="spellEnd"/>
      <w:r w:rsidRPr="00671C00">
        <w:rPr>
          <w:lang w:val="en-GB"/>
        </w:rPr>
        <w:t xml:space="preserve">, H.-O., Duarte, C. M., Levin, L. A., </w:t>
      </w:r>
      <w:r w:rsidRPr="00671C00">
        <w:rPr>
          <w:i/>
          <w:iCs/>
          <w:lang w:val="en-GB"/>
        </w:rPr>
        <w:t>et al.</w:t>
      </w:r>
      <w:r w:rsidRPr="00671C00">
        <w:rPr>
          <w:lang w:val="en-GB"/>
        </w:rPr>
        <w:t xml:space="preserve"> 2021. Impacts of hypoxic events surpass those of future ocean warming and acidification. Nature Ecology &amp; Evolution: 1–11. Nature Publishing Group.</w:t>
      </w:r>
    </w:p>
    <w:p w14:paraId="54B53905" w14:textId="77777777" w:rsidR="00671C00" w:rsidRPr="00671C00" w:rsidRDefault="00671C00" w:rsidP="00671C00">
      <w:pPr>
        <w:pStyle w:val="Bibliography"/>
        <w:rPr>
          <w:lang w:val="en-GB"/>
        </w:rPr>
      </w:pPr>
      <w:proofErr w:type="spellStart"/>
      <w:r w:rsidRPr="00671C00">
        <w:rPr>
          <w:lang w:val="en-GB"/>
        </w:rPr>
        <w:t>Svedäng</w:t>
      </w:r>
      <w:proofErr w:type="spellEnd"/>
      <w:r w:rsidRPr="00671C00">
        <w:rPr>
          <w:lang w:val="en-GB"/>
        </w:rPr>
        <w:t xml:space="preserve">, H., and </w:t>
      </w:r>
      <w:proofErr w:type="spellStart"/>
      <w:r w:rsidRPr="00671C00">
        <w:rPr>
          <w:lang w:val="en-GB"/>
        </w:rPr>
        <w:t>Hornborg</w:t>
      </w:r>
      <w:proofErr w:type="spellEnd"/>
      <w:r w:rsidRPr="00671C00">
        <w:rPr>
          <w:lang w:val="en-GB"/>
        </w:rPr>
        <w:t>, S. 2014. Selective fishing induces density-dependent growth. Nature Communications, 5: 4152.</w:t>
      </w:r>
    </w:p>
    <w:p w14:paraId="47594537" w14:textId="77777777" w:rsidR="00671C00" w:rsidRPr="00671C00" w:rsidRDefault="00671C00" w:rsidP="00671C00">
      <w:pPr>
        <w:pStyle w:val="Bibliography"/>
        <w:rPr>
          <w:lang w:val="en-GB"/>
        </w:rPr>
      </w:pPr>
      <w:r w:rsidRPr="00671C00">
        <w:rPr>
          <w:lang w:val="en-GB"/>
        </w:rPr>
        <w:t xml:space="preserve">Thorson, J. T. 2015. </w:t>
      </w:r>
      <w:proofErr w:type="spellStart"/>
      <w:r w:rsidRPr="00671C00">
        <w:rPr>
          <w:lang w:val="en-GB"/>
        </w:rPr>
        <w:t>Spatio</w:t>
      </w:r>
      <w:proofErr w:type="spellEnd"/>
      <w:r w:rsidRPr="00671C00">
        <w:rPr>
          <w:lang w:val="en-GB"/>
        </w:rPr>
        <w:t xml:space="preserve">-temporal variation in fish condition is not consistently explained by density, temperature, or season for California Current </w:t>
      </w:r>
      <w:proofErr w:type="spellStart"/>
      <w:r w:rsidRPr="00671C00">
        <w:rPr>
          <w:lang w:val="en-GB"/>
        </w:rPr>
        <w:t>groundfishes</w:t>
      </w:r>
      <w:proofErr w:type="spellEnd"/>
      <w:r w:rsidRPr="00671C00">
        <w:rPr>
          <w:lang w:val="en-GB"/>
        </w:rPr>
        <w:t>. Marine Ecology Progress Series, 526: 101–112.</w:t>
      </w:r>
    </w:p>
    <w:p w14:paraId="46C12500" w14:textId="77777777" w:rsidR="00671C00" w:rsidRPr="00671C00" w:rsidRDefault="00671C00" w:rsidP="00671C00">
      <w:pPr>
        <w:pStyle w:val="Bibliography"/>
        <w:rPr>
          <w:lang w:val="en-GB"/>
        </w:rPr>
      </w:pPr>
      <w:r w:rsidRPr="00671C00">
        <w:rPr>
          <w:lang w:val="en-GB"/>
        </w:rPr>
        <w:t xml:space="preserve">Thorson, J. T., </w:t>
      </w:r>
      <w:proofErr w:type="spellStart"/>
      <w:r w:rsidRPr="00671C00">
        <w:rPr>
          <w:lang w:val="en-GB"/>
        </w:rPr>
        <w:t>Scheuerell</w:t>
      </w:r>
      <w:proofErr w:type="spellEnd"/>
      <w:r w:rsidRPr="00671C00">
        <w:rPr>
          <w:lang w:val="en-GB"/>
        </w:rPr>
        <w:t xml:space="preserve">, M. D., Shelton, A. O., See, K. E., </w:t>
      </w:r>
      <w:proofErr w:type="spellStart"/>
      <w:r w:rsidRPr="00671C00">
        <w:rPr>
          <w:lang w:val="en-GB"/>
        </w:rPr>
        <w:t>Skaug</w:t>
      </w:r>
      <w:proofErr w:type="spellEnd"/>
      <w:r w:rsidRPr="00671C00">
        <w:rPr>
          <w:lang w:val="en-GB"/>
        </w:rPr>
        <w:t>, H. J., and Kristensen, K. 2015a. Spatial factor analysis: a new tool for estimating joint species distributions and correlations in species range. Methods in Ecology and Evolution, 6: 627–637. John Wiley &amp; Sons, Ltd.</w:t>
      </w:r>
    </w:p>
    <w:p w14:paraId="7AB5388E" w14:textId="77777777" w:rsidR="00671C00" w:rsidRPr="00671C00" w:rsidRDefault="00671C00" w:rsidP="00671C00">
      <w:pPr>
        <w:pStyle w:val="Bibliography"/>
        <w:rPr>
          <w:lang w:val="en-GB"/>
        </w:rPr>
      </w:pPr>
      <w:r w:rsidRPr="00671C00">
        <w:rPr>
          <w:lang w:val="en-GB"/>
        </w:rPr>
        <w:t xml:space="preserve">Thorson, J. T., Shelton, A. O., Ward, E. J., and </w:t>
      </w:r>
      <w:proofErr w:type="spellStart"/>
      <w:r w:rsidRPr="00671C00">
        <w:rPr>
          <w:lang w:val="en-GB"/>
        </w:rPr>
        <w:t>Skaug</w:t>
      </w:r>
      <w:proofErr w:type="spellEnd"/>
      <w:r w:rsidRPr="00671C00">
        <w:rPr>
          <w:lang w:val="en-GB"/>
        </w:rPr>
        <w:t xml:space="preserve">, H. J. 2015b. Geostatistical delta-generalized linear mixed models improve precision for estimated abundance indices for West Coast </w:t>
      </w:r>
      <w:proofErr w:type="spellStart"/>
      <w:r w:rsidRPr="00671C00">
        <w:rPr>
          <w:lang w:val="en-GB"/>
        </w:rPr>
        <w:t>groundfishes</w:t>
      </w:r>
      <w:proofErr w:type="spellEnd"/>
      <w:r w:rsidRPr="00671C00">
        <w:rPr>
          <w:lang w:val="en-GB"/>
        </w:rPr>
        <w:t>. ICES Journal of Marine Science, 72: 1297–1310. Oxford Academic.</w:t>
      </w:r>
    </w:p>
    <w:p w14:paraId="15478B56" w14:textId="77777777" w:rsidR="00671C00" w:rsidRPr="00671C00" w:rsidRDefault="00671C00" w:rsidP="00671C00">
      <w:pPr>
        <w:pStyle w:val="Bibliography"/>
        <w:rPr>
          <w:lang w:val="en-GB"/>
        </w:rPr>
      </w:pPr>
      <w:r w:rsidRPr="00671C00">
        <w:rPr>
          <w:lang w:val="en-GB"/>
        </w:rPr>
        <w:t xml:space="preserve">Thorson, J. T. 2019. Guidance for decisions using the Vector Autoregressive </w:t>
      </w:r>
      <w:proofErr w:type="spellStart"/>
      <w:r w:rsidRPr="00671C00">
        <w:rPr>
          <w:lang w:val="en-GB"/>
        </w:rPr>
        <w:t>Spatio</w:t>
      </w:r>
      <w:proofErr w:type="spellEnd"/>
      <w:r w:rsidRPr="00671C00">
        <w:rPr>
          <w:lang w:val="en-GB"/>
        </w:rPr>
        <w:t>-Temporal (VAST) package in stock, ecosystem, habitat and climate assessments. Fisheries Research, 210: 143–161.</w:t>
      </w:r>
    </w:p>
    <w:p w14:paraId="2A4665D7" w14:textId="322268EA" w:rsidR="00EC6DA2" w:rsidRPr="00EF580F" w:rsidRDefault="00C20AB4" w:rsidP="00636A03">
      <w:pPr>
        <w:spacing w:line="480" w:lineRule="auto"/>
        <w:contextualSpacing/>
        <w:rPr>
          <w:lang w:val="en-GB"/>
        </w:rPr>
      </w:pPr>
      <w:r w:rsidRPr="00EF580F">
        <w:rPr>
          <w:lang w:val="en-GB"/>
        </w:rPr>
        <w:fldChar w:fldCharType="end"/>
      </w:r>
    </w:p>
    <w:sectPr w:rsidR="00EC6DA2" w:rsidRPr="00EF580F">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1-03-25T11:37:00Z" w:initials="ML">
    <w:p w14:paraId="442669D8" w14:textId="77777777" w:rsidR="003B2582" w:rsidRPr="00F47B87" w:rsidRDefault="003B2582" w:rsidP="005039E7">
      <w:pPr>
        <w:spacing w:line="480" w:lineRule="auto"/>
        <w:contextualSpacing/>
        <w:jc w:val="both"/>
      </w:pPr>
      <w:r>
        <w:rPr>
          <w:rStyle w:val="CommentReference"/>
        </w:rPr>
        <w:annotationRef/>
      </w:r>
      <w:r>
        <w:t>1) no one has so far look at the food-availability or oxygen explicitly across space and time and related that to condition. Instead, we tend to have used averages across space (e.g. sub-divisions, stock. Find a paper that doesn’t discretise!) or discrete time periods. However, oxygen can affect habitat quality already before there is an oxygen deficit, and competitors (flounder, cod) and prey are not evenly distributed in space across time. Hence, there is a need to explore fine scale spatiotemporal dynamics. (After accounting for that, we still find large residual variation, which suggests… other factors e.g. metabolism)</w:t>
      </w:r>
    </w:p>
  </w:comment>
  <w:comment w:id="3" w:author="Max Lindmark" w:date="2020-10-22T09:30:00Z" w:initials="ML">
    <w:p w14:paraId="1AFF204A" w14:textId="77777777" w:rsidR="003B2582" w:rsidRPr="00D901E7" w:rsidRDefault="003B2582" w:rsidP="00522CF8">
      <w:pPr>
        <w:pStyle w:val="CommentText"/>
      </w:pPr>
      <w:r w:rsidRPr="00D901E7">
        <w:rPr>
          <w:rStyle w:val="CommentReference"/>
        </w:rPr>
        <w:annotationRef/>
      </w:r>
      <w:r w:rsidRPr="00D901E7">
        <w:t>Check Sean</w:t>
      </w:r>
      <w:r>
        <w:t>s vignette, try to make it consisten with subscript and bold (but he doesn’t index i for data point?)</w:t>
      </w:r>
    </w:p>
  </w:comment>
  <w:comment w:id="4" w:author="Max Lindmark" w:date="2021-04-13T15:52:00Z" w:initials="ML">
    <w:p w14:paraId="3480143B" w14:textId="5B05D1DE" w:rsidR="00B42BF9" w:rsidRPr="00B42BF9" w:rsidRDefault="00B42BF9">
      <w:pPr>
        <w:pStyle w:val="CommentText"/>
        <w:rPr>
          <w:lang w:val="sv-SE"/>
        </w:rPr>
      </w:pPr>
      <w:r>
        <w:rPr>
          <w:rStyle w:val="CommentReference"/>
        </w:rPr>
        <w:annotationRef/>
      </w:r>
      <w:r>
        <w:rPr>
          <w:lang w:val="sv-SE"/>
        </w:rPr>
        <w:t xml:space="preserve">Check </w:t>
      </w:r>
      <w:proofErr w:type="spellStart"/>
      <w:r>
        <w:rPr>
          <w:lang w:val="sv-SE"/>
        </w:rPr>
        <w:t>this</w:t>
      </w:r>
      <w:proofErr w:type="spellEnd"/>
      <w:r>
        <w:rPr>
          <w:lang w:val="sv-SE"/>
        </w:rPr>
        <w:t xml:space="preserve"> notation is </w:t>
      </w:r>
      <w:proofErr w:type="spellStart"/>
      <w:r>
        <w:rPr>
          <w:lang w:val="sv-SE"/>
        </w:rPr>
        <w:t>correct</w:t>
      </w:r>
      <w:proofErr w:type="spellEnd"/>
      <w:r>
        <w:rPr>
          <w:lang w:val="sv-SE"/>
        </w:rPr>
        <w:t xml:space="preserve">, never </w:t>
      </w:r>
      <w:proofErr w:type="spellStart"/>
      <w:r>
        <w:rPr>
          <w:lang w:val="sv-SE"/>
        </w:rPr>
        <w:t>used</w:t>
      </w:r>
      <w:proofErr w:type="spellEnd"/>
      <w:r>
        <w:rPr>
          <w:lang w:val="sv-SE"/>
        </w:rPr>
        <w:t xml:space="preserve"> it </w:t>
      </w:r>
      <w:proofErr w:type="spellStart"/>
      <w:r>
        <w:rPr>
          <w:lang w:val="sv-SE"/>
        </w:rPr>
        <w:t>before</w:t>
      </w:r>
      <w:proofErr w:type="spellEnd"/>
    </w:p>
  </w:comment>
  <w:comment w:id="6" w:author="Max Lindmark" w:date="2021-04-13T16:09:00Z" w:initials="ML">
    <w:p w14:paraId="7E19B274" w14:textId="77777777" w:rsidR="00B75FC3" w:rsidRPr="00CA6D44" w:rsidRDefault="00B75FC3" w:rsidP="00B75FC3">
      <w:pPr>
        <w:pStyle w:val="CommentText"/>
        <w:rPr>
          <w:lang w:val="sv-SE"/>
        </w:rPr>
      </w:pPr>
      <w:r>
        <w:rPr>
          <w:rStyle w:val="CommentReference"/>
        </w:rPr>
        <w:annotationRef/>
      </w:r>
      <w:r>
        <w:rPr>
          <w:lang w:val="sv-SE"/>
        </w:rPr>
        <w:t xml:space="preserve">The </w:t>
      </w:r>
      <w:proofErr w:type="spellStart"/>
      <w:r>
        <w:rPr>
          <w:lang w:val="sv-SE"/>
        </w:rPr>
        <w:t>interaction</w:t>
      </w:r>
      <w:proofErr w:type="spellEnd"/>
      <w:r>
        <w:rPr>
          <w:lang w:val="sv-SE"/>
        </w:rPr>
        <w:t xml:space="preserve"> </w:t>
      </w:r>
      <w:proofErr w:type="spellStart"/>
      <w:r>
        <w:rPr>
          <w:lang w:val="sv-SE"/>
        </w:rPr>
        <w:t>coefficent</w:t>
      </w:r>
      <w:proofErr w:type="spellEnd"/>
      <w:r>
        <w:rPr>
          <w:lang w:val="sv-SE"/>
        </w:rPr>
        <w:t xml:space="preserve"> </w:t>
      </w:r>
      <w:proofErr w:type="gramStart"/>
      <w:r>
        <w:rPr>
          <w:lang w:val="sv-SE"/>
        </w:rPr>
        <w:t>is not</w:t>
      </w:r>
      <w:proofErr w:type="gramEnd"/>
      <w:r>
        <w:rPr>
          <w:lang w:val="sv-SE"/>
        </w:rPr>
        <w:t xml:space="preserve"> the same as in lm </w:t>
      </w:r>
      <w:proofErr w:type="spellStart"/>
      <w:r>
        <w:rPr>
          <w:lang w:val="sv-SE"/>
        </w:rPr>
        <w:t>where</w:t>
      </w:r>
      <w:proofErr w:type="spellEnd"/>
      <w:r>
        <w:rPr>
          <w:lang w:val="sv-SE"/>
        </w:rPr>
        <w:t xml:space="preserve"> the order is </w:t>
      </w:r>
      <w:proofErr w:type="spellStart"/>
      <w:r>
        <w:rPr>
          <w:lang w:val="sv-SE"/>
        </w:rPr>
        <w:t>preserved</w:t>
      </w:r>
      <w:proofErr w:type="spellEnd"/>
      <w:r>
        <w:rPr>
          <w:lang w:val="sv-SE"/>
        </w:rPr>
        <w:t xml:space="preserve">. So, </w:t>
      </w:r>
      <w:proofErr w:type="spellStart"/>
      <w:r>
        <w:rPr>
          <w:lang w:val="sv-SE"/>
        </w:rPr>
        <w:t>how</w:t>
      </w:r>
      <w:proofErr w:type="spellEnd"/>
      <w:r>
        <w:rPr>
          <w:lang w:val="sv-SE"/>
        </w:rPr>
        <w:t xml:space="preserve"> </w:t>
      </w:r>
      <w:proofErr w:type="spellStart"/>
      <w:r>
        <w:rPr>
          <w:lang w:val="sv-SE"/>
        </w:rPr>
        <w:t>should</w:t>
      </w:r>
      <w:proofErr w:type="spellEnd"/>
      <w:r>
        <w:rPr>
          <w:lang w:val="sv-SE"/>
        </w:rPr>
        <w:t xml:space="preserve"> I interpret it? Change in </w:t>
      </w:r>
      <w:proofErr w:type="spellStart"/>
      <w:r>
        <w:rPr>
          <w:lang w:val="sv-SE"/>
        </w:rPr>
        <w:t>slope</w:t>
      </w:r>
      <w:proofErr w:type="spellEnd"/>
      <w:r>
        <w:rPr>
          <w:lang w:val="sv-SE"/>
        </w:rPr>
        <w:t xml:space="preserve"> 1 for </w:t>
      </w:r>
      <w:proofErr w:type="spellStart"/>
      <w:r>
        <w:rPr>
          <w:lang w:val="sv-SE"/>
        </w:rPr>
        <w:t>every</w:t>
      </w:r>
      <w:proofErr w:type="spellEnd"/>
      <w:r>
        <w:rPr>
          <w:lang w:val="sv-SE"/>
        </w:rPr>
        <w:t xml:space="preserve"> </w:t>
      </w:r>
      <w:proofErr w:type="spellStart"/>
      <w:r>
        <w:rPr>
          <w:lang w:val="sv-SE"/>
        </w:rPr>
        <w:t>increase</w:t>
      </w:r>
      <w:proofErr w:type="spellEnd"/>
      <w:r>
        <w:rPr>
          <w:lang w:val="sv-SE"/>
        </w:rPr>
        <w:t xml:space="preserve"> in 2 or the </w:t>
      </w:r>
      <w:proofErr w:type="spellStart"/>
      <w:r>
        <w:rPr>
          <w:lang w:val="sv-SE"/>
        </w:rPr>
        <w:t>other</w:t>
      </w:r>
      <w:proofErr w:type="spellEnd"/>
      <w:r>
        <w:rPr>
          <w:lang w:val="sv-SE"/>
        </w:rPr>
        <w:t xml:space="preserve"> </w:t>
      </w:r>
      <w:proofErr w:type="spellStart"/>
      <w:r>
        <w:rPr>
          <w:lang w:val="sv-SE"/>
        </w:rPr>
        <w:t>way</w:t>
      </w:r>
      <w:proofErr w:type="spellEnd"/>
      <w:r>
        <w:rPr>
          <w:lang w:val="sv-SE"/>
        </w:rPr>
        <w:t xml:space="preserve"> </w:t>
      </w:r>
      <w:proofErr w:type="spellStart"/>
      <w:r>
        <w:rPr>
          <w:lang w:val="sv-SE"/>
        </w:rPr>
        <w:t>around</w:t>
      </w:r>
      <w:proofErr w:type="spellEnd"/>
      <w:r>
        <w:rPr>
          <w:lang w:val="sv-S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2669D8" w15:done="0"/>
  <w15:commentEx w15:paraId="1AFF204A" w15:done="0"/>
  <w15:commentEx w15:paraId="3480143B" w15:done="0"/>
  <w15:commentEx w15:paraId="7E19B2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6F46B" w16cex:dateUtc="2021-03-25T10:37:00Z"/>
  <w16cex:commentExtensible w16cex:durableId="233BCFD2" w16cex:dateUtc="2020-10-22T07:30:00Z"/>
  <w16cex:commentExtensible w16cex:durableId="24203CBA" w16cex:dateUtc="2021-04-13T13:52:00Z"/>
  <w16cex:commentExtensible w16cex:durableId="242040CF" w16cex:dateUtc="2021-04-13T14: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2669D8" w16cid:durableId="2406F46B"/>
  <w16cid:commentId w16cid:paraId="1AFF204A" w16cid:durableId="233BCFD2"/>
  <w16cid:commentId w16cid:paraId="3480143B" w16cid:durableId="24203CBA"/>
  <w16cid:commentId w16cid:paraId="7E19B274" w16cid:durableId="242040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57F9D5" w14:textId="77777777" w:rsidR="005B3112" w:rsidRDefault="005B3112">
      <w:r>
        <w:separator/>
      </w:r>
    </w:p>
  </w:endnote>
  <w:endnote w:type="continuationSeparator" w:id="0">
    <w:p w14:paraId="27F6A693" w14:textId="77777777" w:rsidR="005B3112" w:rsidRDefault="005B3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16FED2" w14:textId="77777777" w:rsidR="005B3112" w:rsidRDefault="005B3112">
      <w:r>
        <w:separator/>
      </w:r>
    </w:p>
  </w:footnote>
  <w:footnote w:type="continuationSeparator" w:id="0">
    <w:p w14:paraId="02AB9300" w14:textId="77777777" w:rsidR="005B3112" w:rsidRDefault="005B31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663"/>
    <w:rsid w:val="00000F15"/>
    <w:rsid w:val="00002952"/>
    <w:rsid w:val="00003A53"/>
    <w:rsid w:val="00003C6E"/>
    <w:rsid w:val="00004D21"/>
    <w:rsid w:val="0000613F"/>
    <w:rsid w:val="00006BF1"/>
    <w:rsid w:val="00006E7C"/>
    <w:rsid w:val="00007320"/>
    <w:rsid w:val="00007CA0"/>
    <w:rsid w:val="00010A44"/>
    <w:rsid w:val="000118B5"/>
    <w:rsid w:val="00011ECD"/>
    <w:rsid w:val="000135F9"/>
    <w:rsid w:val="00013F94"/>
    <w:rsid w:val="00014B67"/>
    <w:rsid w:val="00016C96"/>
    <w:rsid w:val="00020881"/>
    <w:rsid w:val="00020DF3"/>
    <w:rsid w:val="00021841"/>
    <w:rsid w:val="00023301"/>
    <w:rsid w:val="00023997"/>
    <w:rsid w:val="00024151"/>
    <w:rsid w:val="0002450A"/>
    <w:rsid w:val="000253EA"/>
    <w:rsid w:val="00025CC1"/>
    <w:rsid w:val="00027315"/>
    <w:rsid w:val="00027CD7"/>
    <w:rsid w:val="000311BE"/>
    <w:rsid w:val="00031335"/>
    <w:rsid w:val="00031AE2"/>
    <w:rsid w:val="000320C3"/>
    <w:rsid w:val="0003224A"/>
    <w:rsid w:val="00033030"/>
    <w:rsid w:val="000332F2"/>
    <w:rsid w:val="0003574B"/>
    <w:rsid w:val="000359E3"/>
    <w:rsid w:val="00035C70"/>
    <w:rsid w:val="00036872"/>
    <w:rsid w:val="0003768E"/>
    <w:rsid w:val="000407DE"/>
    <w:rsid w:val="000411D5"/>
    <w:rsid w:val="00041AFA"/>
    <w:rsid w:val="00042136"/>
    <w:rsid w:val="000428C4"/>
    <w:rsid w:val="00043AB2"/>
    <w:rsid w:val="00043E33"/>
    <w:rsid w:val="000450FD"/>
    <w:rsid w:val="0004602D"/>
    <w:rsid w:val="00046934"/>
    <w:rsid w:val="00047928"/>
    <w:rsid w:val="000535AA"/>
    <w:rsid w:val="00053F64"/>
    <w:rsid w:val="00055773"/>
    <w:rsid w:val="00055D4A"/>
    <w:rsid w:val="000564F6"/>
    <w:rsid w:val="000565BA"/>
    <w:rsid w:val="00056BC6"/>
    <w:rsid w:val="00057A59"/>
    <w:rsid w:val="00062F5E"/>
    <w:rsid w:val="000633FD"/>
    <w:rsid w:val="00064957"/>
    <w:rsid w:val="00064D7B"/>
    <w:rsid w:val="00064F52"/>
    <w:rsid w:val="00065234"/>
    <w:rsid w:val="00065ADB"/>
    <w:rsid w:val="00067FAB"/>
    <w:rsid w:val="000708F8"/>
    <w:rsid w:val="0007167E"/>
    <w:rsid w:val="00071F84"/>
    <w:rsid w:val="00072182"/>
    <w:rsid w:val="00072726"/>
    <w:rsid w:val="000727E4"/>
    <w:rsid w:val="00072962"/>
    <w:rsid w:val="00073E7E"/>
    <w:rsid w:val="00074E33"/>
    <w:rsid w:val="00075BDB"/>
    <w:rsid w:val="00075FC9"/>
    <w:rsid w:val="00076218"/>
    <w:rsid w:val="0007651F"/>
    <w:rsid w:val="00076594"/>
    <w:rsid w:val="000765F6"/>
    <w:rsid w:val="00080711"/>
    <w:rsid w:val="00080DB8"/>
    <w:rsid w:val="00081EE7"/>
    <w:rsid w:val="00081F0D"/>
    <w:rsid w:val="00082590"/>
    <w:rsid w:val="000829F7"/>
    <w:rsid w:val="000846C1"/>
    <w:rsid w:val="000862B8"/>
    <w:rsid w:val="00086D85"/>
    <w:rsid w:val="00086F2E"/>
    <w:rsid w:val="00086F73"/>
    <w:rsid w:val="00087DEA"/>
    <w:rsid w:val="00087E34"/>
    <w:rsid w:val="00090940"/>
    <w:rsid w:val="000911EB"/>
    <w:rsid w:val="000919D3"/>
    <w:rsid w:val="000925BB"/>
    <w:rsid w:val="00092A8D"/>
    <w:rsid w:val="00093ABF"/>
    <w:rsid w:val="000951ED"/>
    <w:rsid w:val="00095627"/>
    <w:rsid w:val="00096AFF"/>
    <w:rsid w:val="000977AE"/>
    <w:rsid w:val="00097E6F"/>
    <w:rsid w:val="000A09D0"/>
    <w:rsid w:val="000A17D9"/>
    <w:rsid w:val="000A221F"/>
    <w:rsid w:val="000A228F"/>
    <w:rsid w:val="000A2ECC"/>
    <w:rsid w:val="000A2F8E"/>
    <w:rsid w:val="000A3394"/>
    <w:rsid w:val="000A513B"/>
    <w:rsid w:val="000A6267"/>
    <w:rsid w:val="000A6951"/>
    <w:rsid w:val="000A7053"/>
    <w:rsid w:val="000A7221"/>
    <w:rsid w:val="000A7C79"/>
    <w:rsid w:val="000B02E0"/>
    <w:rsid w:val="000B0907"/>
    <w:rsid w:val="000B1090"/>
    <w:rsid w:val="000B154C"/>
    <w:rsid w:val="000B1912"/>
    <w:rsid w:val="000B20C1"/>
    <w:rsid w:val="000B22C6"/>
    <w:rsid w:val="000B30C0"/>
    <w:rsid w:val="000B37CE"/>
    <w:rsid w:val="000B44D0"/>
    <w:rsid w:val="000B5FC5"/>
    <w:rsid w:val="000B5FFC"/>
    <w:rsid w:val="000B67FB"/>
    <w:rsid w:val="000B6E87"/>
    <w:rsid w:val="000B793B"/>
    <w:rsid w:val="000B7A63"/>
    <w:rsid w:val="000C0D46"/>
    <w:rsid w:val="000C1AA9"/>
    <w:rsid w:val="000C25D3"/>
    <w:rsid w:val="000C3A67"/>
    <w:rsid w:val="000C47BE"/>
    <w:rsid w:val="000C4B62"/>
    <w:rsid w:val="000C5BC1"/>
    <w:rsid w:val="000C5F56"/>
    <w:rsid w:val="000C6A54"/>
    <w:rsid w:val="000C6B9A"/>
    <w:rsid w:val="000C7AA3"/>
    <w:rsid w:val="000C7DE2"/>
    <w:rsid w:val="000D28EB"/>
    <w:rsid w:val="000D3097"/>
    <w:rsid w:val="000D408D"/>
    <w:rsid w:val="000D56FF"/>
    <w:rsid w:val="000D7458"/>
    <w:rsid w:val="000E0091"/>
    <w:rsid w:val="000E00E1"/>
    <w:rsid w:val="000E032D"/>
    <w:rsid w:val="000E0BEB"/>
    <w:rsid w:val="000E23E0"/>
    <w:rsid w:val="000E2CEB"/>
    <w:rsid w:val="000E31AF"/>
    <w:rsid w:val="000E35B7"/>
    <w:rsid w:val="000E3649"/>
    <w:rsid w:val="000E4FAE"/>
    <w:rsid w:val="000E573F"/>
    <w:rsid w:val="000E6BAF"/>
    <w:rsid w:val="000E6DF8"/>
    <w:rsid w:val="000F1199"/>
    <w:rsid w:val="000F15B2"/>
    <w:rsid w:val="000F19E2"/>
    <w:rsid w:val="000F1BF6"/>
    <w:rsid w:val="000F1D50"/>
    <w:rsid w:val="000F3BCF"/>
    <w:rsid w:val="000F4706"/>
    <w:rsid w:val="000F512E"/>
    <w:rsid w:val="000F5326"/>
    <w:rsid w:val="000F57FF"/>
    <w:rsid w:val="000F58E4"/>
    <w:rsid w:val="000F74BF"/>
    <w:rsid w:val="000F75D3"/>
    <w:rsid w:val="000F784F"/>
    <w:rsid w:val="000F7E8F"/>
    <w:rsid w:val="00100EB0"/>
    <w:rsid w:val="001014C3"/>
    <w:rsid w:val="001024D1"/>
    <w:rsid w:val="00102DDD"/>
    <w:rsid w:val="001037EA"/>
    <w:rsid w:val="00103F5D"/>
    <w:rsid w:val="00104475"/>
    <w:rsid w:val="00105A68"/>
    <w:rsid w:val="00106FED"/>
    <w:rsid w:val="0010736F"/>
    <w:rsid w:val="0010744C"/>
    <w:rsid w:val="001111DC"/>
    <w:rsid w:val="00111B63"/>
    <w:rsid w:val="00112B5A"/>
    <w:rsid w:val="00113101"/>
    <w:rsid w:val="00113489"/>
    <w:rsid w:val="001163BC"/>
    <w:rsid w:val="0011725E"/>
    <w:rsid w:val="00117842"/>
    <w:rsid w:val="00120523"/>
    <w:rsid w:val="0012065E"/>
    <w:rsid w:val="00121E20"/>
    <w:rsid w:val="00122485"/>
    <w:rsid w:val="0012275A"/>
    <w:rsid w:val="0012282D"/>
    <w:rsid w:val="00123798"/>
    <w:rsid w:val="00123D7B"/>
    <w:rsid w:val="00124749"/>
    <w:rsid w:val="001247A3"/>
    <w:rsid w:val="00124F7F"/>
    <w:rsid w:val="00125384"/>
    <w:rsid w:val="001253C2"/>
    <w:rsid w:val="00125C60"/>
    <w:rsid w:val="00127089"/>
    <w:rsid w:val="00127544"/>
    <w:rsid w:val="00127DC1"/>
    <w:rsid w:val="001307C5"/>
    <w:rsid w:val="001309D5"/>
    <w:rsid w:val="00132287"/>
    <w:rsid w:val="00132A38"/>
    <w:rsid w:val="00132AB7"/>
    <w:rsid w:val="00132F80"/>
    <w:rsid w:val="00133FD9"/>
    <w:rsid w:val="001346CE"/>
    <w:rsid w:val="001354D3"/>
    <w:rsid w:val="00135FFE"/>
    <w:rsid w:val="001402F0"/>
    <w:rsid w:val="00140BAA"/>
    <w:rsid w:val="0014100D"/>
    <w:rsid w:val="0014130A"/>
    <w:rsid w:val="00142AAD"/>
    <w:rsid w:val="00143881"/>
    <w:rsid w:val="0014478E"/>
    <w:rsid w:val="0014504D"/>
    <w:rsid w:val="001455FD"/>
    <w:rsid w:val="001456B1"/>
    <w:rsid w:val="00146B84"/>
    <w:rsid w:val="00146E3A"/>
    <w:rsid w:val="0014711D"/>
    <w:rsid w:val="00147127"/>
    <w:rsid w:val="00150FAC"/>
    <w:rsid w:val="00152A73"/>
    <w:rsid w:val="00153282"/>
    <w:rsid w:val="00153E2E"/>
    <w:rsid w:val="00154322"/>
    <w:rsid w:val="00154430"/>
    <w:rsid w:val="00156133"/>
    <w:rsid w:val="00156349"/>
    <w:rsid w:val="001565D4"/>
    <w:rsid w:val="001569BB"/>
    <w:rsid w:val="001604B5"/>
    <w:rsid w:val="00160C07"/>
    <w:rsid w:val="00160D2C"/>
    <w:rsid w:val="00161C88"/>
    <w:rsid w:val="00161F55"/>
    <w:rsid w:val="00162E09"/>
    <w:rsid w:val="00163398"/>
    <w:rsid w:val="00163ADA"/>
    <w:rsid w:val="0016455C"/>
    <w:rsid w:val="00166491"/>
    <w:rsid w:val="00166CB5"/>
    <w:rsid w:val="001672F4"/>
    <w:rsid w:val="00170A93"/>
    <w:rsid w:val="00170F9D"/>
    <w:rsid w:val="00172777"/>
    <w:rsid w:val="0017334C"/>
    <w:rsid w:val="00173BBA"/>
    <w:rsid w:val="0017406B"/>
    <w:rsid w:val="00174C99"/>
    <w:rsid w:val="00175131"/>
    <w:rsid w:val="001751B7"/>
    <w:rsid w:val="00175A55"/>
    <w:rsid w:val="00175B54"/>
    <w:rsid w:val="0017603B"/>
    <w:rsid w:val="001765B8"/>
    <w:rsid w:val="00176D95"/>
    <w:rsid w:val="00177E7C"/>
    <w:rsid w:val="00177F2B"/>
    <w:rsid w:val="00180003"/>
    <w:rsid w:val="0018028F"/>
    <w:rsid w:val="001813E6"/>
    <w:rsid w:val="001813EA"/>
    <w:rsid w:val="0018212F"/>
    <w:rsid w:val="001823D4"/>
    <w:rsid w:val="0018252B"/>
    <w:rsid w:val="00183245"/>
    <w:rsid w:val="0018367E"/>
    <w:rsid w:val="001849BD"/>
    <w:rsid w:val="00184D50"/>
    <w:rsid w:val="00185EA5"/>
    <w:rsid w:val="00186029"/>
    <w:rsid w:val="00187984"/>
    <w:rsid w:val="00187D28"/>
    <w:rsid w:val="0019011C"/>
    <w:rsid w:val="0019044E"/>
    <w:rsid w:val="00191373"/>
    <w:rsid w:val="0019171A"/>
    <w:rsid w:val="00191DE1"/>
    <w:rsid w:val="0019204E"/>
    <w:rsid w:val="00192615"/>
    <w:rsid w:val="00192959"/>
    <w:rsid w:val="00193832"/>
    <w:rsid w:val="00193FE9"/>
    <w:rsid w:val="001957AC"/>
    <w:rsid w:val="00196334"/>
    <w:rsid w:val="00196A53"/>
    <w:rsid w:val="00197045"/>
    <w:rsid w:val="00197A29"/>
    <w:rsid w:val="00197BBC"/>
    <w:rsid w:val="00197E6B"/>
    <w:rsid w:val="001A00E0"/>
    <w:rsid w:val="001A054E"/>
    <w:rsid w:val="001A090A"/>
    <w:rsid w:val="001A2382"/>
    <w:rsid w:val="001A386E"/>
    <w:rsid w:val="001A4FA5"/>
    <w:rsid w:val="001A54EA"/>
    <w:rsid w:val="001A5863"/>
    <w:rsid w:val="001A5B09"/>
    <w:rsid w:val="001A633C"/>
    <w:rsid w:val="001B1B40"/>
    <w:rsid w:val="001B1DC6"/>
    <w:rsid w:val="001B1E43"/>
    <w:rsid w:val="001B1E90"/>
    <w:rsid w:val="001B23CB"/>
    <w:rsid w:val="001B2433"/>
    <w:rsid w:val="001B3164"/>
    <w:rsid w:val="001B4404"/>
    <w:rsid w:val="001B627F"/>
    <w:rsid w:val="001B64C2"/>
    <w:rsid w:val="001B67EF"/>
    <w:rsid w:val="001B7ABE"/>
    <w:rsid w:val="001B7BEA"/>
    <w:rsid w:val="001C0055"/>
    <w:rsid w:val="001C03FC"/>
    <w:rsid w:val="001C0862"/>
    <w:rsid w:val="001C0BCC"/>
    <w:rsid w:val="001C1144"/>
    <w:rsid w:val="001C12FF"/>
    <w:rsid w:val="001C21C3"/>
    <w:rsid w:val="001C24CC"/>
    <w:rsid w:val="001C24CF"/>
    <w:rsid w:val="001C28B7"/>
    <w:rsid w:val="001C4C53"/>
    <w:rsid w:val="001C546B"/>
    <w:rsid w:val="001C58EB"/>
    <w:rsid w:val="001C65D9"/>
    <w:rsid w:val="001C765B"/>
    <w:rsid w:val="001D0798"/>
    <w:rsid w:val="001D0D68"/>
    <w:rsid w:val="001D1483"/>
    <w:rsid w:val="001D1596"/>
    <w:rsid w:val="001D18AB"/>
    <w:rsid w:val="001D1ED4"/>
    <w:rsid w:val="001D49CD"/>
    <w:rsid w:val="001D4D2D"/>
    <w:rsid w:val="001D64DA"/>
    <w:rsid w:val="001D6E60"/>
    <w:rsid w:val="001D7998"/>
    <w:rsid w:val="001E07E4"/>
    <w:rsid w:val="001E0A65"/>
    <w:rsid w:val="001E1D0B"/>
    <w:rsid w:val="001E1F7C"/>
    <w:rsid w:val="001E2C8F"/>
    <w:rsid w:val="001E3347"/>
    <w:rsid w:val="001E4773"/>
    <w:rsid w:val="001E5451"/>
    <w:rsid w:val="001E5743"/>
    <w:rsid w:val="001E5BC4"/>
    <w:rsid w:val="001E79C2"/>
    <w:rsid w:val="001E7FE1"/>
    <w:rsid w:val="001F0387"/>
    <w:rsid w:val="001F14F2"/>
    <w:rsid w:val="001F1A0B"/>
    <w:rsid w:val="001F23C0"/>
    <w:rsid w:val="001F3E44"/>
    <w:rsid w:val="001F55D6"/>
    <w:rsid w:val="001F5A52"/>
    <w:rsid w:val="001F5E2F"/>
    <w:rsid w:val="001F6AF1"/>
    <w:rsid w:val="0020089E"/>
    <w:rsid w:val="0020239A"/>
    <w:rsid w:val="00203F49"/>
    <w:rsid w:val="00204774"/>
    <w:rsid w:val="00204870"/>
    <w:rsid w:val="00204B8A"/>
    <w:rsid w:val="00206C40"/>
    <w:rsid w:val="0020778E"/>
    <w:rsid w:val="00207E73"/>
    <w:rsid w:val="00210082"/>
    <w:rsid w:val="00211433"/>
    <w:rsid w:val="00213E17"/>
    <w:rsid w:val="00215524"/>
    <w:rsid w:val="00215C2D"/>
    <w:rsid w:val="00216191"/>
    <w:rsid w:val="00216664"/>
    <w:rsid w:val="002167B3"/>
    <w:rsid w:val="00216A6A"/>
    <w:rsid w:val="00217434"/>
    <w:rsid w:val="00221201"/>
    <w:rsid w:val="00222FD0"/>
    <w:rsid w:val="00225103"/>
    <w:rsid w:val="00226075"/>
    <w:rsid w:val="00226E33"/>
    <w:rsid w:val="00227C4E"/>
    <w:rsid w:val="002308CE"/>
    <w:rsid w:val="00231194"/>
    <w:rsid w:val="0023240A"/>
    <w:rsid w:val="002324D6"/>
    <w:rsid w:val="002325E6"/>
    <w:rsid w:val="00232D85"/>
    <w:rsid w:val="00233338"/>
    <w:rsid w:val="002342B3"/>
    <w:rsid w:val="002342E4"/>
    <w:rsid w:val="00234612"/>
    <w:rsid w:val="00234A2F"/>
    <w:rsid w:val="0023589D"/>
    <w:rsid w:val="00236001"/>
    <w:rsid w:val="00236901"/>
    <w:rsid w:val="00236AE1"/>
    <w:rsid w:val="00236EC4"/>
    <w:rsid w:val="00237153"/>
    <w:rsid w:val="00237697"/>
    <w:rsid w:val="0024189D"/>
    <w:rsid w:val="002422F8"/>
    <w:rsid w:val="00242BBD"/>
    <w:rsid w:val="00242DE1"/>
    <w:rsid w:val="002436DE"/>
    <w:rsid w:val="00243C40"/>
    <w:rsid w:val="00244608"/>
    <w:rsid w:val="00244CF7"/>
    <w:rsid w:val="00244D42"/>
    <w:rsid w:val="002452EA"/>
    <w:rsid w:val="00245361"/>
    <w:rsid w:val="002456C6"/>
    <w:rsid w:val="002463A2"/>
    <w:rsid w:val="00246650"/>
    <w:rsid w:val="00246E04"/>
    <w:rsid w:val="002472D6"/>
    <w:rsid w:val="0024794B"/>
    <w:rsid w:val="0025004C"/>
    <w:rsid w:val="00252029"/>
    <w:rsid w:val="002521B9"/>
    <w:rsid w:val="0025287F"/>
    <w:rsid w:val="00252933"/>
    <w:rsid w:val="00253E32"/>
    <w:rsid w:val="00253FC0"/>
    <w:rsid w:val="00254470"/>
    <w:rsid w:val="00254559"/>
    <w:rsid w:val="00254987"/>
    <w:rsid w:val="00255156"/>
    <w:rsid w:val="00257DA2"/>
    <w:rsid w:val="00257F17"/>
    <w:rsid w:val="00257F5E"/>
    <w:rsid w:val="00261829"/>
    <w:rsid w:val="00261D37"/>
    <w:rsid w:val="00261DB5"/>
    <w:rsid w:val="00261E16"/>
    <w:rsid w:val="002629C1"/>
    <w:rsid w:val="00262EF7"/>
    <w:rsid w:val="00263425"/>
    <w:rsid w:val="002635F4"/>
    <w:rsid w:val="00263C33"/>
    <w:rsid w:val="00264FF2"/>
    <w:rsid w:val="002661DC"/>
    <w:rsid w:val="0026696F"/>
    <w:rsid w:val="0026769E"/>
    <w:rsid w:val="002703E1"/>
    <w:rsid w:val="002706E4"/>
    <w:rsid w:val="00270B00"/>
    <w:rsid w:val="00270B80"/>
    <w:rsid w:val="00271D23"/>
    <w:rsid w:val="00272ABB"/>
    <w:rsid w:val="00273250"/>
    <w:rsid w:val="002740BE"/>
    <w:rsid w:val="00274934"/>
    <w:rsid w:val="00274B52"/>
    <w:rsid w:val="00275E66"/>
    <w:rsid w:val="00276108"/>
    <w:rsid w:val="00276EA9"/>
    <w:rsid w:val="00277785"/>
    <w:rsid w:val="00277FDD"/>
    <w:rsid w:val="0028057C"/>
    <w:rsid w:val="00280EA7"/>
    <w:rsid w:val="00281043"/>
    <w:rsid w:val="0028179C"/>
    <w:rsid w:val="002817F3"/>
    <w:rsid w:val="00281D52"/>
    <w:rsid w:val="002824C6"/>
    <w:rsid w:val="00284990"/>
    <w:rsid w:val="0028552D"/>
    <w:rsid w:val="0028589F"/>
    <w:rsid w:val="00285C1E"/>
    <w:rsid w:val="00285D0C"/>
    <w:rsid w:val="00286218"/>
    <w:rsid w:val="0028640C"/>
    <w:rsid w:val="002864D9"/>
    <w:rsid w:val="00290249"/>
    <w:rsid w:val="00290998"/>
    <w:rsid w:val="00292973"/>
    <w:rsid w:val="00292B12"/>
    <w:rsid w:val="00292DFB"/>
    <w:rsid w:val="002933DE"/>
    <w:rsid w:val="00293C44"/>
    <w:rsid w:val="00295EE9"/>
    <w:rsid w:val="00296C30"/>
    <w:rsid w:val="00297013"/>
    <w:rsid w:val="00297164"/>
    <w:rsid w:val="00297380"/>
    <w:rsid w:val="00297C69"/>
    <w:rsid w:val="002A03CF"/>
    <w:rsid w:val="002A07BD"/>
    <w:rsid w:val="002A0AB6"/>
    <w:rsid w:val="002A0C7D"/>
    <w:rsid w:val="002A12F9"/>
    <w:rsid w:val="002A1B05"/>
    <w:rsid w:val="002A2378"/>
    <w:rsid w:val="002A3514"/>
    <w:rsid w:val="002A35B3"/>
    <w:rsid w:val="002A51CF"/>
    <w:rsid w:val="002A54BD"/>
    <w:rsid w:val="002A6019"/>
    <w:rsid w:val="002A6345"/>
    <w:rsid w:val="002A71D4"/>
    <w:rsid w:val="002A77D0"/>
    <w:rsid w:val="002A7BAA"/>
    <w:rsid w:val="002B1E6B"/>
    <w:rsid w:val="002B21A5"/>
    <w:rsid w:val="002B35BE"/>
    <w:rsid w:val="002B37D8"/>
    <w:rsid w:val="002B3D93"/>
    <w:rsid w:val="002B4287"/>
    <w:rsid w:val="002B4FEE"/>
    <w:rsid w:val="002B5E9D"/>
    <w:rsid w:val="002B7BD9"/>
    <w:rsid w:val="002B7D1C"/>
    <w:rsid w:val="002C0555"/>
    <w:rsid w:val="002C07E5"/>
    <w:rsid w:val="002C1414"/>
    <w:rsid w:val="002C1777"/>
    <w:rsid w:val="002C23CA"/>
    <w:rsid w:val="002C27B8"/>
    <w:rsid w:val="002C3CE6"/>
    <w:rsid w:val="002C42DF"/>
    <w:rsid w:val="002C5A21"/>
    <w:rsid w:val="002C5B4C"/>
    <w:rsid w:val="002C5C16"/>
    <w:rsid w:val="002C5D1B"/>
    <w:rsid w:val="002C6411"/>
    <w:rsid w:val="002C67FF"/>
    <w:rsid w:val="002C6DFC"/>
    <w:rsid w:val="002D045E"/>
    <w:rsid w:val="002D1017"/>
    <w:rsid w:val="002D17A6"/>
    <w:rsid w:val="002D19C8"/>
    <w:rsid w:val="002D2951"/>
    <w:rsid w:val="002D4521"/>
    <w:rsid w:val="002D4618"/>
    <w:rsid w:val="002D4DF3"/>
    <w:rsid w:val="002D5336"/>
    <w:rsid w:val="002D53A7"/>
    <w:rsid w:val="002D5BA9"/>
    <w:rsid w:val="002D689E"/>
    <w:rsid w:val="002D6D90"/>
    <w:rsid w:val="002D7145"/>
    <w:rsid w:val="002D743F"/>
    <w:rsid w:val="002E02BA"/>
    <w:rsid w:val="002E0975"/>
    <w:rsid w:val="002E0A89"/>
    <w:rsid w:val="002E0D05"/>
    <w:rsid w:val="002E1C71"/>
    <w:rsid w:val="002E2FEE"/>
    <w:rsid w:val="002E3D68"/>
    <w:rsid w:val="002E5189"/>
    <w:rsid w:val="002E5E3B"/>
    <w:rsid w:val="002E5F7A"/>
    <w:rsid w:val="002E604F"/>
    <w:rsid w:val="002E6524"/>
    <w:rsid w:val="002E66CA"/>
    <w:rsid w:val="002E6B79"/>
    <w:rsid w:val="002F049C"/>
    <w:rsid w:val="002F16AA"/>
    <w:rsid w:val="002F572F"/>
    <w:rsid w:val="002F577D"/>
    <w:rsid w:val="002F5964"/>
    <w:rsid w:val="002F65D3"/>
    <w:rsid w:val="002F673D"/>
    <w:rsid w:val="002F685D"/>
    <w:rsid w:val="002F74AA"/>
    <w:rsid w:val="002F7E59"/>
    <w:rsid w:val="002F7FB5"/>
    <w:rsid w:val="00300239"/>
    <w:rsid w:val="003004EC"/>
    <w:rsid w:val="00300505"/>
    <w:rsid w:val="00300559"/>
    <w:rsid w:val="00300C8E"/>
    <w:rsid w:val="0030118D"/>
    <w:rsid w:val="003012E4"/>
    <w:rsid w:val="003014D9"/>
    <w:rsid w:val="0030268E"/>
    <w:rsid w:val="003031CD"/>
    <w:rsid w:val="003059CF"/>
    <w:rsid w:val="00305F84"/>
    <w:rsid w:val="00306C2C"/>
    <w:rsid w:val="0030783D"/>
    <w:rsid w:val="00307D3B"/>
    <w:rsid w:val="00307FA2"/>
    <w:rsid w:val="003107FF"/>
    <w:rsid w:val="00310975"/>
    <w:rsid w:val="00310CEF"/>
    <w:rsid w:val="0031346F"/>
    <w:rsid w:val="00313545"/>
    <w:rsid w:val="00314111"/>
    <w:rsid w:val="003145D1"/>
    <w:rsid w:val="00314DBF"/>
    <w:rsid w:val="00314EA7"/>
    <w:rsid w:val="00315469"/>
    <w:rsid w:val="003159BD"/>
    <w:rsid w:val="003205CF"/>
    <w:rsid w:val="00321FE1"/>
    <w:rsid w:val="0032206D"/>
    <w:rsid w:val="00322179"/>
    <w:rsid w:val="003226E9"/>
    <w:rsid w:val="0032432F"/>
    <w:rsid w:val="00324923"/>
    <w:rsid w:val="00324C4E"/>
    <w:rsid w:val="0032561D"/>
    <w:rsid w:val="0032599F"/>
    <w:rsid w:val="00325E53"/>
    <w:rsid w:val="0032765E"/>
    <w:rsid w:val="00327AA4"/>
    <w:rsid w:val="003305F7"/>
    <w:rsid w:val="00330BBF"/>
    <w:rsid w:val="00333AE7"/>
    <w:rsid w:val="00333B34"/>
    <w:rsid w:val="00334058"/>
    <w:rsid w:val="0033437F"/>
    <w:rsid w:val="00335B19"/>
    <w:rsid w:val="00335B4B"/>
    <w:rsid w:val="00336C52"/>
    <w:rsid w:val="00337F0F"/>
    <w:rsid w:val="00341DE0"/>
    <w:rsid w:val="003427B3"/>
    <w:rsid w:val="00342FE2"/>
    <w:rsid w:val="003440A4"/>
    <w:rsid w:val="003445C7"/>
    <w:rsid w:val="00345F06"/>
    <w:rsid w:val="003474FE"/>
    <w:rsid w:val="00347EAB"/>
    <w:rsid w:val="00350559"/>
    <w:rsid w:val="003508D1"/>
    <w:rsid w:val="003513DC"/>
    <w:rsid w:val="00351788"/>
    <w:rsid w:val="00351EED"/>
    <w:rsid w:val="003528E5"/>
    <w:rsid w:val="003532F3"/>
    <w:rsid w:val="0035350C"/>
    <w:rsid w:val="00353A4D"/>
    <w:rsid w:val="00354770"/>
    <w:rsid w:val="0035675C"/>
    <w:rsid w:val="00357E58"/>
    <w:rsid w:val="00360027"/>
    <w:rsid w:val="00360E7F"/>
    <w:rsid w:val="003614BB"/>
    <w:rsid w:val="00362D87"/>
    <w:rsid w:val="0036308E"/>
    <w:rsid w:val="00364B80"/>
    <w:rsid w:val="0036559E"/>
    <w:rsid w:val="00365D9B"/>
    <w:rsid w:val="0037039A"/>
    <w:rsid w:val="00370DD4"/>
    <w:rsid w:val="003714CB"/>
    <w:rsid w:val="00372CE8"/>
    <w:rsid w:val="00373391"/>
    <w:rsid w:val="00374417"/>
    <w:rsid w:val="00375E90"/>
    <w:rsid w:val="00376CAB"/>
    <w:rsid w:val="00376E86"/>
    <w:rsid w:val="003772FC"/>
    <w:rsid w:val="00377E15"/>
    <w:rsid w:val="00380BBE"/>
    <w:rsid w:val="003824D6"/>
    <w:rsid w:val="00382739"/>
    <w:rsid w:val="00382758"/>
    <w:rsid w:val="00382B23"/>
    <w:rsid w:val="00382BDF"/>
    <w:rsid w:val="003835C5"/>
    <w:rsid w:val="003844F1"/>
    <w:rsid w:val="0038467D"/>
    <w:rsid w:val="00384C5F"/>
    <w:rsid w:val="0038691E"/>
    <w:rsid w:val="00387053"/>
    <w:rsid w:val="00387327"/>
    <w:rsid w:val="0038749E"/>
    <w:rsid w:val="0039016B"/>
    <w:rsid w:val="00390C1D"/>
    <w:rsid w:val="0039121E"/>
    <w:rsid w:val="00391BC6"/>
    <w:rsid w:val="003928E8"/>
    <w:rsid w:val="003937BF"/>
    <w:rsid w:val="00393AB4"/>
    <w:rsid w:val="00394769"/>
    <w:rsid w:val="00394C5E"/>
    <w:rsid w:val="00395B3C"/>
    <w:rsid w:val="00395CFA"/>
    <w:rsid w:val="003961BB"/>
    <w:rsid w:val="00396B7A"/>
    <w:rsid w:val="003972FF"/>
    <w:rsid w:val="00397A3E"/>
    <w:rsid w:val="00397AD1"/>
    <w:rsid w:val="003A002E"/>
    <w:rsid w:val="003A03BA"/>
    <w:rsid w:val="003A2CF3"/>
    <w:rsid w:val="003A4188"/>
    <w:rsid w:val="003A6657"/>
    <w:rsid w:val="003A7D0E"/>
    <w:rsid w:val="003B23BA"/>
    <w:rsid w:val="003B2582"/>
    <w:rsid w:val="003B317E"/>
    <w:rsid w:val="003B4A35"/>
    <w:rsid w:val="003B4E13"/>
    <w:rsid w:val="003B5018"/>
    <w:rsid w:val="003B5311"/>
    <w:rsid w:val="003B53BA"/>
    <w:rsid w:val="003B571C"/>
    <w:rsid w:val="003B6058"/>
    <w:rsid w:val="003C005A"/>
    <w:rsid w:val="003C03C5"/>
    <w:rsid w:val="003C04C8"/>
    <w:rsid w:val="003C07FF"/>
    <w:rsid w:val="003C1165"/>
    <w:rsid w:val="003C15B9"/>
    <w:rsid w:val="003C2945"/>
    <w:rsid w:val="003C2C81"/>
    <w:rsid w:val="003C2EC8"/>
    <w:rsid w:val="003C3AEB"/>
    <w:rsid w:val="003C40F1"/>
    <w:rsid w:val="003C4E56"/>
    <w:rsid w:val="003C6246"/>
    <w:rsid w:val="003C7AAD"/>
    <w:rsid w:val="003D066C"/>
    <w:rsid w:val="003D24D5"/>
    <w:rsid w:val="003D2F4F"/>
    <w:rsid w:val="003D3527"/>
    <w:rsid w:val="003D38B3"/>
    <w:rsid w:val="003D54E0"/>
    <w:rsid w:val="003D5A96"/>
    <w:rsid w:val="003D6A04"/>
    <w:rsid w:val="003D6C50"/>
    <w:rsid w:val="003D6CFB"/>
    <w:rsid w:val="003E096C"/>
    <w:rsid w:val="003E1B76"/>
    <w:rsid w:val="003E1E59"/>
    <w:rsid w:val="003E2CFC"/>
    <w:rsid w:val="003E3DD6"/>
    <w:rsid w:val="003E418F"/>
    <w:rsid w:val="003E4822"/>
    <w:rsid w:val="003E5F30"/>
    <w:rsid w:val="003E7652"/>
    <w:rsid w:val="003E7AC8"/>
    <w:rsid w:val="003F15F3"/>
    <w:rsid w:val="003F1600"/>
    <w:rsid w:val="003F20C5"/>
    <w:rsid w:val="003F323C"/>
    <w:rsid w:val="003F33C7"/>
    <w:rsid w:val="003F3820"/>
    <w:rsid w:val="003F3F55"/>
    <w:rsid w:val="003F4A5F"/>
    <w:rsid w:val="003F4AEC"/>
    <w:rsid w:val="003F544C"/>
    <w:rsid w:val="003F5BB1"/>
    <w:rsid w:val="003F6E19"/>
    <w:rsid w:val="003F6E67"/>
    <w:rsid w:val="003F6E9C"/>
    <w:rsid w:val="0040092D"/>
    <w:rsid w:val="00400C96"/>
    <w:rsid w:val="004015E8"/>
    <w:rsid w:val="0040195A"/>
    <w:rsid w:val="00401B22"/>
    <w:rsid w:val="00401B29"/>
    <w:rsid w:val="00401B72"/>
    <w:rsid w:val="00401C22"/>
    <w:rsid w:val="00403985"/>
    <w:rsid w:val="004039CE"/>
    <w:rsid w:val="00403A09"/>
    <w:rsid w:val="00403D83"/>
    <w:rsid w:val="00406302"/>
    <w:rsid w:val="00406CD1"/>
    <w:rsid w:val="00410369"/>
    <w:rsid w:val="0041064D"/>
    <w:rsid w:val="00410DA0"/>
    <w:rsid w:val="00412179"/>
    <w:rsid w:val="00412BB2"/>
    <w:rsid w:val="00412ECD"/>
    <w:rsid w:val="00414442"/>
    <w:rsid w:val="0041454C"/>
    <w:rsid w:val="004152DF"/>
    <w:rsid w:val="0041560E"/>
    <w:rsid w:val="00416791"/>
    <w:rsid w:val="00416842"/>
    <w:rsid w:val="00417A8F"/>
    <w:rsid w:val="00420127"/>
    <w:rsid w:val="0042081D"/>
    <w:rsid w:val="0042101E"/>
    <w:rsid w:val="00421EAD"/>
    <w:rsid w:val="004220C1"/>
    <w:rsid w:val="00422485"/>
    <w:rsid w:val="00423ACD"/>
    <w:rsid w:val="00424262"/>
    <w:rsid w:val="00424F93"/>
    <w:rsid w:val="0042635E"/>
    <w:rsid w:val="00426A6E"/>
    <w:rsid w:val="00426E3B"/>
    <w:rsid w:val="00427346"/>
    <w:rsid w:val="00430C3F"/>
    <w:rsid w:val="00430EFB"/>
    <w:rsid w:val="0043104C"/>
    <w:rsid w:val="0043139C"/>
    <w:rsid w:val="00431688"/>
    <w:rsid w:val="004322FB"/>
    <w:rsid w:val="00432395"/>
    <w:rsid w:val="00432F46"/>
    <w:rsid w:val="0043340E"/>
    <w:rsid w:val="00433D37"/>
    <w:rsid w:val="00434193"/>
    <w:rsid w:val="00435645"/>
    <w:rsid w:val="00436258"/>
    <w:rsid w:val="00436F4D"/>
    <w:rsid w:val="00437AF5"/>
    <w:rsid w:val="00437C50"/>
    <w:rsid w:val="004406AE"/>
    <w:rsid w:val="004408FB"/>
    <w:rsid w:val="00440A42"/>
    <w:rsid w:val="00441B22"/>
    <w:rsid w:val="004422ED"/>
    <w:rsid w:val="00442ED1"/>
    <w:rsid w:val="0044320D"/>
    <w:rsid w:val="00443628"/>
    <w:rsid w:val="00443B23"/>
    <w:rsid w:val="00443B3B"/>
    <w:rsid w:val="00445B12"/>
    <w:rsid w:val="00446FEF"/>
    <w:rsid w:val="00447601"/>
    <w:rsid w:val="00447A67"/>
    <w:rsid w:val="0045036D"/>
    <w:rsid w:val="004510BC"/>
    <w:rsid w:val="00451358"/>
    <w:rsid w:val="00452AC5"/>
    <w:rsid w:val="00452C1C"/>
    <w:rsid w:val="00452EE2"/>
    <w:rsid w:val="004533D8"/>
    <w:rsid w:val="00453E63"/>
    <w:rsid w:val="00453F3D"/>
    <w:rsid w:val="00454274"/>
    <w:rsid w:val="00454CF1"/>
    <w:rsid w:val="00455A54"/>
    <w:rsid w:val="004567DC"/>
    <w:rsid w:val="00456D6A"/>
    <w:rsid w:val="004570FC"/>
    <w:rsid w:val="00457416"/>
    <w:rsid w:val="00460774"/>
    <w:rsid w:val="00460A40"/>
    <w:rsid w:val="00460D0B"/>
    <w:rsid w:val="004619AE"/>
    <w:rsid w:val="00462B60"/>
    <w:rsid w:val="004637DD"/>
    <w:rsid w:val="004642C0"/>
    <w:rsid w:val="00464901"/>
    <w:rsid w:val="00464D63"/>
    <w:rsid w:val="00465564"/>
    <w:rsid w:val="004659E3"/>
    <w:rsid w:val="0046638F"/>
    <w:rsid w:val="00466EBB"/>
    <w:rsid w:val="004678BF"/>
    <w:rsid w:val="00470985"/>
    <w:rsid w:val="00470A3F"/>
    <w:rsid w:val="00471488"/>
    <w:rsid w:val="004717C2"/>
    <w:rsid w:val="00471C5C"/>
    <w:rsid w:val="0047298E"/>
    <w:rsid w:val="00472B60"/>
    <w:rsid w:val="00473086"/>
    <w:rsid w:val="0047321C"/>
    <w:rsid w:val="00473446"/>
    <w:rsid w:val="004742D1"/>
    <w:rsid w:val="004761F9"/>
    <w:rsid w:val="00476540"/>
    <w:rsid w:val="00476A52"/>
    <w:rsid w:val="00476C2E"/>
    <w:rsid w:val="004775C1"/>
    <w:rsid w:val="00477D5A"/>
    <w:rsid w:val="004802CF"/>
    <w:rsid w:val="00480F39"/>
    <w:rsid w:val="004816A0"/>
    <w:rsid w:val="0048197D"/>
    <w:rsid w:val="00481A65"/>
    <w:rsid w:val="004823FA"/>
    <w:rsid w:val="0048287B"/>
    <w:rsid w:val="00483E0B"/>
    <w:rsid w:val="00484447"/>
    <w:rsid w:val="0048459C"/>
    <w:rsid w:val="00486D6A"/>
    <w:rsid w:val="00486D8B"/>
    <w:rsid w:val="00487D51"/>
    <w:rsid w:val="00487D74"/>
    <w:rsid w:val="0049268D"/>
    <w:rsid w:val="00492F85"/>
    <w:rsid w:val="004932C5"/>
    <w:rsid w:val="004933DB"/>
    <w:rsid w:val="00495B3D"/>
    <w:rsid w:val="004968F1"/>
    <w:rsid w:val="00497676"/>
    <w:rsid w:val="004976FF"/>
    <w:rsid w:val="004A0743"/>
    <w:rsid w:val="004A080C"/>
    <w:rsid w:val="004A0CD5"/>
    <w:rsid w:val="004A13FE"/>
    <w:rsid w:val="004A1F30"/>
    <w:rsid w:val="004A220D"/>
    <w:rsid w:val="004A3435"/>
    <w:rsid w:val="004A3CA5"/>
    <w:rsid w:val="004A3E03"/>
    <w:rsid w:val="004A7911"/>
    <w:rsid w:val="004A7C27"/>
    <w:rsid w:val="004B0D9D"/>
    <w:rsid w:val="004B1C4F"/>
    <w:rsid w:val="004B258C"/>
    <w:rsid w:val="004B263E"/>
    <w:rsid w:val="004B3879"/>
    <w:rsid w:val="004B3D61"/>
    <w:rsid w:val="004B425E"/>
    <w:rsid w:val="004B44A1"/>
    <w:rsid w:val="004B44B0"/>
    <w:rsid w:val="004B4E22"/>
    <w:rsid w:val="004B5311"/>
    <w:rsid w:val="004B622A"/>
    <w:rsid w:val="004B6B77"/>
    <w:rsid w:val="004B6B80"/>
    <w:rsid w:val="004B72A7"/>
    <w:rsid w:val="004B75CA"/>
    <w:rsid w:val="004B7ACB"/>
    <w:rsid w:val="004C07EE"/>
    <w:rsid w:val="004C15BC"/>
    <w:rsid w:val="004C1CB2"/>
    <w:rsid w:val="004C1D65"/>
    <w:rsid w:val="004C264A"/>
    <w:rsid w:val="004C3000"/>
    <w:rsid w:val="004C3E18"/>
    <w:rsid w:val="004C4214"/>
    <w:rsid w:val="004C4E51"/>
    <w:rsid w:val="004C5942"/>
    <w:rsid w:val="004C61E4"/>
    <w:rsid w:val="004C64F3"/>
    <w:rsid w:val="004C6AA0"/>
    <w:rsid w:val="004C6F6D"/>
    <w:rsid w:val="004C71F5"/>
    <w:rsid w:val="004D10F0"/>
    <w:rsid w:val="004D41C9"/>
    <w:rsid w:val="004D41CD"/>
    <w:rsid w:val="004D5FDB"/>
    <w:rsid w:val="004D7B4C"/>
    <w:rsid w:val="004D7CA6"/>
    <w:rsid w:val="004E0396"/>
    <w:rsid w:val="004E3E9B"/>
    <w:rsid w:val="004E3EC7"/>
    <w:rsid w:val="004E4C70"/>
    <w:rsid w:val="004E5ED1"/>
    <w:rsid w:val="004E6166"/>
    <w:rsid w:val="004E647A"/>
    <w:rsid w:val="004E680D"/>
    <w:rsid w:val="004E6DFD"/>
    <w:rsid w:val="004E7CE8"/>
    <w:rsid w:val="004F103D"/>
    <w:rsid w:val="004F1249"/>
    <w:rsid w:val="004F2255"/>
    <w:rsid w:val="004F2A8A"/>
    <w:rsid w:val="004F3211"/>
    <w:rsid w:val="004F3694"/>
    <w:rsid w:val="004F371C"/>
    <w:rsid w:val="004F41F6"/>
    <w:rsid w:val="004F43FA"/>
    <w:rsid w:val="004F47D0"/>
    <w:rsid w:val="004F7238"/>
    <w:rsid w:val="004F745A"/>
    <w:rsid w:val="00501A32"/>
    <w:rsid w:val="0050224B"/>
    <w:rsid w:val="005023B3"/>
    <w:rsid w:val="00502437"/>
    <w:rsid w:val="00502542"/>
    <w:rsid w:val="005025C0"/>
    <w:rsid w:val="00502DB9"/>
    <w:rsid w:val="00503718"/>
    <w:rsid w:val="005039E7"/>
    <w:rsid w:val="00505C5C"/>
    <w:rsid w:val="005072F2"/>
    <w:rsid w:val="005076BF"/>
    <w:rsid w:val="00510C25"/>
    <w:rsid w:val="00510CBC"/>
    <w:rsid w:val="00510E95"/>
    <w:rsid w:val="005124A0"/>
    <w:rsid w:val="005131C4"/>
    <w:rsid w:val="0051324E"/>
    <w:rsid w:val="00513759"/>
    <w:rsid w:val="00514214"/>
    <w:rsid w:val="00515582"/>
    <w:rsid w:val="00517643"/>
    <w:rsid w:val="005216EE"/>
    <w:rsid w:val="00521969"/>
    <w:rsid w:val="00521D9D"/>
    <w:rsid w:val="0052209C"/>
    <w:rsid w:val="00522CF8"/>
    <w:rsid w:val="00522ED0"/>
    <w:rsid w:val="005230AC"/>
    <w:rsid w:val="005230ED"/>
    <w:rsid w:val="00523A98"/>
    <w:rsid w:val="00524A4B"/>
    <w:rsid w:val="00524E1B"/>
    <w:rsid w:val="005254FE"/>
    <w:rsid w:val="00525AFA"/>
    <w:rsid w:val="0052748A"/>
    <w:rsid w:val="00527639"/>
    <w:rsid w:val="00527874"/>
    <w:rsid w:val="00527D4B"/>
    <w:rsid w:val="005300BE"/>
    <w:rsid w:val="0053095F"/>
    <w:rsid w:val="00530E59"/>
    <w:rsid w:val="005310F6"/>
    <w:rsid w:val="00532155"/>
    <w:rsid w:val="005321B1"/>
    <w:rsid w:val="005326EA"/>
    <w:rsid w:val="00532970"/>
    <w:rsid w:val="005335C5"/>
    <w:rsid w:val="00533C05"/>
    <w:rsid w:val="00534EB1"/>
    <w:rsid w:val="00536BEF"/>
    <w:rsid w:val="0054037F"/>
    <w:rsid w:val="00540B6F"/>
    <w:rsid w:val="005416AF"/>
    <w:rsid w:val="005419C1"/>
    <w:rsid w:val="00541C0E"/>
    <w:rsid w:val="00542F46"/>
    <w:rsid w:val="005440A2"/>
    <w:rsid w:val="00545141"/>
    <w:rsid w:val="005453CC"/>
    <w:rsid w:val="005464A6"/>
    <w:rsid w:val="0054694A"/>
    <w:rsid w:val="00546A36"/>
    <w:rsid w:val="00550CF7"/>
    <w:rsid w:val="00550DE3"/>
    <w:rsid w:val="0055228B"/>
    <w:rsid w:val="00552C2E"/>
    <w:rsid w:val="00553391"/>
    <w:rsid w:val="00554191"/>
    <w:rsid w:val="00554463"/>
    <w:rsid w:val="005551BF"/>
    <w:rsid w:val="00555CFC"/>
    <w:rsid w:val="00556E35"/>
    <w:rsid w:val="00557248"/>
    <w:rsid w:val="00557843"/>
    <w:rsid w:val="00560864"/>
    <w:rsid w:val="00562BD7"/>
    <w:rsid w:val="0056353A"/>
    <w:rsid w:val="005649C2"/>
    <w:rsid w:val="0056646B"/>
    <w:rsid w:val="00566A89"/>
    <w:rsid w:val="00566C93"/>
    <w:rsid w:val="00570F22"/>
    <w:rsid w:val="0057140A"/>
    <w:rsid w:val="00571BC4"/>
    <w:rsid w:val="00572124"/>
    <w:rsid w:val="00572358"/>
    <w:rsid w:val="00572E51"/>
    <w:rsid w:val="00573204"/>
    <w:rsid w:val="0057322F"/>
    <w:rsid w:val="00573685"/>
    <w:rsid w:val="0057497C"/>
    <w:rsid w:val="005751F8"/>
    <w:rsid w:val="005754B1"/>
    <w:rsid w:val="00575840"/>
    <w:rsid w:val="005764FD"/>
    <w:rsid w:val="0057688A"/>
    <w:rsid w:val="00576FDB"/>
    <w:rsid w:val="00577412"/>
    <w:rsid w:val="00580797"/>
    <w:rsid w:val="00580DA5"/>
    <w:rsid w:val="00583309"/>
    <w:rsid w:val="00583350"/>
    <w:rsid w:val="00583917"/>
    <w:rsid w:val="00584314"/>
    <w:rsid w:val="00584693"/>
    <w:rsid w:val="00584A67"/>
    <w:rsid w:val="00585280"/>
    <w:rsid w:val="00587B5D"/>
    <w:rsid w:val="0059110F"/>
    <w:rsid w:val="00591DCA"/>
    <w:rsid w:val="00592120"/>
    <w:rsid w:val="005921BC"/>
    <w:rsid w:val="005924E4"/>
    <w:rsid w:val="00592815"/>
    <w:rsid w:val="005929E5"/>
    <w:rsid w:val="00592BB0"/>
    <w:rsid w:val="00592F30"/>
    <w:rsid w:val="00594AAE"/>
    <w:rsid w:val="00594D05"/>
    <w:rsid w:val="00595340"/>
    <w:rsid w:val="00595344"/>
    <w:rsid w:val="00596189"/>
    <w:rsid w:val="0059726E"/>
    <w:rsid w:val="005973DF"/>
    <w:rsid w:val="00597C99"/>
    <w:rsid w:val="005A02B8"/>
    <w:rsid w:val="005A02BB"/>
    <w:rsid w:val="005A069C"/>
    <w:rsid w:val="005A0CDA"/>
    <w:rsid w:val="005A1088"/>
    <w:rsid w:val="005A147A"/>
    <w:rsid w:val="005A1562"/>
    <w:rsid w:val="005A1AC7"/>
    <w:rsid w:val="005A1DB2"/>
    <w:rsid w:val="005A21F3"/>
    <w:rsid w:val="005A228B"/>
    <w:rsid w:val="005A2315"/>
    <w:rsid w:val="005A24B3"/>
    <w:rsid w:val="005A2F67"/>
    <w:rsid w:val="005A3F02"/>
    <w:rsid w:val="005A42E3"/>
    <w:rsid w:val="005A4ACE"/>
    <w:rsid w:val="005A591D"/>
    <w:rsid w:val="005A60D3"/>
    <w:rsid w:val="005A707C"/>
    <w:rsid w:val="005A7098"/>
    <w:rsid w:val="005A70EF"/>
    <w:rsid w:val="005A751F"/>
    <w:rsid w:val="005B1236"/>
    <w:rsid w:val="005B1553"/>
    <w:rsid w:val="005B1CDB"/>
    <w:rsid w:val="005B23AD"/>
    <w:rsid w:val="005B2827"/>
    <w:rsid w:val="005B2B37"/>
    <w:rsid w:val="005B2E5B"/>
    <w:rsid w:val="005B3112"/>
    <w:rsid w:val="005B323B"/>
    <w:rsid w:val="005B330D"/>
    <w:rsid w:val="005B3D35"/>
    <w:rsid w:val="005B4205"/>
    <w:rsid w:val="005B4694"/>
    <w:rsid w:val="005B5A54"/>
    <w:rsid w:val="005B6C65"/>
    <w:rsid w:val="005B6C69"/>
    <w:rsid w:val="005B7F02"/>
    <w:rsid w:val="005C0CF4"/>
    <w:rsid w:val="005C166F"/>
    <w:rsid w:val="005C208D"/>
    <w:rsid w:val="005C2BA7"/>
    <w:rsid w:val="005C2FCB"/>
    <w:rsid w:val="005C3295"/>
    <w:rsid w:val="005C3D7E"/>
    <w:rsid w:val="005C4EC8"/>
    <w:rsid w:val="005C5C14"/>
    <w:rsid w:val="005C5F77"/>
    <w:rsid w:val="005C760E"/>
    <w:rsid w:val="005C77D6"/>
    <w:rsid w:val="005D03ED"/>
    <w:rsid w:val="005D0837"/>
    <w:rsid w:val="005D17D4"/>
    <w:rsid w:val="005D4327"/>
    <w:rsid w:val="005D7259"/>
    <w:rsid w:val="005E04F4"/>
    <w:rsid w:val="005E0572"/>
    <w:rsid w:val="005E0AAB"/>
    <w:rsid w:val="005E0DE0"/>
    <w:rsid w:val="005E1A7E"/>
    <w:rsid w:val="005E31D0"/>
    <w:rsid w:val="005E3356"/>
    <w:rsid w:val="005E3B7B"/>
    <w:rsid w:val="005E420A"/>
    <w:rsid w:val="005E536B"/>
    <w:rsid w:val="005E58B8"/>
    <w:rsid w:val="005E5E14"/>
    <w:rsid w:val="005E64A6"/>
    <w:rsid w:val="005E694E"/>
    <w:rsid w:val="005E7B4E"/>
    <w:rsid w:val="005F06DB"/>
    <w:rsid w:val="005F0CDC"/>
    <w:rsid w:val="005F1A75"/>
    <w:rsid w:val="005F222D"/>
    <w:rsid w:val="005F2B5D"/>
    <w:rsid w:val="005F2F21"/>
    <w:rsid w:val="005F45D4"/>
    <w:rsid w:val="005F5BF6"/>
    <w:rsid w:val="005F69E6"/>
    <w:rsid w:val="005F6A8D"/>
    <w:rsid w:val="005F6B75"/>
    <w:rsid w:val="005F79C4"/>
    <w:rsid w:val="00600471"/>
    <w:rsid w:val="00600A7E"/>
    <w:rsid w:val="00600E28"/>
    <w:rsid w:val="00601766"/>
    <w:rsid w:val="00601A83"/>
    <w:rsid w:val="00601DCB"/>
    <w:rsid w:val="00602E14"/>
    <w:rsid w:val="00603481"/>
    <w:rsid w:val="00604D95"/>
    <w:rsid w:val="00605079"/>
    <w:rsid w:val="006053FE"/>
    <w:rsid w:val="006054D5"/>
    <w:rsid w:val="00605A81"/>
    <w:rsid w:val="00607309"/>
    <w:rsid w:val="00607A4A"/>
    <w:rsid w:val="00607EA9"/>
    <w:rsid w:val="006106F4"/>
    <w:rsid w:val="0061458B"/>
    <w:rsid w:val="006156CD"/>
    <w:rsid w:val="00615711"/>
    <w:rsid w:val="00616A79"/>
    <w:rsid w:val="00617C70"/>
    <w:rsid w:val="006204B1"/>
    <w:rsid w:val="00620F67"/>
    <w:rsid w:val="00621076"/>
    <w:rsid w:val="0062141C"/>
    <w:rsid w:val="0062169D"/>
    <w:rsid w:val="00621A64"/>
    <w:rsid w:val="0062204A"/>
    <w:rsid w:val="006230F9"/>
    <w:rsid w:val="00623406"/>
    <w:rsid w:val="00624103"/>
    <w:rsid w:val="006262C2"/>
    <w:rsid w:val="00626AB4"/>
    <w:rsid w:val="006304C1"/>
    <w:rsid w:val="00632683"/>
    <w:rsid w:val="00633B03"/>
    <w:rsid w:val="00636742"/>
    <w:rsid w:val="00636828"/>
    <w:rsid w:val="00636A03"/>
    <w:rsid w:val="00636B2A"/>
    <w:rsid w:val="00640AC9"/>
    <w:rsid w:val="006412BF"/>
    <w:rsid w:val="0064172A"/>
    <w:rsid w:val="00641985"/>
    <w:rsid w:val="006422C8"/>
    <w:rsid w:val="006424CA"/>
    <w:rsid w:val="00644E0E"/>
    <w:rsid w:val="00645452"/>
    <w:rsid w:val="006458A2"/>
    <w:rsid w:val="006461F5"/>
    <w:rsid w:val="00646AC9"/>
    <w:rsid w:val="006473DC"/>
    <w:rsid w:val="00647990"/>
    <w:rsid w:val="006501C9"/>
    <w:rsid w:val="00650A65"/>
    <w:rsid w:val="006512F7"/>
    <w:rsid w:val="0065164A"/>
    <w:rsid w:val="0065173C"/>
    <w:rsid w:val="00651FA0"/>
    <w:rsid w:val="006542A7"/>
    <w:rsid w:val="006550C8"/>
    <w:rsid w:val="00655AEE"/>
    <w:rsid w:val="00655E3D"/>
    <w:rsid w:val="00656031"/>
    <w:rsid w:val="0065790D"/>
    <w:rsid w:val="00657F89"/>
    <w:rsid w:val="00660084"/>
    <w:rsid w:val="006602D2"/>
    <w:rsid w:val="0066105A"/>
    <w:rsid w:val="00662BD5"/>
    <w:rsid w:val="0066396D"/>
    <w:rsid w:val="00663FC0"/>
    <w:rsid w:val="00664C7C"/>
    <w:rsid w:val="00665420"/>
    <w:rsid w:val="006700DF"/>
    <w:rsid w:val="006704C0"/>
    <w:rsid w:val="0067112D"/>
    <w:rsid w:val="0067193D"/>
    <w:rsid w:val="00671C00"/>
    <w:rsid w:val="00671FDE"/>
    <w:rsid w:val="0067292D"/>
    <w:rsid w:val="00672E47"/>
    <w:rsid w:val="00673018"/>
    <w:rsid w:val="006732C6"/>
    <w:rsid w:val="00673FE9"/>
    <w:rsid w:val="00674486"/>
    <w:rsid w:val="00674D96"/>
    <w:rsid w:val="00674E5E"/>
    <w:rsid w:val="006752A0"/>
    <w:rsid w:val="00677C09"/>
    <w:rsid w:val="00680415"/>
    <w:rsid w:val="00680603"/>
    <w:rsid w:val="0068088F"/>
    <w:rsid w:val="00680B4A"/>
    <w:rsid w:val="00681547"/>
    <w:rsid w:val="006825A1"/>
    <w:rsid w:val="006828E8"/>
    <w:rsid w:val="00683524"/>
    <w:rsid w:val="00683575"/>
    <w:rsid w:val="00683BD9"/>
    <w:rsid w:val="00684030"/>
    <w:rsid w:val="00684487"/>
    <w:rsid w:val="00686807"/>
    <w:rsid w:val="0068680E"/>
    <w:rsid w:val="00686FB2"/>
    <w:rsid w:val="006906DC"/>
    <w:rsid w:val="00690E4B"/>
    <w:rsid w:val="006917C9"/>
    <w:rsid w:val="00691992"/>
    <w:rsid w:val="006920A8"/>
    <w:rsid w:val="006920EB"/>
    <w:rsid w:val="006921E5"/>
    <w:rsid w:val="0069276A"/>
    <w:rsid w:val="0069282A"/>
    <w:rsid w:val="00692C10"/>
    <w:rsid w:val="00694144"/>
    <w:rsid w:val="0069436C"/>
    <w:rsid w:val="00694D36"/>
    <w:rsid w:val="006950B1"/>
    <w:rsid w:val="00695AC6"/>
    <w:rsid w:val="00695F2E"/>
    <w:rsid w:val="00696019"/>
    <w:rsid w:val="0069675C"/>
    <w:rsid w:val="00696ECF"/>
    <w:rsid w:val="006A054E"/>
    <w:rsid w:val="006A228D"/>
    <w:rsid w:val="006A2665"/>
    <w:rsid w:val="006A3444"/>
    <w:rsid w:val="006A3CB0"/>
    <w:rsid w:val="006A43F5"/>
    <w:rsid w:val="006A4E4F"/>
    <w:rsid w:val="006A4E50"/>
    <w:rsid w:val="006A4E64"/>
    <w:rsid w:val="006A6AEB"/>
    <w:rsid w:val="006A75C1"/>
    <w:rsid w:val="006B0AD1"/>
    <w:rsid w:val="006B0DA3"/>
    <w:rsid w:val="006B1087"/>
    <w:rsid w:val="006B27BA"/>
    <w:rsid w:val="006B295E"/>
    <w:rsid w:val="006B2EFB"/>
    <w:rsid w:val="006B503A"/>
    <w:rsid w:val="006B53E8"/>
    <w:rsid w:val="006B549D"/>
    <w:rsid w:val="006B6EA4"/>
    <w:rsid w:val="006C0A81"/>
    <w:rsid w:val="006C1752"/>
    <w:rsid w:val="006C222B"/>
    <w:rsid w:val="006C3188"/>
    <w:rsid w:val="006C438F"/>
    <w:rsid w:val="006C49AE"/>
    <w:rsid w:val="006C54A0"/>
    <w:rsid w:val="006C72A7"/>
    <w:rsid w:val="006C73D3"/>
    <w:rsid w:val="006C7E08"/>
    <w:rsid w:val="006D08DE"/>
    <w:rsid w:val="006D0A72"/>
    <w:rsid w:val="006D0B38"/>
    <w:rsid w:val="006D287D"/>
    <w:rsid w:val="006D2CA7"/>
    <w:rsid w:val="006D3C58"/>
    <w:rsid w:val="006D5ACA"/>
    <w:rsid w:val="006D5CC0"/>
    <w:rsid w:val="006D671F"/>
    <w:rsid w:val="006D7426"/>
    <w:rsid w:val="006E08F0"/>
    <w:rsid w:val="006E0C1A"/>
    <w:rsid w:val="006E2DF4"/>
    <w:rsid w:val="006E34B2"/>
    <w:rsid w:val="006E48F0"/>
    <w:rsid w:val="006E4952"/>
    <w:rsid w:val="006E4D15"/>
    <w:rsid w:val="006E5501"/>
    <w:rsid w:val="006E5817"/>
    <w:rsid w:val="006E5B41"/>
    <w:rsid w:val="006E7463"/>
    <w:rsid w:val="006E7EB8"/>
    <w:rsid w:val="006F07E2"/>
    <w:rsid w:val="006F0A85"/>
    <w:rsid w:val="006F21E7"/>
    <w:rsid w:val="006F2D46"/>
    <w:rsid w:val="006F3002"/>
    <w:rsid w:val="006F30A8"/>
    <w:rsid w:val="006F3B2A"/>
    <w:rsid w:val="006F3B7F"/>
    <w:rsid w:val="006F3F24"/>
    <w:rsid w:val="006F493E"/>
    <w:rsid w:val="006F51F3"/>
    <w:rsid w:val="006F553E"/>
    <w:rsid w:val="006F5D8D"/>
    <w:rsid w:val="006F615A"/>
    <w:rsid w:val="006F7A41"/>
    <w:rsid w:val="006F7D13"/>
    <w:rsid w:val="007000D4"/>
    <w:rsid w:val="00701784"/>
    <w:rsid w:val="00702F1A"/>
    <w:rsid w:val="0070301A"/>
    <w:rsid w:val="00703436"/>
    <w:rsid w:val="0070435B"/>
    <w:rsid w:val="00704641"/>
    <w:rsid w:val="00704CC1"/>
    <w:rsid w:val="0070516C"/>
    <w:rsid w:val="00705926"/>
    <w:rsid w:val="00705DB0"/>
    <w:rsid w:val="00705E5B"/>
    <w:rsid w:val="007061A9"/>
    <w:rsid w:val="00706994"/>
    <w:rsid w:val="007076DE"/>
    <w:rsid w:val="00707956"/>
    <w:rsid w:val="007079A5"/>
    <w:rsid w:val="00710D65"/>
    <w:rsid w:val="007113BF"/>
    <w:rsid w:val="00711410"/>
    <w:rsid w:val="00711663"/>
    <w:rsid w:val="0071190D"/>
    <w:rsid w:val="00711EFB"/>
    <w:rsid w:val="0071363D"/>
    <w:rsid w:val="00713805"/>
    <w:rsid w:val="00714463"/>
    <w:rsid w:val="00715532"/>
    <w:rsid w:val="00715B09"/>
    <w:rsid w:val="00715F10"/>
    <w:rsid w:val="007168C8"/>
    <w:rsid w:val="00716F4F"/>
    <w:rsid w:val="007172B2"/>
    <w:rsid w:val="00717A65"/>
    <w:rsid w:val="00717ED9"/>
    <w:rsid w:val="007203A5"/>
    <w:rsid w:val="00721358"/>
    <w:rsid w:val="007229E5"/>
    <w:rsid w:val="007235D7"/>
    <w:rsid w:val="00723D45"/>
    <w:rsid w:val="00723F0B"/>
    <w:rsid w:val="0072451A"/>
    <w:rsid w:val="00725209"/>
    <w:rsid w:val="00725669"/>
    <w:rsid w:val="00726E21"/>
    <w:rsid w:val="0072711C"/>
    <w:rsid w:val="007272BA"/>
    <w:rsid w:val="00727B50"/>
    <w:rsid w:val="007304A3"/>
    <w:rsid w:val="0073065B"/>
    <w:rsid w:val="00730F4A"/>
    <w:rsid w:val="00731951"/>
    <w:rsid w:val="007320F0"/>
    <w:rsid w:val="007323AA"/>
    <w:rsid w:val="00732A29"/>
    <w:rsid w:val="00732FF4"/>
    <w:rsid w:val="0073411A"/>
    <w:rsid w:val="00734A55"/>
    <w:rsid w:val="00734DC3"/>
    <w:rsid w:val="00735540"/>
    <w:rsid w:val="007357B7"/>
    <w:rsid w:val="00735B37"/>
    <w:rsid w:val="00735E44"/>
    <w:rsid w:val="007366BC"/>
    <w:rsid w:val="0073676A"/>
    <w:rsid w:val="00736FF5"/>
    <w:rsid w:val="00737AD2"/>
    <w:rsid w:val="007403DB"/>
    <w:rsid w:val="007419AB"/>
    <w:rsid w:val="00741A6C"/>
    <w:rsid w:val="0074311E"/>
    <w:rsid w:val="00744F6E"/>
    <w:rsid w:val="00746504"/>
    <w:rsid w:val="0074672A"/>
    <w:rsid w:val="00747AB0"/>
    <w:rsid w:val="0075177B"/>
    <w:rsid w:val="007519C6"/>
    <w:rsid w:val="007539A7"/>
    <w:rsid w:val="00754801"/>
    <w:rsid w:val="00755AF4"/>
    <w:rsid w:val="00755C46"/>
    <w:rsid w:val="00756349"/>
    <w:rsid w:val="007564D3"/>
    <w:rsid w:val="0075651C"/>
    <w:rsid w:val="00756534"/>
    <w:rsid w:val="007578AF"/>
    <w:rsid w:val="007579DD"/>
    <w:rsid w:val="007601B3"/>
    <w:rsid w:val="00762847"/>
    <w:rsid w:val="00762853"/>
    <w:rsid w:val="00762B08"/>
    <w:rsid w:val="00763493"/>
    <w:rsid w:val="00765A2C"/>
    <w:rsid w:val="00766FE8"/>
    <w:rsid w:val="0076734A"/>
    <w:rsid w:val="0077008A"/>
    <w:rsid w:val="0077022B"/>
    <w:rsid w:val="007710F7"/>
    <w:rsid w:val="00771B7F"/>
    <w:rsid w:val="00771CD5"/>
    <w:rsid w:val="007728D3"/>
    <w:rsid w:val="00772926"/>
    <w:rsid w:val="00772D50"/>
    <w:rsid w:val="0077316F"/>
    <w:rsid w:val="00773973"/>
    <w:rsid w:val="00773A12"/>
    <w:rsid w:val="00774C78"/>
    <w:rsid w:val="00775B15"/>
    <w:rsid w:val="0077679D"/>
    <w:rsid w:val="00776B7C"/>
    <w:rsid w:val="00776B87"/>
    <w:rsid w:val="007770B1"/>
    <w:rsid w:val="00780ACD"/>
    <w:rsid w:val="007810CC"/>
    <w:rsid w:val="007819DF"/>
    <w:rsid w:val="00781F1C"/>
    <w:rsid w:val="0078259A"/>
    <w:rsid w:val="007825F0"/>
    <w:rsid w:val="007826A5"/>
    <w:rsid w:val="00782ECB"/>
    <w:rsid w:val="00782F8F"/>
    <w:rsid w:val="00783337"/>
    <w:rsid w:val="007834D7"/>
    <w:rsid w:val="00783F44"/>
    <w:rsid w:val="0078431D"/>
    <w:rsid w:val="00784553"/>
    <w:rsid w:val="00785E27"/>
    <w:rsid w:val="00790C6A"/>
    <w:rsid w:val="00790D68"/>
    <w:rsid w:val="00792547"/>
    <w:rsid w:val="0079268D"/>
    <w:rsid w:val="007928FD"/>
    <w:rsid w:val="00792F26"/>
    <w:rsid w:val="00793539"/>
    <w:rsid w:val="00795F80"/>
    <w:rsid w:val="0079634F"/>
    <w:rsid w:val="00796AF0"/>
    <w:rsid w:val="00796CE9"/>
    <w:rsid w:val="0079717C"/>
    <w:rsid w:val="007973C4"/>
    <w:rsid w:val="00797782"/>
    <w:rsid w:val="007A1D30"/>
    <w:rsid w:val="007A28BD"/>
    <w:rsid w:val="007A34A7"/>
    <w:rsid w:val="007A4A95"/>
    <w:rsid w:val="007A588F"/>
    <w:rsid w:val="007A591E"/>
    <w:rsid w:val="007A6367"/>
    <w:rsid w:val="007A6A37"/>
    <w:rsid w:val="007A7851"/>
    <w:rsid w:val="007A7AC6"/>
    <w:rsid w:val="007A7E02"/>
    <w:rsid w:val="007A7EBE"/>
    <w:rsid w:val="007B03B1"/>
    <w:rsid w:val="007B0778"/>
    <w:rsid w:val="007B161B"/>
    <w:rsid w:val="007B1A76"/>
    <w:rsid w:val="007B34D6"/>
    <w:rsid w:val="007B4A45"/>
    <w:rsid w:val="007B4F02"/>
    <w:rsid w:val="007B5A0E"/>
    <w:rsid w:val="007B6894"/>
    <w:rsid w:val="007B6940"/>
    <w:rsid w:val="007B6FA0"/>
    <w:rsid w:val="007B7024"/>
    <w:rsid w:val="007B76BE"/>
    <w:rsid w:val="007C1335"/>
    <w:rsid w:val="007C2522"/>
    <w:rsid w:val="007C2838"/>
    <w:rsid w:val="007C2B7F"/>
    <w:rsid w:val="007C3166"/>
    <w:rsid w:val="007C46E4"/>
    <w:rsid w:val="007C5EF9"/>
    <w:rsid w:val="007C7965"/>
    <w:rsid w:val="007D0945"/>
    <w:rsid w:val="007D187F"/>
    <w:rsid w:val="007D1BBB"/>
    <w:rsid w:val="007D3100"/>
    <w:rsid w:val="007D3AB8"/>
    <w:rsid w:val="007D4DE8"/>
    <w:rsid w:val="007D4FBE"/>
    <w:rsid w:val="007D529D"/>
    <w:rsid w:val="007D5363"/>
    <w:rsid w:val="007D66A6"/>
    <w:rsid w:val="007D6918"/>
    <w:rsid w:val="007D6EF7"/>
    <w:rsid w:val="007E123A"/>
    <w:rsid w:val="007E3EA7"/>
    <w:rsid w:val="007E4A82"/>
    <w:rsid w:val="007E4FED"/>
    <w:rsid w:val="007E5600"/>
    <w:rsid w:val="007E5F67"/>
    <w:rsid w:val="007E6CB9"/>
    <w:rsid w:val="007E7F45"/>
    <w:rsid w:val="007F01BB"/>
    <w:rsid w:val="007F10BF"/>
    <w:rsid w:val="007F1771"/>
    <w:rsid w:val="007F2648"/>
    <w:rsid w:val="007F2654"/>
    <w:rsid w:val="007F3059"/>
    <w:rsid w:val="007F325C"/>
    <w:rsid w:val="007F3440"/>
    <w:rsid w:val="007F3A69"/>
    <w:rsid w:val="007F3FFE"/>
    <w:rsid w:val="007F46FB"/>
    <w:rsid w:val="007F5957"/>
    <w:rsid w:val="007F5B88"/>
    <w:rsid w:val="007F5EB4"/>
    <w:rsid w:val="007F6589"/>
    <w:rsid w:val="007F6732"/>
    <w:rsid w:val="007F704C"/>
    <w:rsid w:val="007F7BA9"/>
    <w:rsid w:val="007F7F18"/>
    <w:rsid w:val="007F7FE7"/>
    <w:rsid w:val="008028D8"/>
    <w:rsid w:val="008031CA"/>
    <w:rsid w:val="00803FFD"/>
    <w:rsid w:val="008046F8"/>
    <w:rsid w:val="00805BED"/>
    <w:rsid w:val="00806644"/>
    <w:rsid w:val="00806AB7"/>
    <w:rsid w:val="00806DC7"/>
    <w:rsid w:val="008072D3"/>
    <w:rsid w:val="00807479"/>
    <w:rsid w:val="008101BD"/>
    <w:rsid w:val="008102D6"/>
    <w:rsid w:val="008112DE"/>
    <w:rsid w:val="00812B13"/>
    <w:rsid w:val="00813747"/>
    <w:rsid w:val="0081477B"/>
    <w:rsid w:val="00815737"/>
    <w:rsid w:val="00815A3D"/>
    <w:rsid w:val="008172B0"/>
    <w:rsid w:val="00817908"/>
    <w:rsid w:val="00821079"/>
    <w:rsid w:val="008213C8"/>
    <w:rsid w:val="00824941"/>
    <w:rsid w:val="00825D61"/>
    <w:rsid w:val="00826F8A"/>
    <w:rsid w:val="0083117C"/>
    <w:rsid w:val="0083484C"/>
    <w:rsid w:val="00834B9C"/>
    <w:rsid w:val="00835097"/>
    <w:rsid w:val="00835784"/>
    <w:rsid w:val="00836A7D"/>
    <w:rsid w:val="008373C7"/>
    <w:rsid w:val="0083768F"/>
    <w:rsid w:val="00840A4F"/>
    <w:rsid w:val="008435F2"/>
    <w:rsid w:val="0084393E"/>
    <w:rsid w:val="00844655"/>
    <w:rsid w:val="00844DAA"/>
    <w:rsid w:val="00845EC9"/>
    <w:rsid w:val="00846571"/>
    <w:rsid w:val="0084669C"/>
    <w:rsid w:val="00847092"/>
    <w:rsid w:val="0084710F"/>
    <w:rsid w:val="00847B8A"/>
    <w:rsid w:val="00847EBB"/>
    <w:rsid w:val="00850556"/>
    <w:rsid w:val="00851046"/>
    <w:rsid w:val="00851155"/>
    <w:rsid w:val="00852325"/>
    <w:rsid w:val="008532F6"/>
    <w:rsid w:val="00854D74"/>
    <w:rsid w:val="00856B6F"/>
    <w:rsid w:val="00856BAC"/>
    <w:rsid w:val="00857314"/>
    <w:rsid w:val="00857784"/>
    <w:rsid w:val="0086011F"/>
    <w:rsid w:val="008601E5"/>
    <w:rsid w:val="008615D3"/>
    <w:rsid w:val="0086237E"/>
    <w:rsid w:val="008628C3"/>
    <w:rsid w:val="00862F37"/>
    <w:rsid w:val="008631D8"/>
    <w:rsid w:val="00864F81"/>
    <w:rsid w:val="00866778"/>
    <w:rsid w:val="008667BA"/>
    <w:rsid w:val="00866DC8"/>
    <w:rsid w:val="00866FDE"/>
    <w:rsid w:val="00867088"/>
    <w:rsid w:val="008673B4"/>
    <w:rsid w:val="00870C94"/>
    <w:rsid w:val="00871BED"/>
    <w:rsid w:val="00871D35"/>
    <w:rsid w:val="00871DF9"/>
    <w:rsid w:val="008724C5"/>
    <w:rsid w:val="00872B24"/>
    <w:rsid w:val="0087319F"/>
    <w:rsid w:val="008737CB"/>
    <w:rsid w:val="00873C34"/>
    <w:rsid w:val="0087535E"/>
    <w:rsid w:val="00875631"/>
    <w:rsid w:val="00875B6F"/>
    <w:rsid w:val="008766E8"/>
    <w:rsid w:val="008775EB"/>
    <w:rsid w:val="00877C51"/>
    <w:rsid w:val="00877D01"/>
    <w:rsid w:val="008804B4"/>
    <w:rsid w:val="00880633"/>
    <w:rsid w:val="0088131B"/>
    <w:rsid w:val="00881634"/>
    <w:rsid w:val="008817E0"/>
    <w:rsid w:val="008817FB"/>
    <w:rsid w:val="00882DFD"/>
    <w:rsid w:val="0088311A"/>
    <w:rsid w:val="0088429F"/>
    <w:rsid w:val="00886B35"/>
    <w:rsid w:val="00887174"/>
    <w:rsid w:val="008873D5"/>
    <w:rsid w:val="008875E4"/>
    <w:rsid w:val="00890183"/>
    <w:rsid w:val="00890ECB"/>
    <w:rsid w:val="00890F58"/>
    <w:rsid w:val="00890FB9"/>
    <w:rsid w:val="00891F91"/>
    <w:rsid w:val="0089271C"/>
    <w:rsid w:val="00893030"/>
    <w:rsid w:val="00893A92"/>
    <w:rsid w:val="00893B7A"/>
    <w:rsid w:val="00893F89"/>
    <w:rsid w:val="00894FA4"/>
    <w:rsid w:val="00896999"/>
    <w:rsid w:val="00896F28"/>
    <w:rsid w:val="00897044"/>
    <w:rsid w:val="00897E1F"/>
    <w:rsid w:val="008A0962"/>
    <w:rsid w:val="008A0A03"/>
    <w:rsid w:val="008A0A61"/>
    <w:rsid w:val="008A0E48"/>
    <w:rsid w:val="008A1520"/>
    <w:rsid w:val="008A1CCE"/>
    <w:rsid w:val="008A2AFB"/>
    <w:rsid w:val="008A2BEB"/>
    <w:rsid w:val="008A3208"/>
    <w:rsid w:val="008A3689"/>
    <w:rsid w:val="008A3C6B"/>
    <w:rsid w:val="008A4019"/>
    <w:rsid w:val="008A42B5"/>
    <w:rsid w:val="008A564C"/>
    <w:rsid w:val="008A7BA0"/>
    <w:rsid w:val="008A7E6A"/>
    <w:rsid w:val="008B2CE9"/>
    <w:rsid w:val="008B2EE2"/>
    <w:rsid w:val="008B31DD"/>
    <w:rsid w:val="008B4496"/>
    <w:rsid w:val="008B70BF"/>
    <w:rsid w:val="008C0173"/>
    <w:rsid w:val="008C0BD8"/>
    <w:rsid w:val="008C1087"/>
    <w:rsid w:val="008C16BA"/>
    <w:rsid w:val="008C18A4"/>
    <w:rsid w:val="008C1956"/>
    <w:rsid w:val="008C2BE7"/>
    <w:rsid w:val="008C2DA6"/>
    <w:rsid w:val="008C3206"/>
    <w:rsid w:val="008C3F75"/>
    <w:rsid w:val="008C485D"/>
    <w:rsid w:val="008C551D"/>
    <w:rsid w:val="008C5AE3"/>
    <w:rsid w:val="008C6D03"/>
    <w:rsid w:val="008C707B"/>
    <w:rsid w:val="008C7666"/>
    <w:rsid w:val="008C7EBF"/>
    <w:rsid w:val="008D03FC"/>
    <w:rsid w:val="008D090F"/>
    <w:rsid w:val="008D0D22"/>
    <w:rsid w:val="008D103D"/>
    <w:rsid w:val="008D2782"/>
    <w:rsid w:val="008D2D2F"/>
    <w:rsid w:val="008D364F"/>
    <w:rsid w:val="008D438E"/>
    <w:rsid w:val="008D48F6"/>
    <w:rsid w:val="008D5329"/>
    <w:rsid w:val="008D590E"/>
    <w:rsid w:val="008D5F4A"/>
    <w:rsid w:val="008D678D"/>
    <w:rsid w:val="008D6EB6"/>
    <w:rsid w:val="008D7DB1"/>
    <w:rsid w:val="008E05E5"/>
    <w:rsid w:val="008E16A3"/>
    <w:rsid w:val="008E17D3"/>
    <w:rsid w:val="008E1BB5"/>
    <w:rsid w:val="008E30C1"/>
    <w:rsid w:val="008E31EA"/>
    <w:rsid w:val="008E3505"/>
    <w:rsid w:val="008E5389"/>
    <w:rsid w:val="008E6292"/>
    <w:rsid w:val="008F012D"/>
    <w:rsid w:val="008F22F4"/>
    <w:rsid w:val="008F37D3"/>
    <w:rsid w:val="008F427E"/>
    <w:rsid w:val="008F4D3F"/>
    <w:rsid w:val="008F4EC5"/>
    <w:rsid w:val="008F4F12"/>
    <w:rsid w:val="008F5935"/>
    <w:rsid w:val="008F6E54"/>
    <w:rsid w:val="008F706C"/>
    <w:rsid w:val="008F73C9"/>
    <w:rsid w:val="0090093F"/>
    <w:rsid w:val="00901122"/>
    <w:rsid w:val="00901B92"/>
    <w:rsid w:val="00902536"/>
    <w:rsid w:val="00902A3D"/>
    <w:rsid w:val="00902FE7"/>
    <w:rsid w:val="0090605B"/>
    <w:rsid w:val="0090664E"/>
    <w:rsid w:val="00907368"/>
    <w:rsid w:val="009074E4"/>
    <w:rsid w:val="009079AF"/>
    <w:rsid w:val="00911D7E"/>
    <w:rsid w:val="00911F77"/>
    <w:rsid w:val="009154CA"/>
    <w:rsid w:val="009157F1"/>
    <w:rsid w:val="0092150B"/>
    <w:rsid w:val="00921522"/>
    <w:rsid w:val="009215E4"/>
    <w:rsid w:val="00921E3B"/>
    <w:rsid w:val="0092241C"/>
    <w:rsid w:val="009234D2"/>
    <w:rsid w:val="00923745"/>
    <w:rsid w:val="00923DAF"/>
    <w:rsid w:val="00924025"/>
    <w:rsid w:val="0092407C"/>
    <w:rsid w:val="009259C0"/>
    <w:rsid w:val="00926269"/>
    <w:rsid w:val="009265A2"/>
    <w:rsid w:val="00926742"/>
    <w:rsid w:val="00927649"/>
    <w:rsid w:val="0092784C"/>
    <w:rsid w:val="00927E1C"/>
    <w:rsid w:val="00930027"/>
    <w:rsid w:val="009305A5"/>
    <w:rsid w:val="009305C7"/>
    <w:rsid w:val="00930910"/>
    <w:rsid w:val="00930ED0"/>
    <w:rsid w:val="00933776"/>
    <w:rsid w:val="00933DEC"/>
    <w:rsid w:val="00933ED8"/>
    <w:rsid w:val="00934A7C"/>
    <w:rsid w:val="0093516A"/>
    <w:rsid w:val="00935B2A"/>
    <w:rsid w:val="00935DC7"/>
    <w:rsid w:val="00936C6A"/>
    <w:rsid w:val="009371AF"/>
    <w:rsid w:val="00941315"/>
    <w:rsid w:val="009413B2"/>
    <w:rsid w:val="0094289D"/>
    <w:rsid w:val="0094353B"/>
    <w:rsid w:val="00943A2F"/>
    <w:rsid w:val="0094402D"/>
    <w:rsid w:val="00944D7A"/>
    <w:rsid w:val="009460B7"/>
    <w:rsid w:val="00946784"/>
    <w:rsid w:val="009475CA"/>
    <w:rsid w:val="00947BCF"/>
    <w:rsid w:val="00950396"/>
    <w:rsid w:val="00952F98"/>
    <w:rsid w:val="0095439C"/>
    <w:rsid w:val="00954D6A"/>
    <w:rsid w:val="00955724"/>
    <w:rsid w:val="00955EF5"/>
    <w:rsid w:val="0095619C"/>
    <w:rsid w:val="00956666"/>
    <w:rsid w:val="009566BD"/>
    <w:rsid w:val="00957089"/>
    <w:rsid w:val="0095715C"/>
    <w:rsid w:val="00957232"/>
    <w:rsid w:val="00960622"/>
    <w:rsid w:val="0096305C"/>
    <w:rsid w:val="00963A54"/>
    <w:rsid w:val="00963E41"/>
    <w:rsid w:val="00964F44"/>
    <w:rsid w:val="00965D41"/>
    <w:rsid w:val="00966050"/>
    <w:rsid w:val="0096666A"/>
    <w:rsid w:val="009671CB"/>
    <w:rsid w:val="00967540"/>
    <w:rsid w:val="009677BB"/>
    <w:rsid w:val="00972F2B"/>
    <w:rsid w:val="00974E8F"/>
    <w:rsid w:val="009774DF"/>
    <w:rsid w:val="00977A8A"/>
    <w:rsid w:val="00977F29"/>
    <w:rsid w:val="00981CCA"/>
    <w:rsid w:val="00981E41"/>
    <w:rsid w:val="00981F9B"/>
    <w:rsid w:val="00983E0F"/>
    <w:rsid w:val="00983E49"/>
    <w:rsid w:val="00983FC9"/>
    <w:rsid w:val="0098431E"/>
    <w:rsid w:val="00984A59"/>
    <w:rsid w:val="00984AA2"/>
    <w:rsid w:val="00984C28"/>
    <w:rsid w:val="00985022"/>
    <w:rsid w:val="009860A7"/>
    <w:rsid w:val="009867F9"/>
    <w:rsid w:val="00986880"/>
    <w:rsid w:val="0098719E"/>
    <w:rsid w:val="00987D18"/>
    <w:rsid w:val="00990172"/>
    <w:rsid w:val="0099081E"/>
    <w:rsid w:val="009908B4"/>
    <w:rsid w:val="00991B7D"/>
    <w:rsid w:val="00991FDC"/>
    <w:rsid w:val="00992C22"/>
    <w:rsid w:val="009933FD"/>
    <w:rsid w:val="00995261"/>
    <w:rsid w:val="009960F4"/>
    <w:rsid w:val="009963B1"/>
    <w:rsid w:val="00996AE9"/>
    <w:rsid w:val="00996FEB"/>
    <w:rsid w:val="00997C4C"/>
    <w:rsid w:val="00997EC5"/>
    <w:rsid w:val="009A0FBA"/>
    <w:rsid w:val="009A141B"/>
    <w:rsid w:val="009A16FB"/>
    <w:rsid w:val="009A1815"/>
    <w:rsid w:val="009A2053"/>
    <w:rsid w:val="009A20EF"/>
    <w:rsid w:val="009A3AD5"/>
    <w:rsid w:val="009A3DDA"/>
    <w:rsid w:val="009A45D4"/>
    <w:rsid w:val="009A494B"/>
    <w:rsid w:val="009A4C6F"/>
    <w:rsid w:val="009A7E75"/>
    <w:rsid w:val="009B224F"/>
    <w:rsid w:val="009B2B54"/>
    <w:rsid w:val="009B3925"/>
    <w:rsid w:val="009B6230"/>
    <w:rsid w:val="009B6B1B"/>
    <w:rsid w:val="009B6C88"/>
    <w:rsid w:val="009B717F"/>
    <w:rsid w:val="009B75BE"/>
    <w:rsid w:val="009B77F3"/>
    <w:rsid w:val="009C048C"/>
    <w:rsid w:val="009C068D"/>
    <w:rsid w:val="009C18D8"/>
    <w:rsid w:val="009C2F6F"/>
    <w:rsid w:val="009C3121"/>
    <w:rsid w:val="009C3941"/>
    <w:rsid w:val="009C3C9D"/>
    <w:rsid w:val="009C4932"/>
    <w:rsid w:val="009C542B"/>
    <w:rsid w:val="009C54F7"/>
    <w:rsid w:val="009C61CC"/>
    <w:rsid w:val="009C66C4"/>
    <w:rsid w:val="009C71FA"/>
    <w:rsid w:val="009C760E"/>
    <w:rsid w:val="009C76B1"/>
    <w:rsid w:val="009C7A41"/>
    <w:rsid w:val="009D01D1"/>
    <w:rsid w:val="009D0266"/>
    <w:rsid w:val="009D0B1D"/>
    <w:rsid w:val="009D2105"/>
    <w:rsid w:val="009D277E"/>
    <w:rsid w:val="009D3D27"/>
    <w:rsid w:val="009D4751"/>
    <w:rsid w:val="009D51D6"/>
    <w:rsid w:val="009D5478"/>
    <w:rsid w:val="009D5C09"/>
    <w:rsid w:val="009D619D"/>
    <w:rsid w:val="009D6213"/>
    <w:rsid w:val="009D6B5C"/>
    <w:rsid w:val="009D72DB"/>
    <w:rsid w:val="009D76D8"/>
    <w:rsid w:val="009D7E0B"/>
    <w:rsid w:val="009E0C99"/>
    <w:rsid w:val="009E0FCC"/>
    <w:rsid w:val="009E11B0"/>
    <w:rsid w:val="009E1A90"/>
    <w:rsid w:val="009E235C"/>
    <w:rsid w:val="009E23F9"/>
    <w:rsid w:val="009E2C73"/>
    <w:rsid w:val="009E2FD8"/>
    <w:rsid w:val="009E3AA2"/>
    <w:rsid w:val="009E4B75"/>
    <w:rsid w:val="009E4C55"/>
    <w:rsid w:val="009E5C66"/>
    <w:rsid w:val="009E639F"/>
    <w:rsid w:val="009E6535"/>
    <w:rsid w:val="009E71BB"/>
    <w:rsid w:val="009E744F"/>
    <w:rsid w:val="009E74DB"/>
    <w:rsid w:val="009E759B"/>
    <w:rsid w:val="009F0121"/>
    <w:rsid w:val="009F0D6A"/>
    <w:rsid w:val="009F0D77"/>
    <w:rsid w:val="009F1034"/>
    <w:rsid w:val="009F1D36"/>
    <w:rsid w:val="009F2B58"/>
    <w:rsid w:val="009F2D9D"/>
    <w:rsid w:val="009F339B"/>
    <w:rsid w:val="009F477C"/>
    <w:rsid w:val="009F47DE"/>
    <w:rsid w:val="009F47EE"/>
    <w:rsid w:val="009F4A60"/>
    <w:rsid w:val="009F56B0"/>
    <w:rsid w:val="009F5D6A"/>
    <w:rsid w:val="009F7E8E"/>
    <w:rsid w:val="009F7F56"/>
    <w:rsid w:val="00A00374"/>
    <w:rsid w:val="00A00DE0"/>
    <w:rsid w:val="00A01940"/>
    <w:rsid w:val="00A038CF"/>
    <w:rsid w:val="00A05DDD"/>
    <w:rsid w:val="00A0651B"/>
    <w:rsid w:val="00A06877"/>
    <w:rsid w:val="00A0694C"/>
    <w:rsid w:val="00A07F7A"/>
    <w:rsid w:val="00A10DE1"/>
    <w:rsid w:val="00A11779"/>
    <w:rsid w:val="00A11821"/>
    <w:rsid w:val="00A12299"/>
    <w:rsid w:val="00A1303E"/>
    <w:rsid w:val="00A138FC"/>
    <w:rsid w:val="00A13BB2"/>
    <w:rsid w:val="00A144A6"/>
    <w:rsid w:val="00A152FE"/>
    <w:rsid w:val="00A16228"/>
    <w:rsid w:val="00A16C64"/>
    <w:rsid w:val="00A16F0D"/>
    <w:rsid w:val="00A17656"/>
    <w:rsid w:val="00A17AC9"/>
    <w:rsid w:val="00A201FA"/>
    <w:rsid w:val="00A20263"/>
    <w:rsid w:val="00A21962"/>
    <w:rsid w:val="00A22F68"/>
    <w:rsid w:val="00A23319"/>
    <w:rsid w:val="00A24474"/>
    <w:rsid w:val="00A2654E"/>
    <w:rsid w:val="00A31253"/>
    <w:rsid w:val="00A3138A"/>
    <w:rsid w:val="00A321D3"/>
    <w:rsid w:val="00A333A3"/>
    <w:rsid w:val="00A333E0"/>
    <w:rsid w:val="00A33C83"/>
    <w:rsid w:val="00A34640"/>
    <w:rsid w:val="00A354AF"/>
    <w:rsid w:val="00A35D2E"/>
    <w:rsid w:val="00A36CFB"/>
    <w:rsid w:val="00A373D1"/>
    <w:rsid w:val="00A376DE"/>
    <w:rsid w:val="00A37D91"/>
    <w:rsid w:val="00A4125F"/>
    <w:rsid w:val="00A414A8"/>
    <w:rsid w:val="00A41616"/>
    <w:rsid w:val="00A41AAC"/>
    <w:rsid w:val="00A41C3C"/>
    <w:rsid w:val="00A41C3E"/>
    <w:rsid w:val="00A429B2"/>
    <w:rsid w:val="00A43983"/>
    <w:rsid w:val="00A44B98"/>
    <w:rsid w:val="00A44D61"/>
    <w:rsid w:val="00A45AAC"/>
    <w:rsid w:val="00A45BE8"/>
    <w:rsid w:val="00A45FD8"/>
    <w:rsid w:val="00A46FE5"/>
    <w:rsid w:val="00A50682"/>
    <w:rsid w:val="00A50DAF"/>
    <w:rsid w:val="00A520D7"/>
    <w:rsid w:val="00A52AAC"/>
    <w:rsid w:val="00A5327C"/>
    <w:rsid w:val="00A5342E"/>
    <w:rsid w:val="00A53A20"/>
    <w:rsid w:val="00A54BD6"/>
    <w:rsid w:val="00A56743"/>
    <w:rsid w:val="00A56946"/>
    <w:rsid w:val="00A56CBA"/>
    <w:rsid w:val="00A570A7"/>
    <w:rsid w:val="00A603F0"/>
    <w:rsid w:val="00A605FB"/>
    <w:rsid w:val="00A612F0"/>
    <w:rsid w:val="00A61520"/>
    <w:rsid w:val="00A618A1"/>
    <w:rsid w:val="00A61B06"/>
    <w:rsid w:val="00A6410C"/>
    <w:rsid w:val="00A641CA"/>
    <w:rsid w:val="00A6447F"/>
    <w:rsid w:val="00A6488B"/>
    <w:rsid w:val="00A64ADB"/>
    <w:rsid w:val="00A64B5A"/>
    <w:rsid w:val="00A66A77"/>
    <w:rsid w:val="00A66BB6"/>
    <w:rsid w:val="00A67180"/>
    <w:rsid w:val="00A679AE"/>
    <w:rsid w:val="00A70065"/>
    <w:rsid w:val="00A7064D"/>
    <w:rsid w:val="00A717A8"/>
    <w:rsid w:val="00A71EE0"/>
    <w:rsid w:val="00A720FF"/>
    <w:rsid w:val="00A721B4"/>
    <w:rsid w:val="00A737B3"/>
    <w:rsid w:val="00A73E5C"/>
    <w:rsid w:val="00A760A1"/>
    <w:rsid w:val="00A771F8"/>
    <w:rsid w:val="00A775AE"/>
    <w:rsid w:val="00A777C9"/>
    <w:rsid w:val="00A77A42"/>
    <w:rsid w:val="00A77C2F"/>
    <w:rsid w:val="00A77CC3"/>
    <w:rsid w:val="00A806DE"/>
    <w:rsid w:val="00A80700"/>
    <w:rsid w:val="00A810BB"/>
    <w:rsid w:val="00A8128E"/>
    <w:rsid w:val="00A81717"/>
    <w:rsid w:val="00A82993"/>
    <w:rsid w:val="00A83889"/>
    <w:rsid w:val="00A83D18"/>
    <w:rsid w:val="00A83DB4"/>
    <w:rsid w:val="00A83E65"/>
    <w:rsid w:val="00A85590"/>
    <w:rsid w:val="00A857BF"/>
    <w:rsid w:val="00A8748E"/>
    <w:rsid w:val="00A87529"/>
    <w:rsid w:val="00A87A12"/>
    <w:rsid w:val="00A901BE"/>
    <w:rsid w:val="00A9080B"/>
    <w:rsid w:val="00A91E2A"/>
    <w:rsid w:val="00A922C0"/>
    <w:rsid w:val="00A92513"/>
    <w:rsid w:val="00A93543"/>
    <w:rsid w:val="00A937AF"/>
    <w:rsid w:val="00A94490"/>
    <w:rsid w:val="00A94821"/>
    <w:rsid w:val="00A9601E"/>
    <w:rsid w:val="00A96023"/>
    <w:rsid w:val="00A96AB0"/>
    <w:rsid w:val="00A970CD"/>
    <w:rsid w:val="00A9713D"/>
    <w:rsid w:val="00AA0188"/>
    <w:rsid w:val="00AA10B3"/>
    <w:rsid w:val="00AA17D5"/>
    <w:rsid w:val="00AA1945"/>
    <w:rsid w:val="00AA1B2C"/>
    <w:rsid w:val="00AA2714"/>
    <w:rsid w:val="00AA2AEA"/>
    <w:rsid w:val="00AA2AED"/>
    <w:rsid w:val="00AA2EA4"/>
    <w:rsid w:val="00AA32B4"/>
    <w:rsid w:val="00AA3859"/>
    <w:rsid w:val="00AA45C0"/>
    <w:rsid w:val="00AA46FD"/>
    <w:rsid w:val="00AA4B22"/>
    <w:rsid w:val="00AA549A"/>
    <w:rsid w:val="00AA5539"/>
    <w:rsid w:val="00AA5BF4"/>
    <w:rsid w:val="00AA5D3F"/>
    <w:rsid w:val="00AA66C0"/>
    <w:rsid w:val="00AB03BE"/>
    <w:rsid w:val="00AB0FE9"/>
    <w:rsid w:val="00AB1F1C"/>
    <w:rsid w:val="00AB2B8F"/>
    <w:rsid w:val="00AB2FC0"/>
    <w:rsid w:val="00AB3470"/>
    <w:rsid w:val="00AB53FA"/>
    <w:rsid w:val="00AB55DC"/>
    <w:rsid w:val="00AB5669"/>
    <w:rsid w:val="00AB6B7B"/>
    <w:rsid w:val="00AB7176"/>
    <w:rsid w:val="00AC00A0"/>
    <w:rsid w:val="00AC174E"/>
    <w:rsid w:val="00AC1B16"/>
    <w:rsid w:val="00AC1BE5"/>
    <w:rsid w:val="00AC1D36"/>
    <w:rsid w:val="00AC1E87"/>
    <w:rsid w:val="00AC2016"/>
    <w:rsid w:val="00AC2578"/>
    <w:rsid w:val="00AC2BFC"/>
    <w:rsid w:val="00AC345B"/>
    <w:rsid w:val="00AC4BA6"/>
    <w:rsid w:val="00AC4D80"/>
    <w:rsid w:val="00AC5B86"/>
    <w:rsid w:val="00AC6576"/>
    <w:rsid w:val="00AC6C1D"/>
    <w:rsid w:val="00AD0E85"/>
    <w:rsid w:val="00AD200F"/>
    <w:rsid w:val="00AD302E"/>
    <w:rsid w:val="00AD31AC"/>
    <w:rsid w:val="00AD5083"/>
    <w:rsid w:val="00AD5522"/>
    <w:rsid w:val="00AD5932"/>
    <w:rsid w:val="00AD5952"/>
    <w:rsid w:val="00AD774C"/>
    <w:rsid w:val="00AE2184"/>
    <w:rsid w:val="00AE2A34"/>
    <w:rsid w:val="00AE350C"/>
    <w:rsid w:val="00AE37E9"/>
    <w:rsid w:val="00AE3D9A"/>
    <w:rsid w:val="00AE406A"/>
    <w:rsid w:val="00AE5FFA"/>
    <w:rsid w:val="00AE6D2E"/>
    <w:rsid w:val="00AE70C2"/>
    <w:rsid w:val="00AE79FF"/>
    <w:rsid w:val="00AF0323"/>
    <w:rsid w:val="00AF032E"/>
    <w:rsid w:val="00AF073C"/>
    <w:rsid w:val="00AF15A9"/>
    <w:rsid w:val="00AF2C17"/>
    <w:rsid w:val="00AF2C23"/>
    <w:rsid w:val="00AF3BBF"/>
    <w:rsid w:val="00AF44EC"/>
    <w:rsid w:val="00AF4CFE"/>
    <w:rsid w:val="00AF4DB2"/>
    <w:rsid w:val="00AF57A4"/>
    <w:rsid w:val="00AF5A83"/>
    <w:rsid w:val="00AF5E79"/>
    <w:rsid w:val="00AF6F82"/>
    <w:rsid w:val="00AF71D6"/>
    <w:rsid w:val="00B00C17"/>
    <w:rsid w:val="00B01D4F"/>
    <w:rsid w:val="00B02133"/>
    <w:rsid w:val="00B0284E"/>
    <w:rsid w:val="00B02A14"/>
    <w:rsid w:val="00B04492"/>
    <w:rsid w:val="00B045B9"/>
    <w:rsid w:val="00B04645"/>
    <w:rsid w:val="00B048DA"/>
    <w:rsid w:val="00B04EA2"/>
    <w:rsid w:val="00B05B25"/>
    <w:rsid w:val="00B05B48"/>
    <w:rsid w:val="00B0741C"/>
    <w:rsid w:val="00B07CCE"/>
    <w:rsid w:val="00B10440"/>
    <w:rsid w:val="00B111BB"/>
    <w:rsid w:val="00B1237C"/>
    <w:rsid w:val="00B129DB"/>
    <w:rsid w:val="00B13B32"/>
    <w:rsid w:val="00B13C4E"/>
    <w:rsid w:val="00B16106"/>
    <w:rsid w:val="00B1622F"/>
    <w:rsid w:val="00B16416"/>
    <w:rsid w:val="00B1660E"/>
    <w:rsid w:val="00B16678"/>
    <w:rsid w:val="00B17726"/>
    <w:rsid w:val="00B21A3B"/>
    <w:rsid w:val="00B21FFF"/>
    <w:rsid w:val="00B22454"/>
    <w:rsid w:val="00B235EA"/>
    <w:rsid w:val="00B24967"/>
    <w:rsid w:val="00B25CB7"/>
    <w:rsid w:val="00B260B7"/>
    <w:rsid w:val="00B272B1"/>
    <w:rsid w:val="00B30167"/>
    <w:rsid w:val="00B3042A"/>
    <w:rsid w:val="00B30806"/>
    <w:rsid w:val="00B30D00"/>
    <w:rsid w:val="00B30D1A"/>
    <w:rsid w:val="00B31067"/>
    <w:rsid w:val="00B31670"/>
    <w:rsid w:val="00B327EE"/>
    <w:rsid w:val="00B32AE8"/>
    <w:rsid w:val="00B33747"/>
    <w:rsid w:val="00B3400E"/>
    <w:rsid w:val="00B34337"/>
    <w:rsid w:val="00B34795"/>
    <w:rsid w:val="00B35FD8"/>
    <w:rsid w:val="00B37BED"/>
    <w:rsid w:val="00B40A30"/>
    <w:rsid w:val="00B40F76"/>
    <w:rsid w:val="00B41914"/>
    <w:rsid w:val="00B42BF9"/>
    <w:rsid w:val="00B43A62"/>
    <w:rsid w:val="00B43C90"/>
    <w:rsid w:val="00B442AD"/>
    <w:rsid w:val="00B447DC"/>
    <w:rsid w:val="00B4495A"/>
    <w:rsid w:val="00B44FD9"/>
    <w:rsid w:val="00B454A2"/>
    <w:rsid w:val="00B4556D"/>
    <w:rsid w:val="00B46CC2"/>
    <w:rsid w:val="00B5094A"/>
    <w:rsid w:val="00B51901"/>
    <w:rsid w:val="00B519B1"/>
    <w:rsid w:val="00B52122"/>
    <w:rsid w:val="00B528B2"/>
    <w:rsid w:val="00B53911"/>
    <w:rsid w:val="00B54AC8"/>
    <w:rsid w:val="00B55318"/>
    <w:rsid w:val="00B55842"/>
    <w:rsid w:val="00B55F82"/>
    <w:rsid w:val="00B5625A"/>
    <w:rsid w:val="00B56D4F"/>
    <w:rsid w:val="00B5780E"/>
    <w:rsid w:val="00B6063F"/>
    <w:rsid w:val="00B615B9"/>
    <w:rsid w:val="00B61672"/>
    <w:rsid w:val="00B628CF"/>
    <w:rsid w:val="00B62E10"/>
    <w:rsid w:val="00B63611"/>
    <w:rsid w:val="00B6414C"/>
    <w:rsid w:val="00B64DBC"/>
    <w:rsid w:val="00B678A8"/>
    <w:rsid w:val="00B678B7"/>
    <w:rsid w:val="00B70A38"/>
    <w:rsid w:val="00B71752"/>
    <w:rsid w:val="00B71E98"/>
    <w:rsid w:val="00B71EDC"/>
    <w:rsid w:val="00B72C7F"/>
    <w:rsid w:val="00B73BD6"/>
    <w:rsid w:val="00B73C62"/>
    <w:rsid w:val="00B73F1A"/>
    <w:rsid w:val="00B741C2"/>
    <w:rsid w:val="00B74F10"/>
    <w:rsid w:val="00B757E8"/>
    <w:rsid w:val="00B75C9D"/>
    <w:rsid w:val="00B75FC3"/>
    <w:rsid w:val="00B765A3"/>
    <w:rsid w:val="00B7664E"/>
    <w:rsid w:val="00B76958"/>
    <w:rsid w:val="00B77CF6"/>
    <w:rsid w:val="00B804AB"/>
    <w:rsid w:val="00B80A94"/>
    <w:rsid w:val="00B80CE6"/>
    <w:rsid w:val="00B81310"/>
    <w:rsid w:val="00B81404"/>
    <w:rsid w:val="00B8171C"/>
    <w:rsid w:val="00B81C31"/>
    <w:rsid w:val="00B82586"/>
    <w:rsid w:val="00B82A79"/>
    <w:rsid w:val="00B85651"/>
    <w:rsid w:val="00B904E9"/>
    <w:rsid w:val="00B907F3"/>
    <w:rsid w:val="00B90BB0"/>
    <w:rsid w:val="00B90C35"/>
    <w:rsid w:val="00B91ED3"/>
    <w:rsid w:val="00B91F59"/>
    <w:rsid w:val="00B92D6B"/>
    <w:rsid w:val="00B93098"/>
    <w:rsid w:val="00B933E7"/>
    <w:rsid w:val="00B93F39"/>
    <w:rsid w:val="00B947CD"/>
    <w:rsid w:val="00B95694"/>
    <w:rsid w:val="00B96425"/>
    <w:rsid w:val="00B969E0"/>
    <w:rsid w:val="00B9754A"/>
    <w:rsid w:val="00B97F0D"/>
    <w:rsid w:val="00BA0ED3"/>
    <w:rsid w:val="00BA0EFA"/>
    <w:rsid w:val="00BA14B8"/>
    <w:rsid w:val="00BA16FC"/>
    <w:rsid w:val="00BA1707"/>
    <w:rsid w:val="00BA21A5"/>
    <w:rsid w:val="00BA31B7"/>
    <w:rsid w:val="00BA3384"/>
    <w:rsid w:val="00BA390F"/>
    <w:rsid w:val="00BA4E04"/>
    <w:rsid w:val="00BA5232"/>
    <w:rsid w:val="00BA540A"/>
    <w:rsid w:val="00BA7D58"/>
    <w:rsid w:val="00BB0E97"/>
    <w:rsid w:val="00BB1EDC"/>
    <w:rsid w:val="00BB21C8"/>
    <w:rsid w:val="00BB29DF"/>
    <w:rsid w:val="00BB3A00"/>
    <w:rsid w:val="00BB430F"/>
    <w:rsid w:val="00BB4AA8"/>
    <w:rsid w:val="00BB5733"/>
    <w:rsid w:val="00BB5ABD"/>
    <w:rsid w:val="00BB666D"/>
    <w:rsid w:val="00BB6A1D"/>
    <w:rsid w:val="00BB6D1A"/>
    <w:rsid w:val="00BB7220"/>
    <w:rsid w:val="00BB7914"/>
    <w:rsid w:val="00BB7A91"/>
    <w:rsid w:val="00BC006D"/>
    <w:rsid w:val="00BC00E5"/>
    <w:rsid w:val="00BC0515"/>
    <w:rsid w:val="00BC1F42"/>
    <w:rsid w:val="00BC1FD7"/>
    <w:rsid w:val="00BC21D3"/>
    <w:rsid w:val="00BC2E8F"/>
    <w:rsid w:val="00BC346D"/>
    <w:rsid w:val="00BC43B4"/>
    <w:rsid w:val="00BC4CBE"/>
    <w:rsid w:val="00BC6BB5"/>
    <w:rsid w:val="00BD1D90"/>
    <w:rsid w:val="00BD2749"/>
    <w:rsid w:val="00BD3CAA"/>
    <w:rsid w:val="00BD415E"/>
    <w:rsid w:val="00BD4631"/>
    <w:rsid w:val="00BD4C49"/>
    <w:rsid w:val="00BD5656"/>
    <w:rsid w:val="00BD5CBB"/>
    <w:rsid w:val="00BD63CF"/>
    <w:rsid w:val="00BD644B"/>
    <w:rsid w:val="00BD648A"/>
    <w:rsid w:val="00BD743D"/>
    <w:rsid w:val="00BD7573"/>
    <w:rsid w:val="00BD7EE8"/>
    <w:rsid w:val="00BE04BF"/>
    <w:rsid w:val="00BE16E0"/>
    <w:rsid w:val="00BE1CEC"/>
    <w:rsid w:val="00BE1EEA"/>
    <w:rsid w:val="00BE2CC1"/>
    <w:rsid w:val="00BE3029"/>
    <w:rsid w:val="00BE3448"/>
    <w:rsid w:val="00BE34F2"/>
    <w:rsid w:val="00BE3F6E"/>
    <w:rsid w:val="00BE417F"/>
    <w:rsid w:val="00BE4216"/>
    <w:rsid w:val="00BE4983"/>
    <w:rsid w:val="00BE556F"/>
    <w:rsid w:val="00BE5C1E"/>
    <w:rsid w:val="00BE6E4C"/>
    <w:rsid w:val="00BE746E"/>
    <w:rsid w:val="00BF07A8"/>
    <w:rsid w:val="00BF19ED"/>
    <w:rsid w:val="00BF1AC1"/>
    <w:rsid w:val="00BF35AC"/>
    <w:rsid w:val="00BF4985"/>
    <w:rsid w:val="00BF58D6"/>
    <w:rsid w:val="00BF6CA3"/>
    <w:rsid w:val="00BF7C94"/>
    <w:rsid w:val="00C009D8"/>
    <w:rsid w:val="00C0106C"/>
    <w:rsid w:val="00C02D14"/>
    <w:rsid w:val="00C0390D"/>
    <w:rsid w:val="00C04DF6"/>
    <w:rsid w:val="00C112AD"/>
    <w:rsid w:val="00C11EB3"/>
    <w:rsid w:val="00C12E15"/>
    <w:rsid w:val="00C13E0B"/>
    <w:rsid w:val="00C13F15"/>
    <w:rsid w:val="00C145F9"/>
    <w:rsid w:val="00C148A7"/>
    <w:rsid w:val="00C14A51"/>
    <w:rsid w:val="00C14A5A"/>
    <w:rsid w:val="00C15171"/>
    <w:rsid w:val="00C16EF8"/>
    <w:rsid w:val="00C1707A"/>
    <w:rsid w:val="00C171A1"/>
    <w:rsid w:val="00C177D6"/>
    <w:rsid w:val="00C20369"/>
    <w:rsid w:val="00C20AB4"/>
    <w:rsid w:val="00C20B63"/>
    <w:rsid w:val="00C2185E"/>
    <w:rsid w:val="00C21972"/>
    <w:rsid w:val="00C21B88"/>
    <w:rsid w:val="00C2217B"/>
    <w:rsid w:val="00C228BF"/>
    <w:rsid w:val="00C23235"/>
    <w:rsid w:val="00C2392E"/>
    <w:rsid w:val="00C24A3A"/>
    <w:rsid w:val="00C2635E"/>
    <w:rsid w:val="00C2694B"/>
    <w:rsid w:val="00C30CA1"/>
    <w:rsid w:val="00C31DAF"/>
    <w:rsid w:val="00C330ED"/>
    <w:rsid w:val="00C33651"/>
    <w:rsid w:val="00C3412F"/>
    <w:rsid w:val="00C35F90"/>
    <w:rsid w:val="00C36757"/>
    <w:rsid w:val="00C37AA0"/>
    <w:rsid w:val="00C400C8"/>
    <w:rsid w:val="00C40A96"/>
    <w:rsid w:val="00C41134"/>
    <w:rsid w:val="00C415EC"/>
    <w:rsid w:val="00C41C39"/>
    <w:rsid w:val="00C41F35"/>
    <w:rsid w:val="00C42661"/>
    <w:rsid w:val="00C42BBD"/>
    <w:rsid w:val="00C42E0D"/>
    <w:rsid w:val="00C430D3"/>
    <w:rsid w:val="00C44B0E"/>
    <w:rsid w:val="00C44F98"/>
    <w:rsid w:val="00C44FE2"/>
    <w:rsid w:val="00C458B6"/>
    <w:rsid w:val="00C463C9"/>
    <w:rsid w:val="00C4763C"/>
    <w:rsid w:val="00C5067E"/>
    <w:rsid w:val="00C508BC"/>
    <w:rsid w:val="00C50BC9"/>
    <w:rsid w:val="00C50D87"/>
    <w:rsid w:val="00C512DA"/>
    <w:rsid w:val="00C51837"/>
    <w:rsid w:val="00C52FA9"/>
    <w:rsid w:val="00C540A8"/>
    <w:rsid w:val="00C5438B"/>
    <w:rsid w:val="00C54939"/>
    <w:rsid w:val="00C54A41"/>
    <w:rsid w:val="00C54F69"/>
    <w:rsid w:val="00C5504C"/>
    <w:rsid w:val="00C55B32"/>
    <w:rsid w:val="00C55B8D"/>
    <w:rsid w:val="00C55C88"/>
    <w:rsid w:val="00C55E99"/>
    <w:rsid w:val="00C56DA6"/>
    <w:rsid w:val="00C57AF2"/>
    <w:rsid w:val="00C57D5B"/>
    <w:rsid w:val="00C606C0"/>
    <w:rsid w:val="00C607AF"/>
    <w:rsid w:val="00C60A3F"/>
    <w:rsid w:val="00C6336F"/>
    <w:rsid w:val="00C63FE4"/>
    <w:rsid w:val="00C64CF8"/>
    <w:rsid w:val="00C654AA"/>
    <w:rsid w:val="00C6631F"/>
    <w:rsid w:val="00C67AE8"/>
    <w:rsid w:val="00C70B49"/>
    <w:rsid w:val="00C70DAE"/>
    <w:rsid w:val="00C70FD7"/>
    <w:rsid w:val="00C717F2"/>
    <w:rsid w:val="00C71898"/>
    <w:rsid w:val="00C71C07"/>
    <w:rsid w:val="00C747E0"/>
    <w:rsid w:val="00C75189"/>
    <w:rsid w:val="00C75396"/>
    <w:rsid w:val="00C76FB7"/>
    <w:rsid w:val="00C77292"/>
    <w:rsid w:val="00C77BC2"/>
    <w:rsid w:val="00C80C4C"/>
    <w:rsid w:val="00C81B15"/>
    <w:rsid w:val="00C8202F"/>
    <w:rsid w:val="00C82E88"/>
    <w:rsid w:val="00C832CB"/>
    <w:rsid w:val="00C83891"/>
    <w:rsid w:val="00C83A54"/>
    <w:rsid w:val="00C83C66"/>
    <w:rsid w:val="00C83DED"/>
    <w:rsid w:val="00C8467D"/>
    <w:rsid w:val="00C8777E"/>
    <w:rsid w:val="00C906D5"/>
    <w:rsid w:val="00C91EFC"/>
    <w:rsid w:val="00C94478"/>
    <w:rsid w:val="00C946C9"/>
    <w:rsid w:val="00C94D32"/>
    <w:rsid w:val="00C96DD8"/>
    <w:rsid w:val="00C975FE"/>
    <w:rsid w:val="00CA0D0C"/>
    <w:rsid w:val="00CA0E47"/>
    <w:rsid w:val="00CA1361"/>
    <w:rsid w:val="00CA1ED0"/>
    <w:rsid w:val="00CA2687"/>
    <w:rsid w:val="00CA4336"/>
    <w:rsid w:val="00CA5063"/>
    <w:rsid w:val="00CA68A2"/>
    <w:rsid w:val="00CA6D44"/>
    <w:rsid w:val="00CA6E76"/>
    <w:rsid w:val="00CA7445"/>
    <w:rsid w:val="00CB2C2B"/>
    <w:rsid w:val="00CB2CDD"/>
    <w:rsid w:val="00CB4432"/>
    <w:rsid w:val="00CB749C"/>
    <w:rsid w:val="00CB757D"/>
    <w:rsid w:val="00CB7C8A"/>
    <w:rsid w:val="00CB7FEA"/>
    <w:rsid w:val="00CC112A"/>
    <w:rsid w:val="00CC1B33"/>
    <w:rsid w:val="00CC27D9"/>
    <w:rsid w:val="00CC2F2E"/>
    <w:rsid w:val="00CC43F9"/>
    <w:rsid w:val="00CC480A"/>
    <w:rsid w:val="00CC5121"/>
    <w:rsid w:val="00CC5764"/>
    <w:rsid w:val="00CC57FE"/>
    <w:rsid w:val="00CC59C2"/>
    <w:rsid w:val="00CC623A"/>
    <w:rsid w:val="00CC68F7"/>
    <w:rsid w:val="00CC708A"/>
    <w:rsid w:val="00CC70E0"/>
    <w:rsid w:val="00CD09C0"/>
    <w:rsid w:val="00CD1671"/>
    <w:rsid w:val="00CD1F5D"/>
    <w:rsid w:val="00CD1F66"/>
    <w:rsid w:val="00CD2B83"/>
    <w:rsid w:val="00CD2BDC"/>
    <w:rsid w:val="00CD2DCB"/>
    <w:rsid w:val="00CD5974"/>
    <w:rsid w:val="00CD62A4"/>
    <w:rsid w:val="00CD6ED7"/>
    <w:rsid w:val="00CD7924"/>
    <w:rsid w:val="00CD7FF6"/>
    <w:rsid w:val="00CE0377"/>
    <w:rsid w:val="00CE0431"/>
    <w:rsid w:val="00CE055D"/>
    <w:rsid w:val="00CE2118"/>
    <w:rsid w:val="00CE3360"/>
    <w:rsid w:val="00CE470B"/>
    <w:rsid w:val="00CE4784"/>
    <w:rsid w:val="00CE499A"/>
    <w:rsid w:val="00CE5361"/>
    <w:rsid w:val="00CE5DCB"/>
    <w:rsid w:val="00CE5F28"/>
    <w:rsid w:val="00CE614F"/>
    <w:rsid w:val="00CE6F49"/>
    <w:rsid w:val="00CE7420"/>
    <w:rsid w:val="00CE7A56"/>
    <w:rsid w:val="00CE7B5C"/>
    <w:rsid w:val="00CF0554"/>
    <w:rsid w:val="00CF0A3C"/>
    <w:rsid w:val="00CF0D1E"/>
    <w:rsid w:val="00CF0F38"/>
    <w:rsid w:val="00CF1043"/>
    <w:rsid w:val="00CF1D51"/>
    <w:rsid w:val="00CF1F14"/>
    <w:rsid w:val="00CF2555"/>
    <w:rsid w:val="00CF41B9"/>
    <w:rsid w:val="00CF4B77"/>
    <w:rsid w:val="00CF59EA"/>
    <w:rsid w:val="00CF5D35"/>
    <w:rsid w:val="00CF6CFC"/>
    <w:rsid w:val="00D003BF"/>
    <w:rsid w:val="00D018FD"/>
    <w:rsid w:val="00D03840"/>
    <w:rsid w:val="00D040CE"/>
    <w:rsid w:val="00D04509"/>
    <w:rsid w:val="00D049A0"/>
    <w:rsid w:val="00D04A68"/>
    <w:rsid w:val="00D0507C"/>
    <w:rsid w:val="00D0569B"/>
    <w:rsid w:val="00D05ECC"/>
    <w:rsid w:val="00D065D5"/>
    <w:rsid w:val="00D07685"/>
    <w:rsid w:val="00D106E9"/>
    <w:rsid w:val="00D13502"/>
    <w:rsid w:val="00D13A94"/>
    <w:rsid w:val="00D15485"/>
    <w:rsid w:val="00D1590F"/>
    <w:rsid w:val="00D15B87"/>
    <w:rsid w:val="00D164B1"/>
    <w:rsid w:val="00D164ED"/>
    <w:rsid w:val="00D16674"/>
    <w:rsid w:val="00D1701B"/>
    <w:rsid w:val="00D172CC"/>
    <w:rsid w:val="00D1735D"/>
    <w:rsid w:val="00D2038F"/>
    <w:rsid w:val="00D207DF"/>
    <w:rsid w:val="00D211A3"/>
    <w:rsid w:val="00D21295"/>
    <w:rsid w:val="00D23E0D"/>
    <w:rsid w:val="00D24943"/>
    <w:rsid w:val="00D26002"/>
    <w:rsid w:val="00D2635B"/>
    <w:rsid w:val="00D2712C"/>
    <w:rsid w:val="00D275A4"/>
    <w:rsid w:val="00D27FF2"/>
    <w:rsid w:val="00D3058D"/>
    <w:rsid w:val="00D30E9A"/>
    <w:rsid w:val="00D325F8"/>
    <w:rsid w:val="00D32B18"/>
    <w:rsid w:val="00D3368D"/>
    <w:rsid w:val="00D339C5"/>
    <w:rsid w:val="00D3442D"/>
    <w:rsid w:val="00D34516"/>
    <w:rsid w:val="00D346B0"/>
    <w:rsid w:val="00D34FCA"/>
    <w:rsid w:val="00D36E30"/>
    <w:rsid w:val="00D36F2C"/>
    <w:rsid w:val="00D379F1"/>
    <w:rsid w:val="00D42344"/>
    <w:rsid w:val="00D4242F"/>
    <w:rsid w:val="00D43BF5"/>
    <w:rsid w:val="00D44796"/>
    <w:rsid w:val="00D44EE7"/>
    <w:rsid w:val="00D45BBB"/>
    <w:rsid w:val="00D45F1A"/>
    <w:rsid w:val="00D46F10"/>
    <w:rsid w:val="00D47C4C"/>
    <w:rsid w:val="00D50662"/>
    <w:rsid w:val="00D52C29"/>
    <w:rsid w:val="00D547C3"/>
    <w:rsid w:val="00D55346"/>
    <w:rsid w:val="00D56A40"/>
    <w:rsid w:val="00D56B6D"/>
    <w:rsid w:val="00D60A93"/>
    <w:rsid w:val="00D6179E"/>
    <w:rsid w:val="00D617A7"/>
    <w:rsid w:val="00D621B6"/>
    <w:rsid w:val="00D63FB5"/>
    <w:rsid w:val="00D642CC"/>
    <w:rsid w:val="00D664B0"/>
    <w:rsid w:val="00D66E8B"/>
    <w:rsid w:val="00D67591"/>
    <w:rsid w:val="00D67C6F"/>
    <w:rsid w:val="00D70925"/>
    <w:rsid w:val="00D70F26"/>
    <w:rsid w:val="00D71A9F"/>
    <w:rsid w:val="00D71AF5"/>
    <w:rsid w:val="00D71C8B"/>
    <w:rsid w:val="00D72254"/>
    <w:rsid w:val="00D727FD"/>
    <w:rsid w:val="00D73BCB"/>
    <w:rsid w:val="00D74DDC"/>
    <w:rsid w:val="00D8231E"/>
    <w:rsid w:val="00D8322F"/>
    <w:rsid w:val="00D859BB"/>
    <w:rsid w:val="00D85E83"/>
    <w:rsid w:val="00D86509"/>
    <w:rsid w:val="00D86833"/>
    <w:rsid w:val="00D8793C"/>
    <w:rsid w:val="00D87CD9"/>
    <w:rsid w:val="00D87D5F"/>
    <w:rsid w:val="00D87D83"/>
    <w:rsid w:val="00D901E7"/>
    <w:rsid w:val="00D90C54"/>
    <w:rsid w:val="00D90D6E"/>
    <w:rsid w:val="00D914DE"/>
    <w:rsid w:val="00D934D3"/>
    <w:rsid w:val="00D93FB2"/>
    <w:rsid w:val="00D946BA"/>
    <w:rsid w:val="00D9485E"/>
    <w:rsid w:val="00DA0E8F"/>
    <w:rsid w:val="00DA1135"/>
    <w:rsid w:val="00DA1CBC"/>
    <w:rsid w:val="00DA1CED"/>
    <w:rsid w:val="00DA1EC6"/>
    <w:rsid w:val="00DA3128"/>
    <w:rsid w:val="00DA3A40"/>
    <w:rsid w:val="00DA3E0A"/>
    <w:rsid w:val="00DA5200"/>
    <w:rsid w:val="00DA5CA4"/>
    <w:rsid w:val="00DA61A4"/>
    <w:rsid w:val="00DB0588"/>
    <w:rsid w:val="00DB0C16"/>
    <w:rsid w:val="00DB0C94"/>
    <w:rsid w:val="00DB10EB"/>
    <w:rsid w:val="00DB1727"/>
    <w:rsid w:val="00DB1826"/>
    <w:rsid w:val="00DB1BB9"/>
    <w:rsid w:val="00DB284B"/>
    <w:rsid w:val="00DB3C1C"/>
    <w:rsid w:val="00DB3E70"/>
    <w:rsid w:val="00DB4210"/>
    <w:rsid w:val="00DB6C52"/>
    <w:rsid w:val="00DB6E33"/>
    <w:rsid w:val="00DB7CBA"/>
    <w:rsid w:val="00DC03B6"/>
    <w:rsid w:val="00DC1289"/>
    <w:rsid w:val="00DC1701"/>
    <w:rsid w:val="00DC1DFA"/>
    <w:rsid w:val="00DC59A1"/>
    <w:rsid w:val="00DC6187"/>
    <w:rsid w:val="00DC64D9"/>
    <w:rsid w:val="00DC7244"/>
    <w:rsid w:val="00DC7A08"/>
    <w:rsid w:val="00DD0F2E"/>
    <w:rsid w:val="00DD14EB"/>
    <w:rsid w:val="00DD2AAA"/>
    <w:rsid w:val="00DD3445"/>
    <w:rsid w:val="00DD3611"/>
    <w:rsid w:val="00DD37DB"/>
    <w:rsid w:val="00DD41BD"/>
    <w:rsid w:val="00DD4653"/>
    <w:rsid w:val="00DD4AC1"/>
    <w:rsid w:val="00DD4F5E"/>
    <w:rsid w:val="00DD4F7B"/>
    <w:rsid w:val="00DD5CE8"/>
    <w:rsid w:val="00DD69D4"/>
    <w:rsid w:val="00DD6B65"/>
    <w:rsid w:val="00DD6FF6"/>
    <w:rsid w:val="00DD797E"/>
    <w:rsid w:val="00DD7AD8"/>
    <w:rsid w:val="00DD7BE4"/>
    <w:rsid w:val="00DD7D02"/>
    <w:rsid w:val="00DE1FC8"/>
    <w:rsid w:val="00DE4450"/>
    <w:rsid w:val="00DE4663"/>
    <w:rsid w:val="00DE4881"/>
    <w:rsid w:val="00DE563F"/>
    <w:rsid w:val="00DE5DDE"/>
    <w:rsid w:val="00DE6057"/>
    <w:rsid w:val="00DE6077"/>
    <w:rsid w:val="00DE74B0"/>
    <w:rsid w:val="00DE755A"/>
    <w:rsid w:val="00DE7EDF"/>
    <w:rsid w:val="00DF0522"/>
    <w:rsid w:val="00DF06EB"/>
    <w:rsid w:val="00DF0894"/>
    <w:rsid w:val="00DF140D"/>
    <w:rsid w:val="00DF22F2"/>
    <w:rsid w:val="00DF2EEB"/>
    <w:rsid w:val="00DF32F7"/>
    <w:rsid w:val="00DF33F3"/>
    <w:rsid w:val="00DF4A11"/>
    <w:rsid w:val="00DF4FDD"/>
    <w:rsid w:val="00DF6752"/>
    <w:rsid w:val="00DF70B2"/>
    <w:rsid w:val="00DF7386"/>
    <w:rsid w:val="00DF7592"/>
    <w:rsid w:val="00DF7F23"/>
    <w:rsid w:val="00E017D1"/>
    <w:rsid w:val="00E01C3D"/>
    <w:rsid w:val="00E034BA"/>
    <w:rsid w:val="00E0392A"/>
    <w:rsid w:val="00E04378"/>
    <w:rsid w:val="00E057C8"/>
    <w:rsid w:val="00E0596B"/>
    <w:rsid w:val="00E05E3D"/>
    <w:rsid w:val="00E0743B"/>
    <w:rsid w:val="00E078AC"/>
    <w:rsid w:val="00E10932"/>
    <w:rsid w:val="00E10B5F"/>
    <w:rsid w:val="00E10C60"/>
    <w:rsid w:val="00E11553"/>
    <w:rsid w:val="00E11F78"/>
    <w:rsid w:val="00E12329"/>
    <w:rsid w:val="00E1278C"/>
    <w:rsid w:val="00E129DC"/>
    <w:rsid w:val="00E12FC5"/>
    <w:rsid w:val="00E130FD"/>
    <w:rsid w:val="00E131C1"/>
    <w:rsid w:val="00E13832"/>
    <w:rsid w:val="00E138EF"/>
    <w:rsid w:val="00E13C24"/>
    <w:rsid w:val="00E14116"/>
    <w:rsid w:val="00E14B7D"/>
    <w:rsid w:val="00E14F61"/>
    <w:rsid w:val="00E14FC4"/>
    <w:rsid w:val="00E16566"/>
    <w:rsid w:val="00E20178"/>
    <w:rsid w:val="00E20B71"/>
    <w:rsid w:val="00E20DEB"/>
    <w:rsid w:val="00E21345"/>
    <w:rsid w:val="00E217AB"/>
    <w:rsid w:val="00E22473"/>
    <w:rsid w:val="00E22538"/>
    <w:rsid w:val="00E228B9"/>
    <w:rsid w:val="00E22F78"/>
    <w:rsid w:val="00E23C1D"/>
    <w:rsid w:val="00E250C5"/>
    <w:rsid w:val="00E25C92"/>
    <w:rsid w:val="00E26164"/>
    <w:rsid w:val="00E26658"/>
    <w:rsid w:val="00E2680B"/>
    <w:rsid w:val="00E268D9"/>
    <w:rsid w:val="00E270AF"/>
    <w:rsid w:val="00E3014E"/>
    <w:rsid w:val="00E33095"/>
    <w:rsid w:val="00E33612"/>
    <w:rsid w:val="00E354D2"/>
    <w:rsid w:val="00E35566"/>
    <w:rsid w:val="00E35D1B"/>
    <w:rsid w:val="00E36556"/>
    <w:rsid w:val="00E36A19"/>
    <w:rsid w:val="00E411DF"/>
    <w:rsid w:val="00E415F1"/>
    <w:rsid w:val="00E42B66"/>
    <w:rsid w:val="00E43ADD"/>
    <w:rsid w:val="00E44266"/>
    <w:rsid w:val="00E4452D"/>
    <w:rsid w:val="00E44892"/>
    <w:rsid w:val="00E453CA"/>
    <w:rsid w:val="00E45607"/>
    <w:rsid w:val="00E45DA5"/>
    <w:rsid w:val="00E45E87"/>
    <w:rsid w:val="00E4607E"/>
    <w:rsid w:val="00E46E63"/>
    <w:rsid w:val="00E46EBC"/>
    <w:rsid w:val="00E47DDC"/>
    <w:rsid w:val="00E51797"/>
    <w:rsid w:val="00E519C0"/>
    <w:rsid w:val="00E51B03"/>
    <w:rsid w:val="00E51C02"/>
    <w:rsid w:val="00E525F0"/>
    <w:rsid w:val="00E531A8"/>
    <w:rsid w:val="00E54EAB"/>
    <w:rsid w:val="00E54F01"/>
    <w:rsid w:val="00E560DB"/>
    <w:rsid w:val="00E56374"/>
    <w:rsid w:val="00E56945"/>
    <w:rsid w:val="00E56B69"/>
    <w:rsid w:val="00E56C1D"/>
    <w:rsid w:val="00E57493"/>
    <w:rsid w:val="00E60333"/>
    <w:rsid w:val="00E607F2"/>
    <w:rsid w:val="00E60E1D"/>
    <w:rsid w:val="00E62F5C"/>
    <w:rsid w:val="00E62FE9"/>
    <w:rsid w:val="00E63516"/>
    <w:rsid w:val="00E63579"/>
    <w:rsid w:val="00E63667"/>
    <w:rsid w:val="00E64285"/>
    <w:rsid w:val="00E6458E"/>
    <w:rsid w:val="00E647FC"/>
    <w:rsid w:val="00E65681"/>
    <w:rsid w:val="00E669D2"/>
    <w:rsid w:val="00E66A47"/>
    <w:rsid w:val="00E70602"/>
    <w:rsid w:val="00E714FC"/>
    <w:rsid w:val="00E71AAA"/>
    <w:rsid w:val="00E72866"/>
    <w:rsid w:val="00E72FF1"/>
    <w:rsid w:val="00E73720"/>
    <w:rsid w:val="00E73745"/>
    <w:rsid w:val="00E73757"/>
    <w:rsid w:val="00E74093"/>
    <w:rsid w:val="00E74B41"/>
    <w:rsid w:val="00E75058"/>
    <w:rsid w:val="00E75103"/>
    <w:rsid w:val="00E757A2"/>
    <w:rsid w:val="00E75AA7"/>
    <w:rsid w:val="00E75F9D"/>
    <w:rsid w:val="00E76213"/>
    <w:rsid w:val="00E771AD"/>
    <w:rsid w:val="00E774C8"/>
    <w:rsid w:val="00E775B2"/>
    <w:rsid w:val="00E77EE0"/>
    <w:rsid w:val="00E80B88"/>
    <w:rsid w:val="00E80BDB"/>
    <w:rsid w:val="00E80DB5"/>
    <w:rsid w:val="00E810DE"/>
    <w:rsid w:val="00E814AE"/>
    <w:rsid w:val="00E81B87"/>
    <w:rsid w:val="00E82678"/>
    <w:rsid w:val="00E829D1"/>
    <w:rsid w:val="00E82A0A"/>
    <w:rsid w:val="00E8324F"/>
    <w:rsid w:val="00E8417A"/>
    <w:rsid w:val="00E841DB"/>
    <w:rsid w:val="00E844AC"/>
    <w:rsid w:val="00E86197"/>
    <w:rsid w:val="00E87BF6"/>
    <w:rsid w:val="00E908A8"/>
    <w:rsid w:val="00E90A7A"/>
    <w:rsid w:val="00E9174C"/>
    <w:rsid w:val="00E91801"/>
    <w:rsid w:val="00E93132"/>
    <w:rsid w:val="00E934B5"/>
    <w:rsid w:val="00E9375A"/>
    <w:rsid w:val="00E93CC0"/>
    <w:rsid w:val="00E95869"/>
    <w:rsid w:val="00E95E3B"/>
    <w:rsid w:val="00E9649D"/>
    <w:rsid w:val="00E96792"/>
    <w:rsid w:val="00EA01CB"/>
    <w:rsid w:val="00EA0CC5"/>
    <w:rsid w:val="00EA0E68"/>
    <w:rsid w:val="00EA1D3E"/>
    <w:rsid w:val="00EA256D"/>
    <w:rsid w:val="00EA2878"/>
    <w:rsid w:val="00EA2B95"/>
    <w:rsid w:val="00EA31AB"/>
    <w:rsid w:val="00EA3A32"/>
    <w:rsid w:val="00EA44FD"/>
    <w:rsid w:val="00EA47E4"/>
    <w:rsid w:val="00EA4826"/>
    <w:rsid w:val="00EA4957"/>
    <w:rsid w:val="00EA4BC3"/>
    <w:rsid w:val="00EA4E5F"/>
    <w:rsid w:val="00EA58B4"/>
    <w:rsid w:val="00EA5B40"/>
    <w:rsid w:val="00EA6428"/>
    <w:rsid w:val="00EA6B27"/>
    <w:rsid w:val="00EA7997"/>
    <w:rsid w:val="00EA79A9"/>
    <w:rsid w:val="00EB0ABA"/>
    <w:rsid w:val="00EB14B6"/>
    <w:rsid w:val="00EB15B7"/>
    <w:rsid w:val="00EB1634"/>
    <w:rsid w:val="00EB163C"/>
    <w:rsid w:val="00EB2229"/>
    <w:rsid w:val="00EB3570"/>
    <w:rsid w:val="00EB38A9"/>
    <w:rsid w:val="00EB3972"/>
    <w:rsid w:val="00EB4194"/>
    <w:rsid w:val="00EB44B4"/>
    <w:rsid w:val="00EB5426"/>
    <w:rsid w:val="00EB5B60"/>
    <w:rsid w:val="00EB5D2E"/>
    <w:rsid w:val="00EC001D"/>
    <w:rsid w:val="00EC0276"/>
    <w:rsid w:val="00EC091B"/>
    <w:rsid w:val="00EC137A"/>
    <w:rsid w:val="00EC14E0"/>
    <w:rsid w:val="00EC19B8"/>
    <w:rsid w:val="00EC19CE"/>
    <w:rsid w:val="00EC1A3D"/>
    <w:rsid w:val="00EC1C5E"/>
    <w:rsid w:val="00EC203D"/>
    <w:rsid w:val="00EC28B4"/>
    <w:rsid w:val="00EC399A"/>
    <w:rsid w:val="00EC3AFA"/>
    <w:rsid w:val="00EC3BE3"/>
    <w:rsid w:val="00EC4EA5"/>
    <w:rsid w:val="00EC557C"/>
    <w:rsid w:val="00EC61AD"/>
    <w:rsid w:val="00EC6775"/>
    <w:rsid w:val="00EC6DA2"/>
    <w:rsid w:val="00EC6DD6"/>
    <w:rsid w:val="00EC7826"/>
    <w:rsid w:val="00ED0736"/>
    <w:rsid w:val="00ED1511"/>
    <w:rsid w:val="00ED1745"/>
    <w:rsid w:val="00ED1ED9"/>
    <w:rsid w:val="00ED3236"/>
    <w:rsid w:val="00ED3403"/>
    <w:rsid w:val="00ED43B8"/>
    <w:rsid w:val="00ED4AFB"/>
    <w:rsid w:val="00ED4B02"/>
    <w:rsid w:val="00EE1923"/>
    <w:rsid w:val="00EE1C92"/>
    <w:rsid w:val="00EE1D57"/>
    <w:rsid w:val="00EE2C60"/>
    <w:rsid w:val="00EE3064"/>
    <w:rsid w:val="00EE3D87"/>
    <w:rsid w:val="00EE4D41"/>
    <w:rsid w:val="00EE5AD2"/>
    <w:rsid w:val="00EE6605"/>
    <w:rsid w:val="00EE6E29"/>
    <w:rsid w:val="00EE6F9C"/>
    <w:rsid w:val="00EE76B2"/>
    <w:rsid w:val="00EE79ED"/>
    <w:rsid w:val="00EF024B"/>
    <w:rsid w:val="00EF0928"/>
    <w:rsid w:val="00EF11FD"/>
    <w:rsid w:val="00EF27DE"/>
    <w:rsid w:val="00EF29B3"/>
    <w:rsid w:val="00EF2A95"/>
    <w:rsid w:val="00EF2B04"/>
    <w:rsid w:val="00EF2FF8"/>
    <w:rsid w:val="00EF3BFC"/>
    <w:rsid w:val="00EF4734"/>
    <w:rsid w:val="00EF52B2"/>
    <w:rsid w:val="00EF552B"/>
    <w:rsid w:val="00EF580F"/>
    <w:rsid w:val="00EF6567"/>
    <w:rsid w:val="00EF6763"/>
    <w:rsid w:val="00EF7B88"/>
    <w:rsid w:val="00F0037C"/>
    <w:rsid w:val="00F00958"/>
    <w:rsid w:val="00F0101E"/>
    <w:rsid w:val="00F011F8"/>
    <w:rsid w:val="00F019EE"/>
    <w:rsid w:val="00F04139"/>
    <w:rsid w:val="00F04768"/>
    <w:rsid w:val="00F0548A"/>
    <w:rsid w:val="00F05B97"/>
    <w:rsid w:val="00F066A9"/>
    <w:rsid w:val="00F079FB"/>
    <w:rsid w:val="00F1226D"/>
    <w:rsid w:val="00F12469"/>
    <w:rsid w:val="00F14E52"/>
    <w:rsid w:val="00F16934"/>
    <w:rsid w:val="00F2018F"/>
    <w:rsid w:val="00F20ACF"/>
    <w:rsid w:val="00F21070"/>
    <w:rsid w:val="00F2107A"/>
    <w:rsid w:val="00F2184F"/>
    <w:rsid w:val="00F21CB4"/>
    <w:rsid w:val="00F24B91"/>
    <w:rsid w:val="00F2588D"/>
    <w:rsid w:val="00F25A83"/>
    <w:rsid w:val="00F27464"/>
    <w:rsid w:val="00F3012F"/>
    <w:rsid w:val="00F3042E"/>
    <w:rsid w:val="00F30B84"/>
    <w:rsid w:val="00F3128D"/>
    <w:rsid w:val="00F316A2"/>
    <w:rsid w:val="00F3180F"/>
    <w:rsid w:val="00F31CB8"/>
    <w:rsid w:val="00F32BF2"/>
    <w:rsid w:val="00F35519"/>
    <w:rsid w:val="00F359B3"/>
    <w:rsid w:val="00F35CA0"/>
    <w:rsid w:val="00F3601D"/>
    <w:rsid w:val="00F3649B"/>
    <w:rsid w:val="00F3718A"/>
    <w:rsid w:val="00F376B9"/>
    <w:rsid w:val="00F37C09"/>
    <w:rsid w:val="00F37D48"/>
    <w:rsid w:val="00F40A02"/>
    <w:rsid w:val="00F410A9"/>
    <w:rsid w:val="00F41EBB"/>
    <w:rsid w:val="00F42140"/>
    <w:rsid w:val="00F43119"/>
    <w:rsid w:val="00F4346E"/>
    <w:rsid w:val="00F43B0E"/>
    <w:rsid w:val="00F444D9"/>
    <w:rsid w:val="00F448B8"/>
    <w:rsid w:val="00F44CD2"/>
    <w:rsid w:val="00F45036"/>
    <w:rsid w:val="00F46DF0"/>
    <w:rsid w:val="00F47974"/>
    <w:rsid w:val="00F47B87"/>
    <w:rsid w:val="00F47FBF"/>
    <w:rsid w:val="00F50445"/>
    <w:rsid w:val="00F52098"/>
    <w:rsid w:val="00F5318D"/>
    <w:rsid w:val="00F53FB0"/>
    <w:rsid w:val="00F54181"/>
    <w:rsid w:val="00F549C8"/>
    <w:rsid w:val="00F54EE0"/>
    <w:rsid w:val="00F55796"/>
    <w:rsid w:val="00F55829"/>
    <w:rsid w:val="00F569F5"/>
    <w:rsid w:val="00F56BAE"/>
    <w:rsid w:val="00F57050"/>
    <w:rsid w:val="00F5757A"/>
    <w:rsid w:val="00F62EF6"/>
    <w:rsid w:val="00F647A6"/>
    <w:rsid w:val="00F64818"/>
    <w:rsid w:val="00F65436"/>
    <w:rsid w:val="00F658E7"/>
    <w:rsid w:val="00F65BE6"/>
    <w:rsid w:val="00F65ED4"/>
    <w:rsid w:val="00F6645B"/>
    <w:rsid w:val="00F66922"/>
    <w:rsid w:val="00F70A82"/>
    <w:rsid w:val="00F71230"/>
    <w:rsid w:val="00F71427"/>
    <w:rsid w:val="00F715E7"/>
    <w:rsid w:val="00F71A4A"/>
    <w:rsid w:val="00F71E4E"/>
    <w:rsid w:val="00F72302"/>
    <w:rsid w:val="00F72509"/>
    <w:rsid w:val="00F729BF"/>
    <w:rsid w:val="00F730C4"/>
    <w:rsid w:val="00F73F33"/>
    <w:rsid w:val="00F747CB"/>
    <w:rsid w:val="00F74FD5"/>
    <w:rsid w:val="00F76299"/>
    <w:rsid w:val="00F80416"/>
    <w:rsid w:val="00F827AB"/>
    <w:rsid w:val="00F84DDE"/>
    <w:rsid w:val="00F852BC"/>
    <w:rsid w:val="00F853A5"/>
    <w:rsid w:val="00F862FB"/>
    <w:rsid w:val="00F87ADF"/>
    <w:rsid w:val="00F901B5"/>
    <w:rsid w:val="00F913D9"/>
    <w:rsid w:val="00F9228E"/>
    <w:rsid w:val="00F940FE"/>
    <w:rsid w:val="00F9454B"/>
    <w:rsid w:val="00F94728"/>
    <w:rsid w:val="00F94877"/>
    <w:rsid w:val="00F9563E"/>
    <w:rsid w:val="00F95F15"/>
    <w:rsid w:val="00F96263"/>
    <w:rsid w:val="00F96A7D"/>
    <w:rsid w:val="00F96CE5"/>
    <w:rsid w:val="00F978B8"/>
    <w:rsid w:val="00F97C5E"/>
    <w:rsid w:val="00F97E54"/>
    <w:rsid w:val="00F97EA7"/>
    <w:rsid w:val="00F97F42"/>
    <w:rsid w:val="00FA15C2"/>
    <w:rsid w:val="00FA2041"/>
    <w:rsid w:val="00FA3485"/>
    <w:rsid w:val="00FA4629"/>
    <w:rsid w:val="00FA47C7"/>
    <w:rsid w:val="00FA6944"/>
    <w:rsid w:val="00FA7F3F"/>
    <w:rsid w:val="00FB01AB"/>
    <w:rsid w:val="00FB01EF"/>
    <w:rsid w:val="00FB05B5"/>
    <w:rsid w:val="00FB05C0"/>
    <w:rsid w:val="00FB078F"/>
    <w:rsid w:val="00FB0804"/>
    <w:rsid w:val="00FB0A58"/>
    <w:rsid w:val="00FB1904"/>
    <w:rsid w:val="00FB2469"/>
    <w:rsid w:val="00FB2B5F"/>
    <w:rsid w:val="00FB3345"/>
    <w:rsid w:val="00FB3F5D"/>
    <w:rsid w:val="00FB4150"/>
    <w:rsid w:val="00FB41BB"/>
    <w:rsid w:val="00FB4998"/>
    <w:rsid w:val="00FB5128"/>
    <w:rsid w:val="00FB51B2"/>
    <w:rsid w:val="00FB5FEF"/>
    <w:rsid w:val="00FB7A50"/>
    <w:rsid w:val="00FC063D"/>
    <w:rsid w:val="00FC11C5"/>
    <w:rsid w:val="00FC1DC9"/>
    <w:rsid w:val="00FC219A"/>
    <w:rsid w:val="00FC225A"/>
    <w:rsid w:val="00FC2614"/>
    <w:rsid w:val="00FC2807"/>
    <w:rsid w:val="00FC334B"/>
    <w:rsid w:val="00FC39F9"/>
    <w:rsid w:val="00FC43A0"/>
    <w:rsid w:val="00FC4974"/>
    <w:rsid w:val="00FC5126"/>
    <w:rsid w:val="00FC6274"/>
    <w:rsid w:val="00FC6EDF"/>
    <w:rsid w:val="00FD0895"/>
    <w:rsid w:val="00FD0965"/>
    <w:rsid w:val="00FD120E"/>
    <w:rsid w:val="00FD135A"/>
    <w:rsid w:val="00FD176D"/>
    <w:rsid w:val="00FD26E1"/>
    <w:rsid w:val="00FD2FE4"/>
    <w:rsid w:val="00FD4524"/>
    <w:rsid w:val="00FD45E9"/>
    <w:rsid w:val="00FD4921"/>
    <w:rsid w:val="00FD6006"/>
    <w:rsid w:val="00FD601F"/>
    <w:rsid w:val="00FD7F83"/>
    <w:rsid w:val="00FE14F1"/>
    <w:rsid w:val="00FE1A16"/>
    <w:rsid w:val="00FE1FE2"/>
    <w:rsid w:val="00FE299B"/>
    <w:rsid w:val="00FE2A29"/>
    <w:rsid w:val="00FE3E0C"/>
    <w:rsid w:val="00FE40A0"/>
    <w:rsid w:val="00FE48C4"/>
    <w:rsid w:val="00FE551A"/>
    <w:rsid w:val="00FE712D"/>
    <w:rsid w:val="00FE739B"/>
    <w:rsid w:val="00FE74EA"/>
    <w:rsid w:val="00FF02CA"/>
    <w:rsid w:val="00FF0549"/>
    <w:rsid w:val="00FF0EBC"/>
    <w:rsid w:val="00FF314D"/>
    <w:rsid w:val="00FF339B"/>
    <w:rsid w:val="00FF46FE"/>
    <w:rsid w:val="00FF4ED2"/>
    <w:rsid w:val="00FF582F"/>
    <w:rsid w:val="00FF5F0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SE"/>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ices.dk/data/data-portals/Pages/DATRAS.aspx" TargetMode="External"/><Relationship Id="rId17" Type="http://schemas.openxmlformats.org/officeDocument/2006/relationships/hyperlink" Target="https://www.sciencedirect.com/science/article/pii/S1546509808000101"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xlindmark/cod_condition"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4</TotalTime>
  <Pages>23</Pages>
  <Words>33940</Words>
  <Characters>193459</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1597</cp:revision>
  <dcterms:created xsi:type="dcterms:W3CDTF">2021-04-07T11:55:00Z</dcterms:created>
  <dcterms:modified xsi:type="dcterms:W3CDTF">2021-04-1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o6jQ2Cyr"/&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